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2A5E33" w14:textId="5BA587A7" w:rsidR="00C04FB0" w:rsidRPr="00012788" w:rsidRDefault="00A855C3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bookmarkStart w:id="0" w:name="_Hlk83909624"/>
      <w:r>
        <w:rPr>
          <w:rFonts w:ascii="Times New Roman" w:hAnsi="Times New Roman" w:cs="Times New Roman"/>
          <w:b/>
          <w:bCs/>
          <w:lang w:val="en-US"/>
        </w:rPr>
        <w:t xml:space="preserve">Title: </w:t>
      </w:r>
      <w:r w:rsidR="00D27884">
        <w:rPr>
          <w:rFonts w:ascii="Times New Roman" w:hAnsi="Times New Roman" w:cs="Times New Roman"/>
          <w:b/>
          <w:bCs/>
          <w:lang w:val="en-US"/>
        </w:rPr>
        <w:t>The relationship between</w:t>
      </w:r>
      <w:r w:rsidR="00DC3F73" w:rsidRPr="00012788">
        <w:rPr>
          <w:rFonts w:ascii="Times New Roman" w:hAnsi="Times New Roman" w:cs="Times New Roman"/>
          <w:b/>
          <w:bCs/>
          <w:lang w:val="en-US"/>
        </w:rPr>
        <w:t xml:space="preserve"> food and non-alcoholic beverage marketing </w:t>
      </w:r>
      <w:r w:rsidR="00D27884">
        <w:rPr>
          <w:rFonts w:ascii="Times New Roman" w:hAnsi="Times New Roman" w:cs="Times New Roman"/>
          <w:b/>
          <w:bCs/>
          <w:lang w:val="en-US"/>
        </w:rPr>
        <w:t>and</w:t>
      </w:r>
      <w:r w:rsidR="00D27884" w:rsidRPr="00012788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9F308B" w:rsidRPr="00012788">
        <w:rPr>
          <w:rFonts w:ascii="Times New Roman" w:hAnsi="Times New Roman" w:cs="Times New Roman"/>
          <w:b/>
          <w:bCs/>
          <w:lang w:val="en-US"/>
        </w:rPr>
        <w:t>children</w:t>
      </w:r>
      <w:r w:rsidR="00D27884">
        <w:rPr>
          <w:rFonts w:ascii="Times New Roman" w:hAnsi="Times New Roman" w:cs="Times New Roman"/>
          <w:b/>
          <w:bCs/>
          <w:lang w:val="en-US"/>
        </w:rPr>
        <w:t xml:space="preserve"> and adolescents</w:t>
      </w:r>
      <w:r w:rsidR="009F308B" w:rsidRPr="00012788">
        <w:rPr>
          <w:rFonts w:ascii="Times New Roman" w:hAnsi="Times New Roman" w:cs="Times New Roman"/>
          <w:b/>
          <w:bCs/>
          <w:lang w:val="en-US"/>
        </w:rPr>
        <w:t xml:space="preserve">’ </w:t>
      </w:r>
      <w:r w:rsidR="00DC3F73" w:rsidRPr="00012788">
        <w:rPr>
          <w:rFonts w:ascii="Times New Roman" w:hAnsi="Times New Roman" w:cs="Times New Roman"/>
          <w:b/>
          <w:bCs/>
          <w:lang w:val="en-US"/>
        </w:rPr>
        <w:t xml:space="preserve">eating </w:t>
      </w:r>
      <w:r w:rsidR="00694E3A" w:rsidRPr="00012788">
        <w:rPr>
          <w:rFonts w:ascii="Times New Roman" w:hAnsi="Times New Roman" w:cs="Times New Roman"/>
          <w:b/>
          <w:bCs/>
          <w:lang w:val="en-US"/>
        </w:rPr>
        <w:t>behaviors</w:t>
      </w:r>
      <w:r w:rsidR="00DC3F73" w:rsidRPr="00012788">
        <w:rPr>
          <w:rFonts w:ascii="Times New Roman" w:hAnsi="Times New Roman" w:cs="Times New Roman"/>
          <w:b/>
          <w:bCs/>
          <w:lang w:val="en-US"/>
        </w:rPr>
        <w:t xml:space="preserve"> and health: a</w:t>
      </w:r>
      <w:r w:rsidR="00452144" w:rsidRPr="00012788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DC3F73" w:rsidRPr="00012788">
        <w:rPr>
          <w:rFonts w:ascii="Times New Roman" w:hAnsi="Times New Roman" w:cs="Times New Roman"/>
          <w:b/>
          <w:bCs/>
          <w:lang w:val="en-US"/>
        </w:rPr>
        <w:t xml:space="preserve">systematic review and </w:t>
      </w:r>
      <w:r w:rsidR="00333973" w:rsidRPr="00012788">
        <w:rPr>
          <w:rFonts w:ascii="Times New Roman" w:hAnsi="Times New Roman" w:cs="Times New Roman"/>
          <w:b/>
          <w:bCs/>
          <w:lang w:val="en-US"/>
        </w:rPr>
        <w:t xml:space="preserve">series of </w:t>
      </w:r>
      <w:r w:rsidR="00DC3F73" w:rsidRPr="00012788">
        <w:rPr>
          <w:rFonts w:ascii="Times New Roman" w:hAnsi="Times New Roman" w:cs="Times New Roman"/>
          <w:b/>
          <w:bCs/>
          <w:lang w:val="en-US"/>
        </w:rPr>
        <w:t>meta-analys</w:t>
      </w:r>
      <w:r w:rsidR="00333973" w:rsidRPr="00012788">
        <w:rPr>
          <w:rFonts w:ascii="Times New Roman" w:hAnsi="Times New Roman" w:cs="Times New Roman"/>
          <w:b/>
          <w:bCs/>
          <w:lang w:val="en-US"/>
        </w:rPr>
        <w:t>e</w:t>
      </w:r>
      <w:r w:rsidR="00DC3F73" w:rsidRPr="00012788">
        <w:rPr>
          <w:rFonts w:ascii="Times New Roman" w:hAnsi="Times New Roman" w:cs="Times New Roman"/>
          <w:b/>
          <w:bCs/>
          <w:lang w:val="en-US"/>
        </w:rPr>
        <w:t>s</w:t>
      </w:r>
      <w:bookmarkEnd w:id="0"/>
    </w:p>
    <w:p w14:paraId="32F58997" w14:textId="77777777" w:rsidR="00DC3F73" w:rsidRPr="00012788" w:rsidRDefault="00DC3F73" w:rsidP="00012788">
      <w:pPr>
        <w:spacing w:after="0" w:line="480" w:lineRule="auto"/>
        <w:rPr>
          <w:rFonts w:ascii="Times New Roman" w:hAnsi="Times New Roman" w:cs="Times New Roman"/>
          <w:lang w:val="en-US"/>
        </w:rPr>
      </w:pPr>
    </w:p>
    <w:p w14:paraId="2250CEE2" w14:textId="111D7A9D" w:rsidR="00DC3F73" w:rsidRPr="00012788" w:rsidRDefault="00DC3F73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r w:rsidRPr="00012788">
        <w:rPr>
          <w:rFonts w:ascii="Times New Roman" w:hAnsi="Times New Roman" w:cs="Times New Roman"/>
          <w:b/>
          <w:bCs/>
          <w:lang w:val="en-US"/>
        </w:rPr>
        <w:t>Authors</w:t>
      </w:r>
    </w:p>
    <w:p w14:paraId="395F74FF" w14:textId="77777777" w:rsidR="00DC3F73" w:rsidRPr="00012788" w:rsidRDefault="00DC3F73" w:rsidP="00012788">
      <w:pPr>
        <w:spacing w:after="0" w:line="480" w:lineRule="auto"/>
        <w:rPr>
          <w:rFonts w:ascii="Times New Roman" w:hAnsi="Times New Roman" w:cs="Times New Roman"/>
          <w:lang w:val="en-US"/>
        </w:rPr>
      </w:pPr>
    </w:p>
    <w:p w14:paraId="1E4E0200" w14:textId="5004BA5D" w:rsidR="00DC3F73" w:rsidRPr="00012788" w:rsidRDefault="00DC3F73" w:rsidP="00012788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012788">
        <w:rPr>
          <w:rFonts w:ascii="Times New Roman" w:hAnsi="Times New Roman" w:cs="Times New Roman"/>
          <w:lang w:val="en-US"/>
        </w:rPr>
        <w:t>Emma Boyland</w:t>
      </w:r>
      <w:r w:rsidR="00012788" w:rsidRPr="00012788">
        <w:rPr>
          <w:rFonts w:ascii="Times New Roman" w:hAnsi="Times New Roman" w:cs="Times New Roman"/>
          <w:lang w:val="en-US"/>
        </w:rPr>
        <w:t xml:space="preserve"> PhD</w:t>
      </w:r>
      <w:r w:rsidR="00012788" w:rsidRPr="00012788">
        <w:rPr>
          <w:rFonts w:ascii="Times New Roman" w:hAnsi="Times New Roman" w:cs="Times New Roman"/>
          <w:vertAlign w:val="superscript"/>
          <w:lang w:val="en-US"/>
        </w:rPr>
        <w:t>1</w:t>
      </w:r>
      <w:r w:rsidRPr="00012788">
        <w:rPr>
          <w:rFonts w:ascii="Times New Roman" w:hAnsi="Times New Roman" w:cs="Times New Roman"/>
          <w:lang w:val="en-US"/>
        </w:rPr>
        <w:t>, Lauren McGale</w:t>
      </w:r>
      <w:r w:rsidR="00012788" w:rsidRPr="00012788">
        <w:rPr>
          <w:rFonts w:ascii="Times New Roman" w:hAnsi="Times New Roman" w:cs="Times New Roman"/>
          <w:lang w:val="en-US"/>
        </w:rPr>
        <w:t xml:space="preserve"> PhD</w:t>
      </w:r>
      <w:r w:rsidR="00012788" w:rsidRPr="00012788">
        <w:rPr>
          <w:rFonts w:ascii="Times New Roman" w:hAnsi="Times New Roman" w:cs="Times New Roman"/>
          <w:vertAlign w:val="superscript"/>
          <w:lang w:val="en-US"/>
        </w:rPr>
        <w:t>1,2</w:t>
      </w:r>
      <w:r w:rsidRPr="00012788">
        <w:rPr>
          <w:rFonts w:ascii="Times New Roman" w:hAnsi="Times New Roman" w:cs="Times New Roman"/>
          <w:lang w:val="en-US"/>
        </w:rPr>
        <w:t>, Michelle Maden</w:t>
      </w:r>
      <w:r w:rsidR="00012788" w:rsidRPr="00012788">
        <w:rPr>
          <w:rFonts w:ascii="Times New Roman" w:hAnsi="Times New Roman" w:cs="Times New Roman"/>
          <w:lang w:val="en-US"/>
        </w:rPr>
        <w:t xml:space="preserve"> PhD</w:t>
      </w:r>
      <w:r w:rsidR="00012788" w:rsidRPr="00012788">
        <w:rPr>
          <w:rFonts w:ascii="Times New Roman" w:hAnsi="Times New Roman" w:cs="Times New Roman"/>
          <w:vertAlign w:val="superscript"/>
          <w:lang w:val="en-US"/>
        </w:rPr>
        <w:t>3</w:t>
      </w:r>
      <w:r w:rsidRPr="00012788">
        <w:rPr>
          <w:rFonts w:ascii="Times New Roman" w:hAnsi="Times New Roman" w:cs="Times New Roman"/>
          <w:lang w:val="en-US"/>
        </w:rPr>
        <w:t>, Juliet Hounsome</w:t>
      </w:r>
      <w:r w:rsidR="00012788" w:rsidRPr="00012788">
        <w:rPr>
          <w:rFonts w:ascii="Times New Roman" w:hAnsi="Times New Roman" w:cs="Times New Roman"/>
          <w:lang w:val="en-US"/>
        </w:rPr>
        <w:t xml:space="preserve"> PhD</w:t>
      </w:r>
      <w:r w:rsidR="00012788" w:rsidRPr="00012788">
        <w:rPr>
          <w:rFonts w:ascii="Times New Roman" w:hAnsi="Times New Roman" w:cs="Times New Roman"/>
          <w:vertAlign w:val="superscript"/>
          <w:lang w:val="en-US"/>
        </w:rPr>
        <w:t>3</w:t>
      </w:r>
      <w:r w:rsidRPr="00012788">
        <w:rPr>
          <w:rFonts w:ascii="Times New Roman" w:hAnsi="Times New Roman" w:cs="Times New Roman"/>
          <w:lang w:val="en-US"/>
        </w:rPr>
        <w:t>, Angela Boland</w:t>
      </w:r>
      <w:r w:rsidR="00012788" w:rsidRPr="00012788">
        <w:rPr>
          <w:rFonts w:ascii="Times New Roman" w:hAnsi="Times New Roman" w:cs="Times New Roman"/>
          <w:lang w:val="en-US"/>
        </w:rPr>
        <w:t xml:space="preserve"> PhD</w:t>
      </w:r>
      <w:r w:rsidR="00012788" w:rsidRPr="00012788">
        <w:rPr>
          <w:rFonts w:ascii="Times New Roman" w:hAnsi="Times New Roman" w:cs="Times New Roman"/>
          <w:vertAlign w:val="superscript"/>
          <w:lang w:val="en-US"/>
        </w:rPr>
        <w:t>3</w:t>
      </w:r>
      <w:r w:rsidRPr="00012788">
        <w:rPr>
          <w:rFonts w:ascii="Times New Roman" w:hAnsi="Times New Roman" w:cs="Times New Roman"/>
          <w:lang w:val="en-US"/>
        </w:rPr>
        <w:t xml:space="preserve">, </w:t>
      </w:r>
      <w:r w:rsidR="0011214F" w:rsidRPr="00012788">
        <w:rPr>
          <w:rFonts w:ascii="Times New Roman" w:hAnsi="Times New Roman" w:cs="Times New Roman"/>
          <w:lang w:val="en-US"/>
        </w:rPr>
        <w:t>Kathryn Angus</w:t>
      </w:r>
      <w:r w:rsidR="00012788" w:rsidRPr="00012788">
        <w:rPr>
          <w:rFonts w:ascii="Times New Roman" w:hAnsi="Times New Roman" w:cs="Times New Roman"/>
          <w:vertAlign w:val="superscript"/>
          <w:lang w:val="en-US"/>
        </w:rPr>
        <w:t>4</w:t>
      </w:r>
      <w:r w:rsidR="0011214F" w:rsidRPr="00012788">
        <w:rPr>
          <w:rFonts w:ascii="Times New Roman" w:hAnsi="Times New Roman" w:cs="Times New Roman"/>
          <w:lang w:val="en-US"/>
        </w:rPr>
        <w:t xml:space="preserve">, </w:t>
      </w:r>
      <w:r w:rsidRPr="00012788">
        <w:rPr>
          <w:rFonts w:ascii="Times New Roman" w:hAnsi="Times New Roman" w:cs="Times New Roman"/>
          <w:lang w:val="en-US"/>
        </w:rPr>
        <w:t>Andrew Jones</w:t>
      </w:r>
      <w:r w:rsidR="00012788" w:rsidRPr="00012788">
        <w:rPr>
          <w:rFonts w:ascii="Times New Roman" w:hAnsi="Times New Roman" w:cs="Times New Roman"/>
          <w:lang w:val="en-US"/>
        </w:rPr>
        <w:t xml:space="preserve"> PhD</w:t>
      </w:r>
      <w:r w:rsidR="00012788" w:rsidRPr="00012788">
        <w:rPr>
          <w:rFonts w:ascii="Times New Roman" w:hAnsi="Times New Roman" w:cs="Times New Roman"/>
          <w:vertAlign w:val="superscript"/>
          <w:lang w:val="en-US"/>
        </w:rPr>
        <w:t>1</w:t>
      </w:r>
    </w:p>
    <w:p w14:paraId="6BD5E1C9" w14:textId="0F02018B" w:rsidR="00DC3F73" w:rsidRPr="00012788" w:rsidRDefault="00012788" w:rsidP="00012788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012788">
        <w:rPr>
          <w:rFonts w:ascii="Times New Roman" w:hAnsi="Times New Roman" w:cs="Times New Roman"/>
          <w:b/>
          <w:bCs/>
          <w:vertAlign w:val="superscript"/>
          <w:lang w:val="en-US"/>
        </w:rPr>
        <w:t>1</w:t>
      </w:r>
      <w:r w:rsidRPr="00012788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DC3F73" w:rsidRPr="00012788">
        <w:rPr>
          <w:rFonts w:ascii="Times New Roman" w:hAnsi="Times New Roman" w:cs="Times New Roman"/>
          <w:b/>
          <w:bCs/>
          <w:lang w:val="en-US"/>
        </w:rPr>
        <w:t>Department of Psychology, University of Liverpool, Liverpool, UK</w:t>
      </w:r>
    </w:p>
    <w:p w14:paraId="3876299C" w14:textId="3B9AA3CA" w:rsidR="00012788" w:rsidRPr="00012788" w:rsidRDefault="00012788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r w:rsidRPr="00012788">
        <w:rPr>
          <w:rFonts w:ascii="Times New Roman" w:hAnsi="Times New Roman" w:cs="Times New Roman"/>
          <w:b/>
          <w:bCs/>
          <w:vertAlign w:val="superscript"/>
          <w:lang w:val="en-US"/>
        </w:rPr>
        <w:t>2</w:t>
      </w:r>
      <w:r w:rsidRPr="00012788">
        <w:rPr>
          <w:rFonts w:ascii="Times New Roman" w:hAnsi="Times New Roman" w:cs="Times New Roman"/>
          <w:b/>
          <w:bCs/>
          <w:lang w:val="en-US"/>
        </w:rPr>
        <w:t xml:space="preserve"> Department of Psychology, Edge Hill University, Ormskirk, UK </w:t>
      </w:r>
    </w:p>
    <w:p w14:paraId="28AE4D84" w14:textId="04CD8915" w:rsidR="00DC3F73" w:rsidRPr="00012788" w:rsidRDefault="00012788" w:rsidP="00012788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012788">
        <w:rPr>
          <w:rFonts w:ascii="Times New Roman" w:hAnsi="Times New Roman" w:cs="Times New Roman"/>
          <w:b/>
          <w:bCs/>
          <w:vertAlign w:val="superscript"/>
          <w:lang w:val="en-US"/>
        </w:rPr>
        <w:t>3</w:t>
      </w:r>
      <w:r w:rsidRPr="00012788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DC3F73" w:rsidRPr="00012788">
        <w:rPr>
          <w:rFonts w:ascii="Times New Roman" w:hAnsi="Times New Roman" w:cs="Times New Roman"/>
          <w:b/>
          <w:bCs/>
          <w:lang w:val="en-US"/>
        </w:rPr>
        <w:t>Liverpool Reviews and Implementation Group, University of Liverpool, Liverpool, UK</w:t>
      </w:r>
    </w:p>
    <w:p w14:paraId="37DB6D6B" w14:textId="278A8EA2" w:rsidR="0011214F" w:rsidRPr="00012788" w:rsidRDefault="00012788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r w:rsidRPr="00012788">
        <w:rPr>
          <w:rFonts w:ascii="Times New Roman" w:hAnsi="Times New Roman" w:cs="Times New Roman"/>
          <w:b/>
          <w:bCs/>
          <w:vertAlign w:val="superscript"/>
          <w:lang w:val="en-US"/>
        </w:rPr>
        <w:t>4</w:t>
      </w:r>
      <w:r w:rsidRPr="00012788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11214F" w:rsidRPr="00012788">
        <w:rPr>
          <w:rFonts w:ascii="Times New Roman" w:hAnsi="Times New Roman" w:cs="Times New Roman"/>
          <w:b/>
          <w:bCs/>
          <w:lang w:val="en-US"/>
        </w:rPr>
        <w:t>Institute for Social Marketing &amp; Health, University of Stirling, Stirling, Scotland</w:t>
      </w:r>
      <w:r w:rsidR="0011214F" w:rsidRPr="00012788">
        <w:rPr>
          <w:rFonts w:ascii="Times New Roman" w:hAnsi="Times New Roman" w:cs="Times New Roman"/>
          <w:lang w:val="en-US"/>
        </w:rPr>
        <w:t xml:space="preserve"> </w:t>
      </w:r>
    </w:p>
    <w:p w14:paraId="10DFD11D" w14:textId="77777777" w:rsidR="0011214F" w:rsidRPr="00012788" w:rsidRDefault="0011214F" w:rsidP="00012788">
      <w:pPr>
        <w:spacing w:after="0" w:line="480" w:lineRule="auto"/>
        <w:rPr>
          <w:rFonts w:ascii="Times New Roman" w:hAnsi="Times New Roman" w:cs="Times New Roman"/>
          <w:lang w:val="en-US"/>
        </w:rPr>
      </w:pPr>
    </w:p>
    <w:p w14:paraId="67432D6A" w14:textId="77777777" w:rsidR="00D21E84" w:rsidRPr="00012788" w:rsidRDefault="00D21E84" w:rsidP="00012788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012788">
        <w:rPr>
          <w:rFonts w:ascii="Times New Roman" w:hAnsi="Times New Roman" w:cs="Times New Roman"/>
          <w:lang w:val="en-US"/>
        </w:rPr>
        <w:t>C</w:t>
      </w:r>
      <w:r w:rsidR="00DC3F73" w:rsidRPr="00012788">
        <w:rPr>
          <w:rFonts w:ascii="Times New Roman" w:hAnsi="Times New Roman" w:cs="Times New Roman"/>
          <w:lang w:val="en-US"/>
        </w:rPr>
        <w:t>orrespond</w:t>
      </w:r>
      <w:r w:rsidRPr="00012788">
        <w:rPr>
          <w:rFonts w:ascii="Times New Roman" w:hAnsi="Times New Roman" w:cs="Times New Roman"/>
          <w:lang w:val="en-US"/>
        </w:rPr>
        <w:t>ence to</w:t>
      </w:r>
      <w:r w:rsidR="00DC3F73" w:rsidRPr="00012788">
        <w:rPr>
          <w:rFonts w:ascii="Times New Roman" w:hAnsi="Times New Roman" w:cs="Times New Roman"/>
          <w:lang w:val="en-US"/>
        </w:rPr>
        <w:t>:</w:t>
      </w:r>
    </w:p>
    <w:p w14:paraId="18C303AB" w14:textId="173237F7" w:rsidR="00DC3F73" w:rsidRPr="00012788" w:rsidRDefault="00D21E84" w:rsidP="00012788">
      <w:pPr>
        <w:spacing w:after="0" w:line="480" w:lineRule="auto"/>
        <w:rPr>
          <w:rFonts w:ascii="Times New Roman" w:hAnsi="Times New Roman" w:cs="Times New Roman"/>
          <w:lang w:val="en-US"/>
        </w:rPr>
      </w:pPr>
      <w:r w:rsidRPr="00012788">
        <w:rPr>
          <w:rFonts w:ascii="Times New Roman" w:hAnsi="Times New Roman" w:cs="Times New Roman"/>
          <w:lang w:val="en-US"/>
        </w:rPr>
        <w:t xml:space="preserve">Dr Emma Boyland, </w:t>
      </w:r>
      <w:r w:rsidR="00DC3F73" w:rsidRPr="00012788">
        <w:rPr>
          <w:rFonts w:ascii="Times New Roman" w:hAnsi="Times New Roman" w:cs="Times New Roman"/>
          <w:lang w:val="en-US"/>
        </w:rPr>
        <w:t>Department of Psychology, University of Liverpool, Liverpool, L69 7ZA</w:t>
      </w:r>
      <w:r w:rsidRPr="00012788">
        <w:rPr>
          <w:rFonts w:ascii="Times New Roman" w:hAnsi="Times New Roman" w:cs="Times New Roman"/>
          <w:lang w:val="en-US"/>
        </w:rPr>
        <w:t>, UK</w:t>
      </w:r>
      <w:r w:rsidR="00DC3F73" w:rsidRPr="00012788">
        <w:rPr>
          <w:rFonts w:ascii="Times New Roman" w:hAnsi="Times New Roman" w:cs="Times New Roman"/>
          <w:lang w:val="en-US"/>
        </w:rPr>
        <w:t>.</w:t>
      </w:r>
    </w:p>
    <w:p w14:paraId="096289F6" w14:textId="1961641E" w:rsidR="00DC3F73" w:rsidRPr="00012788" w:rsidRDefault="00FB13FC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hyperlink r:id="rId8" w:history="1">
        <w:r w:rsidR="00A855C3" w:rsidRPr="002E042E">
          <w:rPr>
            <w:rStyle w:val="Hyperlink"/>
            <w:rFonts w:ascii="Times New Roman" w:hAnsi="Times New Roman" w:cs="Times New Roman"/>
            <w:b/>
            <w:bCs/>
            <w:lang w:val="en-US"/>
          </w:rPr>
          <w:t>eboyland@liverpool.ac.uk</w:t>
        </w:r>
      </w:hyperlink>
      <w:r w:rsidR="00A855C3">
        <w:rPr>
          <w:rFonts w:ascii="Times New Roman" w:hAnsi="Times New Roman" w:cs="Times New Roman"/>
          <w:b/>
          <w:bCs/>
          <w:lang w:val="en-US"/>
        </w:rPr>
        <w:t>, +44(0)1517941137</w:t>
      </w:r>
    </w:p>
    <w:p w14:paraId="33641E3D" w14:textId="2B39C197" w:rsidR="00D21E84" w:rsidRDefault="00D21E84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</w:p>
    <w:p w14:paraId="02936A5A" w14:textId="44B153B4" w:rsidR="00A855C3" w:rsidRDefault="00C2324A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Subtitle</w:t>
      </w:r>
      <w:r w:rsidR="00A855C3">
        <w:rPr>
          <w:rFonts w:ascii="Times New Roman" w:hAnsi="Times New Roman" w:cs="Times New Roman"/>
          <w:b/>
          <w:bCs/>
          <w:lang w:val="en-US"/>
        </w:rPr>
        <w:t>:</w:t>
      </w:r>
    </w:p>
    <w:p w14:paraId="61C4754D" w14:textId="47967584" w:rsidR="00C2324A" w:rsidRDefault="00C2324A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 xml:space="preserve">Food marketing </w:t>
      </w:r>
      <w:r w:rsidR="00A855C3">
        <w:rPr>
          <w:rFonts w:ascii="Times New Roman" w:hAnsi="Times New Roman" w:cs="Times New Roman"/>
          <w:b/>
          <w:bCs/>
          <w:lang w:val="en-US"/>
        </w:rPr>
        <w:t xml:space="preserve">and </w:t>
      </w:r>
      <w:r>
        <w:rPr>
          <w:rFonts w:ascii="Times New Roman" w:hAnsi="Times New Roman" w:cs="Times New Roman"/>
          <w:b/>
          <w:bCs/>
          <w:lang w:val="en-US"/>
        </w:rPr>
        <w:t>child health</w:t>
      </w:r>
      <w:r w:rsidR="00A855C3">
        <w:rPr>
          <w:rFonts w:ascii="Times New Roman" w:hAnsi="Times New Roman" w:cs="Times New Roman"/>
          <w:b/>
          <w:bCs/>
          <w:lang w:val="en-US"/>
        </w:rPr>
        <w:t>: systematic review and meta-analyses</w:t>
      </w:r>
    </w:p>
    <w:p w14:paraId="29E31984" w14:textId="77777777" w:rsidR="00C2324A" w:rsidRPr="00012788" w:rsidRDefault="00C2324A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</w:p>
    <w:p w14:paraId="0B197FEB" w14:textId="172FF585" w:rsidR="00D21E84" w:rsidRDefault="00012788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r w:rsidRPr="00012788">
        <w:rPr>
          <w:rFonts w:ascii="Times New Roman" w:hAnsi="Times New Roman" w:cs="Times New Roman"/>
          <w:b/>
          <w:bCs/>
          <w:lang w:val="en-US"/>
        </w:rPr>
        <w:t xml:space="preserve">Manuscript word count: </w:t>
      </w:r>
      <w:r w:rsidR="008D6F02">
        <w:rPr>
          <w:rFonts w:ascii="Times New Roman" w:hAnsi="Times New Roman" w:cs="Times New Roman"/>
          <w:b/>
          <w:bCs/>
          <w:lang w:val="en-US"/>
        </w:rPr>
        <w:t>3000</w:t>
      </w:r>
    </w:p>
    <w:p w14:paraId="7D87CA85" w14:textId="5026454F" w:rsidR="00A855C3" w:rsidRPr="00012788" w:rsidRDefault="00A855C3" w:rsidP="00012788">
      <w:pPr>
        <w:spacing w:after="0" w:line="480" w:lineRule="auto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Date of revision: 1</w:t>
      </w:r>
      <w:r w:rsidR="00FB13FC">
        <w:rPr>
          <w:rFonts w:ascii="Times New Roman" w:hAnsi="Times New Roman" w:cs="Times New Roman"/>
          <w:b/>
          <w:bCs/>
          <w:lang w:val="en-US"/>
        </w:rPr>
        <w:t>9</w:t>
      </w:r>
      <w:r>
        <w:rPr>
          <w:rFonts w:ascii="Times New Roman" w:hAnsi="Times New Roman" w:cs="Times New Roman"/>
          <w:b/>
          <w:bCs/>
          <w:lang w:val="en-US"/>
        </w:rPr>
        <w:t xml:space="preserve"> January 2022</w:t>
      </w:r>
    </w:p>
    <w:p w14:paraId="619DA093" w14:textId="772607D5" w:rsidR="00D21E84" w:rsidRPr="00D21E84" w:rsidRDefault="00D21E84" w:rsidP="00DC3F73">
      <w:pPr>
        <w:spacing w:after="0" w:line="276" w:lineRule="auto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145E0365" w14:textId="75B4F75B" w:rsidR="00D21E84" w:rsidRPr="00D21E84" w:rsidRDefault="00D21E84" w:rsidP="00DC3F73">
      <w:pPr>
        <w:spacing w:after="0" w:line="276" w:lineRule="auto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3A824AB5" w14:textId="3378C3EB" w:rsidR="00D21E84" w:rsidRPr="00D21E84" w:rsidRDefault="00D21E84" w:rsidP="00DC3F73">
      <w:pPr>
        <w:spacing w:after="0" w:line="276" w:lineRule="auto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3B00D0C2" w14:textId="295579C5" w:rsidR="00D21E84" w:rsidRPr="00D21E84" w:rsidRDefault="00D21E84" w:rsidP="00DC3F73">
      <w:pPr>
        <w:spacing w:after="0" w:line="276" w:lineRule="auto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4F2D457E" w14:textId="16CFE531" w:rsidR="00D21E84" w:rsidRDefault="00D21E84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0984A4A" w14:textId="04E019B4" w:rsidR="00D21E84" w:rsidRDefault="00D21E84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446C491" w14:textId="54371D65" w:rsidR="00C30B8E" w:rsidRDefault="00C30B8E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6F86E1" w14:textId="77777777" w:rsidR="00C30B8E" w:rsidRDefault="00C30B8E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B44A52C" w14:textId="738176E7" w:rsidR="00D21E84" w:rsidRDefault="00D21E84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A8C79FA" w14:textId="5FA6FF0C" w:rsidR="00BF6A11" w:rsidRDefault="0024134A" w:rsidP="007430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Key Points</w:t>
      </w:r>
    </w:p>
    <w:p w14:paraId="5D4A3482" w14:textId="77777777" w:rsidR="005B5991" w:rsidRDefault="005B5991" w:rsidP="007430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8ECDF81" w14:textId="710DF21E" w:rsidR="00BF6A11" w:rsidRPr="0090680B" w:rsidRDefault="0024134A" w:rsidP="007430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Question:</w:t>
      </w:r>
      <w:r w:rsidR="0090680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90680B" w:rsidRPr="0090680B">
        <w:rPr>
          <w:rFonts w:ascii="Times New Roman" w:hAnsi="Times New Roman" w:cs="Times New Roman"/>
          <w:sz w:val="24"/>
          <w:szCs w:val="24"/>
          <w:lang w:val="en-US"/>
        </w:rPr>
        <w:t xml:space="preserve">What is the </w:t>
      </w:r>
      <w:r w:rsidR="002468CC">
        <w:rPr>
          <w:rFonts w:ascii="Times New Roman" w:hAnsi="Times New Roman" w:cs="Times New Roman"/>
          <w:sz w:val="24"/>
          <w:szCs w:val="24"/>
          <w:lang w:val="en-US"/>
        </w:rPr>
        <w:t>relationship between</w:t>
      </w:r>
      <w:r w:rsidR="002468CC" w:rsidRPr="009068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680B" w:rsidRPr="0090680B">
        <w:rPr>
          <w:rFonts w:ascii="Times New Roman" w:hAnsi="Times New Roman" w:cs="Times New Roman"/>
          <w:sz w:val="24"/>
          <w:szCs w:val="24"/>
          <w:lang w:val="en-US"/>
        </w:rPr>
        <w:t xml:space="preserve">food marketing </w:t>
      </w:r>
      <w:r w:rsidR="0090680B">
        <w:rPr>
          <w:rFonts w:ascii="Times New Roman" w:hAnsi="Times New Roman" w:cs="Times New Roman"/>
          <w:sz w:val="24"/>
          <w:szCs w:val="24"/>
          <w:lang w:val="en-US"/>
        </w:rPr>
        <w:t xml:space="preserve">(compared to less or no food marketing) </w:t>
      </w:r>
      <w:r w:rsidR="002468CC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2468CC" w:rsidRPr="009068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0680B" w:rsidRPr="0090680B">
        <w:rPr>
          <w:rFonts w:ascii="Times New Roman" w:hAnsi="Times New Roman" w:cs="Times New Roman"/>
          <w:sz w:val="24"/>
          <w:szCs w:val="24"/>
          <w:lang w:val="en-US"/>
        </w:rPr>
        <w:t>eating behavior and health</w:t>
      </w:r>
      <w:r w:rsidR="009068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5B4D">
        <w:rPr>
          <w:rFonts w:ascii="Times New Roman" w:hAnsi="Times New Roman" w:cs="Times New Roman"/>
          <w:sz w:val="24"/>
          <w:szCs w:val="24"/>
          <w:lang w:val="en-US"/>
        </w:rPr>
        <w:t xml:space="preserve">in children and adolescents </w:t>
      </w:r>
      <w:r w:rsidR="0090680B">
        <w:rPr>
          <w:rFonts w:ascii="Times New Roman" w:hAnsi="Times New Roman" w:cs="Times New Roman"/>
          <w:sz w:val="24"/>
          <w:szCs w:val="24"/>
          <w:lang w:val="en-US"/>
        </w:rPr>
        <w:t>across the extant literature</w:t>
      </w:r>
      <w:r w:rsidR="0090680B" w:rsidRPr="0090680B"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5226A3CB" w14:textId="7CA10094" w:rsidR="00E9569E" w:rsidRDefault="00E9569E" w:rsidP="007430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7A016AA" w14:textId="3DE23C1D" w:rsidR="0024134A" w:rsidRPr="0090680B" w:rsidRDefault="0024134A" w:rsidP="007430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indings:</w:t>
      </w:r>
      <w:r w:rsidR="0090680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90680B" w:rsidRPr="0090680B">
        <w:rPr>
          <w:rFonts w:ascii="Times New Roman" w:hAnsi="Times New Roman" w:cs="Times New Roman"/>
          <w:sz w:val="24"/>
          <w:szCs w:val="24"/>
          <w:lang w:val="en-US"/>
        </w:rPr>
        <w:t>In this systematic review and meta-analyses</w:t>
      </w:r>
      <w:r w:rsidR="0090680B">
        <w:rPr>
          <w:rFonts w:ascii="Times New Roman" w:hAnsi="Times New Roman" w:cs="Times New Roman"/>
          <w:sz w:val="24"/>
          <w:szCs w:val="24"/>
          <w:lang w:val="en-US"/>
        </w:rPr>
        <w:t xml:space="preserve"> of ninety-six studies (64 randomized controlled trials, 32 non-randomized studies), food marketing </w:t>
      </w:r>
      <w:r w:rsidR="00D27884">
        <w:rPr>
          <w:rFonts w:ascii="Times New Roman" w:hAnsi="Times New Roman" w:cs="Times New Roman"/>
          <w:sz w:val="24"/>
          <w:szCs w:val="24"/>
          <w:lang w:val="en-US"/>
        </w:rPr>
        <w:t xml:space="preserve">was associated with </w:t>
      </w:r>
      <w:r w:rsidR="0090680B">
        <w:rPr>
          <w:rFonts w:ascii="Times New Roman" w:hAnsi="Times New Roman" w:cs="Times New Roman"/>
          <w:sz w:val="24"/>
          <w:szCs w:val="24"/>
          <w:lang w:val="en-US"/>
        </w:rPr>
        <w:t>significant</w:t>
      </w:r>
      <w:r w:rsidR="00D27884">
        <w:rPr>
          <w:rFonts w:ascii="Times New Roman" w:hAnsi="Times New Roman" w:cs="Times New Roman"/>
          <w:sz w:val="24"/>
          <w:szCs w:val="24"/>
          <w:lang w:val="en-US"/>
        </w:rPr>
        <w:t xml:space="preserve"> increases in</w:t>
      </w:r>
      <w:r w:rsidR="009068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B1220">
        <w:rPr>
          <w:rFonts w:ascii="Times New Roman" w:hAnsi="Times New Roman" w:cs="Times New Roman"/>
          <w:sz w:val="24"/>
          <w:szCs w:val="24"/>
          <w:lang w:val="en-US"/>
        </w:rPr>
        <w:t xml:space="preserve">food </w:t>
      </w:r>
      <w:r w:rsidR="0090680B">
        <w:rPr>
          <w:rFonts w:ascii="Times New Roman" w:hAnsi="Times New Roman" w:cs="Times New Roman"/>
          <w:sz w:val="24"/>
          <w:szCs w:val="24"/>
          <w:lang w:val="en-US"/>
        </w:rPr>
        <w:t xml:space="preserve">intake, choice, preference, and purchase requests. </w:t>
      </w:r>
      <w:r w:rsidR="00D71674">
        <w:rPr>
          <w:rFonts w:ascii="Times New Roman" w:hAnsi="Times New Roman" w:cs="Times New Roman"/>
          <w:sz w:val="24"/>
          <w:szCs w:val="24"/>
          <w:lang w:val="en-US"/>
        </w:rPr>
        <w:t xml:space="preserve">There was no clear evidence of </w:t>
      </w:r>
      <w:r w:rsidR="002468CC">
        <w:rPr>
          <w:rFonts w:ascii="Times New Roman" w:hAnsi="Times New Roman" w:cs="Times New Roman"/>
          <w:sz w:val="24"/>
          <w:szCs w:val="24"/>
          <w:lang w:val="en-US"/>
        </w:rPr>
        <w:t>relationships with</w:t>
      </w:r>
      <w:r w:rsidR="00D71674">
        <w:rPr>
          <w:rFonts w:ascii="Times New Roman" w:hAnsi="Times New Roman" w:cs="Times New Roman"/>
          <w:sz w:val="24"/>
          <w:szCs w:val="24"/>
          <w:lang w:val="en-US"/>
        </w:rPr>
        <w:t xml:space="preserve"> purchasing, and little evidence on dental health or body weight outcomes.</w:t>
      </w:r>
    </w:p>
    <w:p w14:paraId="07EC671F" w14:textId="77777777" w:rsidR="0024134A" w:rsidRDefault="0024134A" w:rsidP="007430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A69C24F" w14:textId="480E96CA" w:rsidR="0024134A" w:rsidRDefault="0024134A" w:rsidP="007430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eaning:</w:t>
      </w:r>
      <w:r w:rsidR="0090680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155BD3" w:rsidRPr="00155BD3">
        <w:rPr>
          <w:rFonts w:ascii="Times New Roman" w:hAnsi="Times New Roman" w:cs="Times New Roman"/>
          <w:sz w:val="24"/>
          <w:szCs w:val="24"/>
          <w:lang w:val="en-US"/>
        </w:rPr>
        <w:t>Results support the</w:t>
      </w:r>
      <w:r w:rsidR="00155BD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155BD3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D71674" w:rsidRPr="00D71674">
        <w:rPr>
          <w:rFonts w:ascii="Times New Roman" w:hAnsi="Times New Roman" w:cs="Times New Roman"/>
          <w:sz w:val="24"/>
          <w:szCs w:val="24"/>
          <w:lang w:val="en-US"/>
        </w:rPr>
        <w:t>mplementation of policies to restrict children’s exposure to food marketing.</w:t>
      </w:r>
    </w:p>
    <w:p w14:paraId="1035EB2D" w14:textId="77777777" w:rsidR="00BF6A11" w:rsidRPr="00BF6A11" w:rsidRDefault="00BF6A11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AD5F844" w14:textId="77777777" w:rsidR="003A4579" w:rsidRDefault="003A4579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A24CACB" w14:textId="77777777" w:rsidR="003A4579" w:rsidRDefault="003A4579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29A8FB" w14:textId="77777777" w:rsidR="003A4579" w:rsidRDefault="003A4579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C07073" w14:textId="77777777" w:rsidR="003A4579" w:rsidRDefault="003A4579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7143393" w14:textId="77777777" w:rsidR="003A4579" w:rsidRDefault="003A4579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E812962" w14:textId="77777777" w:rsidR="003A4579" w:rsidRDefault="003A4579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D632285" w14:textId="77777777" w:rsidR="003A4579" w:rsidRDefault="003A4579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51A56F9" w14:textId="31B0AAE5" w:rsidR="003A4579" w:rsidRDefault="003A4579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198E623" w14:textId="59405FAE" w:rsidR="0024134A" w:rsidRDefault="0024134A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5A38DA6" w14:textId="2CE2CEDD" w:rsidR="0024134A" w:rsidRDefault="0024134A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426B926" w14:textId="74B7C0F4" w:rsidR="009E0DF5" w:rsidRDefault="009E0DF5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8723FAF" w14:textId="77777777" w:rsidR="009E0DF5" w:rsidRDefault="009E0DF5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786AEDC" w14:textId="393B8C97" w:rsidR="0024134A" w:rsidRDefault="0024134A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C8D4922" w14:textId="786A1E03" w:rsidR="0024134A" w:rsidRDefault="0024134A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A0E4B0F" w14:textId="18A16A16" w:rsidR="0024134A" w:rsidRDefault="0024134A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6F9DCB" w14:textId="700693F8" w:rsidR="0024134A" w:rsidRDefault="0024134A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7679604" w14:textId="20181636" w:rsidR="0024134A" w:rsidRDefault="0024134A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718D6CE" w14:textId="2CF5B558" w:rsidR="0024134A" w:rsidRDefault="0024134A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86D8F85" w14:textId="0F5EE712" w:rsidR="0024134A" w:rsidRDefault="0024134A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Abstract</w:t>
      </w:r>
    </w:p>
    <w:p w14:paraId="38708A8C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Importance</w:t>
      </w:r>
    </w:p>
    <w:p w14:paraId="507FF80C" w14:textId="77777777" w:rsidR="00060F0A" w:rsidRPr="00D71674" w:rsidRDefault="00060F0A" w:rsidP="00060F0A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71674">
        <w:rPr>
          <w:rFonts w:ascii="Times New Roman" w:hAnsi="Times New Roman" w:cs="Times New Roman"/>
          <w:sz w:val="24"/>
          <w:szCs w:val="24"/>
          <w:lang w:val="en-US"/>
        </w:rPr>
        <w:t xml:space="preserve">There is </w:t>
      </w:r>
      <w:r>
        <w:rPr>
          <w:rFonts w:ascii="Times New Roman" w:hAnsi="Times New Roman" w:cs="Times New Roman"/>
          <w:sz w:val="24"/>
          <w:szCs w:val="24"/>
          <w:lang w:val="en-US"/>
        </w:rPr>
        <w:t>widespread interest in the impact of food marketing on children, however, the comprehensive global evidence reviews are now dated.</w:t>
      </w:r>
    </w:p>
    <w:p w14:paraId="585BC05F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Objective</w:t>
      </w:r>
    </w:p>
    <w:p w14:paraId="52EFD873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o quantify the relationship between food and non-alcoholic beverage marketing and behavioral and health outcomes in children and adolescents to inform updated World Health Organization guidelines.</w:t>
      </w:r>
    </w:p>
    <w:p w14:paraId="564F88BF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ata sources</w:t>
      </w:r>
    </w:p>
    <w:p w14:paraId="443DE07A" w14:textId="77777777" w:rsidR="00060F0A" w:rsidRPr="00934C3E" w:rsidRDefault="00060F0A" w:rsidP="00060F0A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34C3E">
        <w:rPr>
          <w:rFonts w:ascii="Times New Roman" w:hAnsi="Times New Roman" w:cs="Times New Roman"/>
          <w:sz w:val="24"/>
          <w:szCs w:val="24"/>
          <w:lang w:val="en-US"/>
        </w:rPr>
        <w:t>Twenty-</w:t>
      </w:r>
      <w:r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Pr="00934C3E">
        <w:rPr>
          <w:rFonts w:ascii="Times New Roman" w:hAnsi="Times New Roman" w:cs="Times New Roman"/>
          <w:sz w:val="24"/>
          <w:szCs w:val="24"/>
          <w:lang w:val="en-US"/>
        </w:rPr>
        <w:t xml:space="preserve"> databases were search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including </w:t>
      </w:r>
      <w:r w:rsidRPr="000F48EC">
        <w:rPr>
          <w:rFonts w:ascii="Times New Roman" w:hAnsi="Times New Roman" w:cs="Times New Roman"/>
          <w:sz w:val="24"/>
          <w:szCs w:val="24"/>
        </w:rPr>
        <w:t xml:space="preserve">MEDLINE, CINAHL, Web of Science, EMBASE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0F48EC">
        <w:rPr>
          <w:rFonts w:ascii="Times New Roman" w:hAnsi="Times New Roman" w:cs="Times New Roman"/>
          <w:sz w:val="24"/>
          <w:szCs w:val="24"/>
        </w:rPr>
        <w:t>The Cochrane Library</w:t>
      </w:r>
      <w:r>
        <w:rPr>
          <w:rFonts w:ascii="Times New Roman" w:hAnsi="Times New Roman" w:cs="Times New Roman"/>
          <w:sz w:val="24"/>
          <w:szCs w:val="24"/>
        </w:rPr>
        <w:t xml:space="preserve">) with a publication date limit from 2008 through March 2020. This review was pre-registered </w:t>
      </w:r>
      <w:r w:rsidRPr="00306BEC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 xml:space="preserve">Prospero </w:t>
      </w:r>
      <w:r w:rsidRPr="00306BEC">
        <w:rPr>
          <w:rFonts w:ascii="Times New Roman" w:hAnsi="Times New Roman" w:cs="Times New Roman"/>
          <w:sz w:val="24"/>
          <w:szCs w:val="24"/>
        </w:rPr>
        <w:t>CRD42019137993).</w:t>
      </w:r>
    </w:p>
    <w:p w14:paraId="14D9810A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tudy selection</w:t>
      </w:r>
    </w:p>
    <w:p w14:paraId="77381281" w14:textId="77777777" w:rsidR="00060F0A" w:rsidRPr="00333973" w:rsidRDefault="00060F0A" w:rsidP="00060F0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eferred Reporting Items for Systematic Reviews and Meta-Analyses guidelines were followed. Inclusion criteria were primary studies assessing the relationship between food marketing and specified outcomes in children and adolescents (0-19 years). Exclusion criteria were qualitative studies or those on advertising of infant formula. </w:t>
      </w:r>
      <w:r w:rsidRPr="00934C3E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>
        <w:rPr>
          <w:rFonts w:ascii="Times New Roman" w:hAnsi="Times New Roman" w:cs="Times New Roman"/>
          <w:sz w:val="24"/>
          <w:szCs w:val="24"/>
          <w:lang w:val="en-US"/>
        </w:rPr>
        <w:t>31,063</w:t>
      </w:r>
      <w:r w:rsidRPr="00934C3E">
        <w:rPr>
          <w:rFonts w:ascii="Times New Roman" w:hAnsi="Times New Roman" w:cs="Times New Roman"/>
          <w:sz w:val="24"/>
          <w:szCs w:val="24"/>
          <w:lang w:val="en-US"/>
        </w:rPr>
        <w:t xml:space="preserve"> articles </w:t>
      </w:r>
      <w:r>
        <w:rPr>
          <w:rFonts w:ascii="Times New Roman" w:hAnsi="Times New Roman" w:cs="Times New Roman"/>
          <w:sz w:val="24"/>
          <w:szCs w:val="24"/>
          <w:lang w:val="en-US"/>
        </w:rPr>
        <w:t>identified</w:t>
      </w:r>
      <w:r w:rsidRPr="00934C3E">
        <w:rPr>
          <w:rFonts w:ascii="Times New Roman" w:hAnsi="Times New Roman" w:cs="Times New Roman"/>
          <w:sz w:val="24"/>
          <w:szCs w:val="24"/>
          <w:lang w:val="en-US"/>
        </w:rPr>
        <w:t>, 96 were eligible for inclusion in the systematic review and 80 in the meta-analys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19,372 participants)</w:t>
      </w:r>
      <w:r w:rsidRPr="00934C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D2ACFB5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ata extraction and synthesis</w:t>
      </w:r>
    </w:p>
    <w:p w14:paraId="2E6F1B83" w14:textId="77777777" w:rsidR="00060F0A" w:rsidRPr="00934C3E" w:rsidRDefault="00060F0A" w:rsidP="00060F0A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wo reviewers independently extracted data. Random effects models were used for meta-analyses; meta-regressions, sensitivity analyses and p curve analyses were also performed. Where appropriate, pooling was conducted using combining p values and vote counting by direction of effect. GRADE was used to judge certainty of evidence.</w:t>
      </w:r>
    </w:p>
    <w:p w14:paraId="777F3260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ain outcomes and measures</w:t>
      </w:r>
    </w:p>
    <w:p w14:paraId="65BC7925" w14:textId="77777777" w:rsidR="00060F0A" w:rsidRPr="00333973" w:rsidRDefault="00060F0A" w:rsidP="00060F0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Critical outcomes were intake, choice, preference, and purchasing. Important outcomes were purchase requests, dental caries, body weight, and diet-related non-communicable diseases.</w:t>
      </w:r>
    </w:p>
    <w:p w14:paraId="0A806C6B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ults</w:t>
      </w:r>
    </w:p>
    <w:p w14:paraId="7BCBEE87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ood marketing was associated with significant increases in intake (SMD 0.25, 95% CI 0.15-0.35; p&lt;.001), choice (OR 1.77, 95% CI 1.26-2.50; p&lt;.001), and preference (SMD 0.30, 95% CI 0.12-0.49; p=.001). Substantial heterogeneity (all &gt;76%) was unexplained by sensitivity or moderator analyses. The combination of p-values for purchase requests was significant (p&lt;.001) </w:t>
      </w:r>
      <w:bookmarkStart w:id="1" w:name="_Hlk83910397"/>
      <w:r>
        <w:rPr>
          <w:rFonts w:ascii="Times New Roman" w:hAnsi="Times New Roman" w:cs="Times New Roman"/>
          <w:sz w:val="24"/>
          <w:szCs w:val="24"/>
          <w:lang w:val="en-US"/>
        </w:rPr>
        <w:t>but no clear evidence was found for marketing effects on purchasing. Data on dental health and body weight outcomes were scarce.</w:t>
      </w:r>
      <w:bookmarkEnd w:id="1"/>
      <w:r>
        <w:rPr>
          <w:rFonts w:ascii="Times New Roman" w:hAnsi="Times New Roman" w:cs="Times New Roman"/>
          <w:sz w:val="24"/>
          <w:szCs w:val="24"/>
          <w:lang w:val="en-US"/>
        </w:rPr>
        <w:t xml:space="preserve"> The certainty of evidence was graded as very low to moderate for intake and choice, and very low for preference and purchasing.</w:t>
      </w:r>
    </w:p>
    <w:p w14:paraId="598AB0F2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Conclusions and relevance</w:t>
      </w:r>
    </w:p>
    <w:p w14:paraId="38B31027" w14:textId="77777777" w:rsidR="00060F0A" w:rsidRDefault="00060F0A" w:rsidP="00060F0A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ood marketing is associated with increased intake, choice, preference, and purchase requests in children and adolescents.</w:t>
      </w:r>
      <w:r w:rsidRPr="00306BEC">
        <w:rPr>
          <w:rFonts w:ascii="Times New Roman" w:hAnsi="Times New Roman" w:cs="Times New Roman"/>
          <w:sz w:val="24"/>
          <w:szCs w:val="24"/>
          <w:lang w:val="en-US"/>
        </w:rPr>
        <w:t xml:space="preserve"> Impl</w:t>
      </w:r>
      <w:r>
        <w:rPr>
          <w:rFonts w:ascii="Times New Roman" w:hAnsi="Times New Roman" w:cs="Times New Roman"/>
          <w:sz w:val="24"/>
          <w:szCs w:val="24"/>
          <w:lang w:val="en-US"/>
        </w:rPr>
        <w:t>ementation of policies to restrict children’s exposure is expected to benefit child health.</w:t>
      </w:r>
    </w:p>
    <w:p w14:paraId="37F19F33" w14:textId="77777777" w:rsidR="0024134A" w:rsidRDefault="0024134A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DC38BC7" w14:textId="60406FB8" w:rsidR="0024134A" w:rsidRDefault="0024134A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30AD065" w14:textId="74B8A02A" w:rsidR="0024134A" w:rsidRDefault="0024134A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9E55E45" w14:textId="16E43B15" w:rsidR="00227E8D" w:rsidRDefault="00227E8D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CBB5897" w14:textId="3F1816EE" w:rsidR="00227E8D" w:rsidRDefault="00227E8D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A348EBE" w14:textId="771D4FA7" w:rsidR="00227E8D" w:rsidRDefault="00227E8D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A85A8F0" w14:textId="3943F601" w:rsidR="00227E8D" w:rsidRDefault="00227E8D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F41543C" w14:textId="566BE462" w:rsidR="00227E8D" w:rsidRDefault="00227E8D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4255B59" w14:textId="77777777" w:rsidR="00C30B8E" w:rsidRDefault="00C30B8E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4F519E3" w14:textId="61502573" w:rsidR="00227E8D" w:rsidRDefault="00227E8D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AB98797" w14:textId="77777777" w:rsidR="00227E8D" w:rsidRDefault="00227E8D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DCCDC2D" w14:textId="164A5C4C" w:rsidR="0011214F" w:rsidRDefault="0011214F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214F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Introduction</w:t>
      </w:r>
    </w:p>
    <w:p w14:paraId="407A39DE" w14:textId="7F197341" w:rsidR="007045DA" w:rsidRDefault="007045DA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Global trends show substantial increases in obesity amongst children in recent decades.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VmVyc2NodXJlbiwgVy4gTS4gTW9uaXF1ZTwvYXV0aG9yPjxhdXRob3I+VmljdG9yYSwgQ2VzYXIg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YmFyY2EtR8OzbWV6PC9BdXRob3I+PFllYXI+MjAxNzwv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VmVyc2NodXJlbiwgVy4gTS4gTW9uaXF1ZTwvYXV0aG9yPjxhdXRob3I+VmljdG9yYSwgQ2VzYXIg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7045DA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512E">
        <w:rPr>
          <w:rFonts w:ascii="Times New Roman" w:hAnsi="Times New Roman" w:cs="Times New Roman"/>
          <w:sz w:val="24"/>
          <w:szCs w:val="24"/>
          <w:lang w:val="en-US"/>
        </w:rPr>
        <w:t>This has serious implications for morbidity and mortality given that childhood obesity tracks into adulthood</w:t>
      </w:r>
      <w:r w:rsidR="0051512E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1788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Evensen&lt;/Author&gt;&lt;Year&gt;2016&lt;/Year&gt;&lt;RecNum&gt;363&lt;/RecNum&gt;&lt;DisplayText&gt;&lt;style face="superscript"&gt;2&lt;/style&gt;&lt;/DisplayText&gt;&lt;record&gt;&lt;rec-number&gt;363&lt;/rec-number&gt;&lt;foreign-keys&gt;&lt;key app="EN" db-id="szwr5f9f9etz0ke9w5hvvtwgtfpeedv59v00" timestamp="1630943260"&gt;363&lt;/key&gt;&lt;/foreign-keys&gt;&lt;ref-type name="Journal Article"&gt;17&lt;/ref-type&gt;&lt;contributors&gt;&lt;authors&gt;&lt;author&gt;Evensen, E.&lt;/author&gt;&lt;author&gt;Wilsgaard, T.&lt;/author&gt;&lt;author&gt;Furberg, A-S.&lt;/author&gt;&lt;author&gt;Skeie, G.&lt;/author&gt;&lt;/authors&gt;&lt;/contributors&gt;&lt;titles&gt;&lt;title&gt;Tracking of overweight and obesity from early childhood to adolescence in a population-based cohort – the Tromsø Study, Fit Futures&lt;/title&gt;&lt;secondary-title&gt;BMC Pediatrics&lt;/secondary-title&gt;&lt;/titles&gt;&lt;periodical&gt;&lt;full-title&gt;BMC Pediatrics&lt;/full-title&gt;&lt;/periodical&gt;&lt;pages&gt;64&lt;/pages&gt;&lt;volume&gt;16&lt;/volume&gt;&lt;number&gt;1&lt;/number&gt;&lt;dates&gt;&lt;year&gt;2016&lt;/year&gt;&lt;pub-dates&gt;&lt;date&gt;2016/05/10&lt;/date&gt;&lt;/pub-dates&gt;&lt;/dates&gt;&lt;isbn&gt;1471-2431&lt;/isbn&gt;&lt;urls&gt;&lt;related-urls&gt;&lt;url&gt;https://doi.org/10.1186/s12887-016-0599-5&lt;/url&gt;&lt;/related-urls&gt;&lt;/urls&gt;&lt;electronic-resource-num&gt;10.1186/s12887-016-0599-5&lt;/electronic-resource-num&gt;&lt;/record&gt;&lt;/Cite&gt;&lt;/EndNote&gt;</w:instrText>
      </w:r>
      <w:r w:rsidR="0051512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1512E" w:rsidRPr="0051512E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</w:t>
      </w:r>
      <w:r w:rsidR="0051512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1512E">
        <w:rPr>
          <w:rFonts w:ascii="Times New Roman" w:hAnsi="Times New Roman" w:cs="Times New Roman"/>
          <w:sz w:val="24"/>
          <w:szCs w:val="24"/>
          <w:lang w:val="en-US"/>
        </w:rPr>
        <w:t xml:space="preserve"> and excess weight is an </w:t>
      </w:r>
      <w:r w:rsidR="00417884">
        <w:rPr>
          <w:rFonts w:ascii="Times New Roman" w:hAnsi="Times New Roman" w:cs="Times New Roman"/>
          <w:sz w:val="24"/>
          <w:szCs w:val="24"/>
          <w:lang w:val="en-US"/>
        </w:rPr>
        <w:t>important</w:t>
      </w:r>
      <w:r w:rsidR="0051512E">
        <w:rPr>
          <w:rFonts w:ascii="Times New Roman" w:hAnsi="Times New Roman" w:cs="Times New Roman"/>
          <w:sz w:val="24"/>
          <w:szCs w:val="24"/>
          <w:lang w:val="en-US"/>
        </w:rPr>
        <w:t xml:space="preserve"> risk factor for non-communicable disease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1788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1788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BD 2019 Risk Factors Collaborators&lt;/Author&gt;&lt;Year&gt;2020&lt;/Year&gt;&lt;RecNum&gt;364&lt;/RecNum&gt;&lt;DisplayText&gt;&lt;style face="superscript"&gt;3&lt;/style&gt;&lt;/DisplayText&gt;&lt;record&gt;&lt;rec-number&gt;364&lt;/rec-number&gt;&lt;foreign-keys&gt;&lt;key app="EN" db-id="szwr5f9f9etz0ke9w5hvvtwgtfpeedv59v00" timestamp="1631017719"&gt;364&lt;/key&gt;&lt;/foreign-keys&gt;&lt;ref-type name="Journal Article"&gt;17&lt;/ref-type&gt;&lt;contributors&gt;&lt;authors&gt;&lt;author&gt;&lt;style face="normal" font="default" size="100%"&gt;GBD 2019 Risk Factors Collaborators&lt;/style&gt;&lt;style face="bold" font="default" size="100%"&gt;,&lt;/style&gt;&lt;/author&gt;&lt;/authors&gt;&lt;/contributors&gt;&lt;titles&gt;&lt;title&gt;Global burden of 87 risk factors in 204 countries and territories, 1990–2019: a systematic analysis for the Global Burden of Disease Study 2019&lt;/title&gt;&lt;secondary-title&gt;The Lancet&lt;/secondary-title&gt;&lt;/titles&gt;&lt;periodical&gt;&lt;full-title&gt;The Lancet&lt;/full-title&gt;&lt;/periodical&gt;&lt;pages&gt;1223-1249&lt;/pages&gt;&lt;volume&gt;396&lt;/volume&gt;&lt;number&gt;10258&lt;/number&gt;&lt;dates&gt;&lt;year&gt;2020&lt;/year&gt;&lt;pub-dates&gt;&lt;date&gt;2020/10/17/&lt;/date&gt;&lt;/pub-dates&gt;&lt;/dates&gt;&lt;isbn&gt;0140-6736&lt;/isbn&gt;&lt;urls&gt;&lt;related-urls&gt;&lt;url&gt;https://www.sciencedirect.com/science/article/pii/S0140673620307522&lt;/url&gt;&lt;/related-urls&gt;&lt;/urls&gt;&lt;electronic-resource-num&gt;https://doi.org/10.1016/S0140-6736(20)30752-2&lt;/electronic-resource-num&gt;&lt;/record&gt;&lt;/Cite&gt;&lt;/EndNote&gt;</w:instrText>
      </w:r>
      <w:r w:rsidR="0041788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17884" w:rsidRPr="0041788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</w:t>
      </w:r>
      <w:r w:rsidR="0041788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151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23F8">
        <w:rPr>
          <w:rFonts w:ascii="Times New Roman" w:hAnsi="Times New Roman" w:cs="Times New Roman"/>
          <w:sz w:val="24"/>
          <w:szCs w:val="24"/>
          <w:lang w:val="en-US"/>
        </w:rPr>
        <w:t>C</w:t>
      </w:r>
      <w:r>
        <w:rPr>
          <w:rFonts w:ascii="Times New Roman" w:hAnsi="Times New Roman" w:cs="Times New Roman"/>
          <w:sz w:val="24"/>
          <w:szCs w:val="24"/>
          <w:lang w:val="en-US"/>
        </w:rPr>
        <w:t>hanges in global system</w:t>
      </w:r>
      <w:r w:rsidR="008F565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723F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4723F8">
        <w:rPr>
          <w:rFonts w:ascii="Times New Roman" w:hAnsi="Times New Roman" w:cs="Times New Roman"/>
          <w:sz w:val="24"/>
          <w:szCs w:val="24"/>
          <w:lang w:val="en-US"/>
        </w:rPr>
        <w:t xml:space="preserve"> key driver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723F8">
        <w:rPr>
          <w:rFonts w:ascii="Times New Roman" w:hAnsi="Times New Roman" w:cs="Times New Roman"/>
          <w:sz w:val="24"/>
          <w:szCs w:val="24"/>
          <w:lang w:val="en-US"/>
        </w:rPr>
        <w:t xml:space="preserve"> of rising obes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specifically </w:t>
      </w:r>
      <w:r w:rsidR="00BD701E">
        <w:rPr>
          <w:rFonts w:ascii="Times New Roman" w:hAnsi="Times New Roman" w:cs="Times New Roman"/>
          <w:sz w:val="24"/>
          <w:szCs w:val="24"/>
          <w:lang w:val="en-US"/>
        </w:rPr>
        <w:t>growth in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roduction of affordable</w: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t>, highl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rocessed foods which are effectively marketed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41788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winburn&lt;/Author&gt;&lt;Year&gt;2011&lt;/Year&gt;&lt;RecNum&gt;362&lt;/RecNum&gt;&lt;DisplayText&gt;&lt;style face="superscript"&gt;4&lt;/style&gt;&lt;/DisplayText&gt;&lt;record&gt;&lt;rec-number&gt;362&lt;/rec-number&gt;&lt;foreign-keys&gt;&lt;key app="EN" db-id="szwr5f9f9etz0ke9w5hvvtwgtfpeedv59v00" timestamp="1630942302"&gt;362&lt;/key&gt;&lt;/foreign-keys&gt;&lt;ref-type name="Journal Article"&gt;17&lt;/ref-type&gt;&lt;contributors&gt;&lt;authors&gt;&lt;author&gt;Swinburn, Boyd A.&lt;/author&gt;&lt;author&gt;Sacks, Gary&lt;/author&gt;&lt;author&gt;Hall, Kevin D.&lt;/author&gt;&lt;author&gt;McPherson, Klim&lt;/author&gt;&lt;author&gt;Finegood, Diane T.&lt;/author&gt;&lt;author&gt;Moodie, Marjory L.&lt;/author&gt;&lt;author&gt;Gortmaker, Steven L.&lt;/author&gt;&lt;/authors&gt;&lt;/contributors&gt;&lt;titles&gt;&lt;title&gt;The global obesity pandemic: shaped by global drivers and local environments&lt;/title&gt;&lt;secondary-title&gt;The Lancet&lt;/secondary-title&gt;&lt;/titles&gt;&lt;periodical&gt;&lt;full-title&gt;The Lancet&lt;/full-title&gt;&lt;/periodical&gt;&lt;pages&gt;804-814&lt;/pages&gt;&lt;volume&gt;378&lt;/volume&gt;&lt;number&gt;9793&lt;/number&gt;&lt;dates&gt;&lt;year&gt;2011&lt;/year&gt;&lt;pub-dates&gt;&lt;date&gt;2011/08/27/&lt;/date&gt;&lt;/pub-dates&gt;&lt;/dates&gt;&lt;isbn&gt;0140-6736&lt;/isbn&gt;&lt;urls&gt;&lt;related-urls&gt;&lt;url&gt;https://www.sciencedirect.com/science/article/pii/S0140673611608131&lt;/url&gt;&lt;/related-urls&gt;&lt;/urls&gt;&lt;electronic-resource-num&gt;https://doi.org/10.1016/S0140-6736(11)60813-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17884" w:rsidRPr="00417884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4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6482C974" w14:textId="65C5BDBA" w:rsidR="00417884" w:rsidRDefault="00417884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E0C821A" w14:textId="4EEE6BFD" w:rsidR="00417884" w:rsidRDefault="00417884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ood </w:t>
      </w:r>
      <w:r w:rsidR="004B70D7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/or</w:t>
      </w:r>
      <w:r w:rsidR="004B70D7">
        <w:rPr>
          <w:rFonts w:ascii="Times New Roman" w:hAnsi="Times New Roman" w:cs="Times New Roman"/>
          <w:sz w:val="24"/>
          <w:szCs w:val="24"/>
          <w:lang w:val="en-US"/>
        </w:rPr>
        <w:t xml:space="preserve"> non-alcoholic beverage (hereafter: food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arketing </w:t>
      </w:r>
      <w:r w:rsidR="00155BD3">
        <w:rPr>
          <w:rFonts w:ascii="Times New Roman" w:hAnsi="Times New Roman" w:cs="Times New Roman"/>
          <w:sz w:val="24"/>
          <w:szCs w:val="24"/>
          <w:lang w:val="en-US"/>
        </w:rPr>
        <w:t xml:space="preserve">that largely promotes products high in fat, sugar and/or salt (HFSS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s prevalent 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t>across television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ZWxseTwvQXV0aG9yPjxZZWFyPjIwMTk8L1llYXI+PFJl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</w:fldData>
        </w:fldChar>
      </w:r>
      <w:r w:rsidR="00705F8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705F8E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ZWxseTwvQXV0aG9yPjxZZWFyPjIwMTk8L1llYXI+PFJl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</w:fldData>
        </w:fldChar>
      </w:r>
      <w:r w:rsidR="00705F8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705F8E">
        <w:rPr>
          <w:rFonts w:ascii="Times New Roman" w:hAnsi="Times New Roman" w:cs="Times New Roman"/>
          <w:sz w:val="24"/>
          <w:szCs w:val="24"/>
          <w:lang w:val="en-US"/>
        </w:rPr>
      </w:r>
      <w:r w:rsidR="00705F8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0140">
        <w:rPr>
          <w:rFonts w:ascii="Times New Roman" w:hAnsi="Times New Roman" w:cs="Times New Roman"/>
          <w:sz w:val="24"/>
          <w:szCs w:val="24"/>
          <w:lang w:val="en-US"/>
        </w:rPr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40140" w:rsidRPr="00440140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t xml:space="preserve"> digital media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05F8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otvin Kent&lt;/Author&gt;&lt;Year&gt;2019&lt;/Year&gt;&lt;RecNum&gt;300&lt;/RecNum&gt;&lt;DisplayText&gt;&lt;style face="superscript"&gt;6&lt;/style&gt;&lt;/DisplayText&gt;&lt;record&gt;&lt;rec-number&gt;300&lt;/rec-number&gt;&lt;foreign-keys&gt;&lt;key app="EN" db-id="szwr5f9f9etz0ke9w5hvvtwgtfpeedv59v00" timestamp="1619616984"&gt;300&lt;/key&gt;&lt;/foreign-keys&gt;&lt;ref-type name="Journal Article"&gt;17&lt;/ref-type&gt;&lt;contributors&gt;&lt;authors&gt;&lt;author&gt;Potvin Kent, Monique&lt;/author&gt;&lt;author&gt;Pauzé, Elise&lt;/author&gt;&lt;author&gt;Roy, Elisabeth Anne&lt;/author&gt;&lt;author&gt;de Billy, Nicholas&lt;/author&gt;&lt;author&gt;Czoli, Christine&lt;/author&gt;&lt;/authors&gt;&lt;/contributors&gt;&lt;titles&gt;&lt;title&gt;Children and adolescents&amp;apos; exposure to food and beverage marketing in social media apps&lt;/title&gt;&lt;secondary-title&gt;Pediatric Obesity&lt;/secondary-title&gt;&lt;/titles&gt;&lt;periodical&gt;&lt;full-title&gt;Pediatric Obesity&lt;/full-title&gt;&lt;/periodical&gt;&lt;volume&gt;14&lt;/volume&gt;&lt;section&gt;e12508&lt;/section&gt;&lt;keywords&gt;&lt;keyword&gt;adolescent&lt;/keyword&gt;&lt;keyword&gt;alcohol&lt;/keyword&gt;&lt;keyword&gt;celebrity endorsement&lt;/keyword&gt;&lt;keyword&gt;children&lt;/keyword&gt;&lt;keyword&gt;food marketing&lt;/keyword&gt;&lt;keyword&gt;product placement&lt;/keyword&gt;&lt;keyword&gt;self-regulation&lt;/keyword&gt;&lt;keyword&gt;social media&lt;/keyword&gt;&lt;/keywords&gt;&lt;dates&gt;&lt;year&gt;2019&lt;/year&gt;&lt;/dates&gt;&lt;urls&gt;&lt;/urls&gt;&lt;electronic-resource-num&gt;10.1111/ijpo.12508&lt;/electronic-resource-num&gt;&lt;/record&gt;&lt;/Cite&gt;&lt;/EndNote&gt;</w:instrTex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6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t xml:space="preserve"> outdoor spaces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asch&lt;/Author&gt;&lt;Year&gt;2013&lt;/Year&gt;&lt;RecNum&gt;365&lt;/RecNum&gt;&lt;DisplayText&gt;&lt;style face="superscript"&gt;7&lt;/style&gt;&lt;/DisplayText&gt;&lt;record&gt;&lt;rec-number&gt;365&lt;/rec-number&gt;&lt;foreign-keys&gt;&lt;key app="EN" db-id="szwr5f9f9etz0ke9w5hvvtwgtfpeedv59v00" timestamp="1631018639"&gt;365&lt;/key&gt;&lt;/foreign-keys&gt;&lt;ref-type name="Book Section"&gt;5&lt;/ref-type&gt;&lt;contributors&gt;&lt;authors&gt;&lt;author&gt;Pasch, K.E.&lt;/author&gt;&lt;author&gt;Poulos, N.S.&lt;/author&gt;&lt;/authors&gt;&lt;secondary-authors&gt;&lt;author&gt;Williams, Jerome D.&lt;/author&gt;&lt;author&gt;Pasch, Keryn E.&lt;/author&gt;&lt;author&gt;Collins, Chiquita A.&lt;/author&gt;&lt;/secondary-authors&gt;&lt;/contributors&gt;&lt;titles&gt;&lt;title&gt;Outdoor Food and Beverage Advertising: A Saturated Environment&lt;/title&gt;&lt;secondary-title&gt;Advances in Communication Research to Reduce Childhood Obesity&lt;/secondary-title&gt;&lt;/titles&gt;&lt;pages&gt;303-315&lt;/pages&gt;&lt;dates&gt;&lt;year&gt;2013&lt;/year&gt;&lt;/dates&gt;&lt;pub-location&gt;New York, NY&lt;/pub-location&gt;&lt;publisher&gt;Springer New York&lt;/publisher&gt;&lt;isbn&gt;978-1-4614-5511-0&lt;/isbn&gt;&lt;label&gt;Pasch2013&lt;/label&gt;&lt;urls&gt;&lt;related-urls&gt;&lt;url&gt;https://doi.org/10.1007/978-1-4614-5511-0_14&lt;/url&gt;&lt;/related-urls&gt;&lt;/urls&gt;&lt;electronic-resource-num&gt;10.1007/978-1-4614-5511-0_14&lt;/electronic-resource-num&gt;&lt;/record&gt;&lt;/Cite&gt;&lt;/EndNote&gt;</w:instrTex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7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t xml:space="preserve"> sport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ixon&lt;/Author&gt;&lt;Year&gt;2019&lt;/Year&gt;&lt;RecNum&gt;366&lt;/RecNum&gt;&lt;DisplayText&gt;&lt;style face="superscript"&gt;8&lt;/style&gt;&lt;/DisplayText&gt;&lt;record&gt;&lt;rec-number&gt;366&lt;/rec-number&gt;&lt;foreign-keys&gt;&lt;key app="EN" db-id="szwr5f9f9etz0ke9w5hvvtwgtfpeedv59v00" timestamp="1631018701"&gt;366&lt;/key&gt;&lt;/foreign-keys&gt;&lt;ref-type name="Journal Article"&gt;17&lt;/ref-type&gt;&lt;contributors&gt;&lt;authors&gt;&lt;author&gt;Dixon, H.&lt;/author&gt;&lt;author&gt;Lee, A.&lt;/author&gt;&lt;author&gt;Scully, M.&lt;/author&gt;&lt;/authors&gt;&lt;/contributors&gt;&lt;titles&gt;&lt;title&gt;Sports Sponsorship as a Cause of Obesity&lt;/title&gt;&lt;secondary-title&gt;Current Obesity Reports&lt;/secondary-title&gt;&lt;/titles&gt;&lt;periodical&gt;&lt;full-title&gt;Current Obesity Reports&lt;/full-title&gt;&lt;/periodical&gt;&lt;pages&gt;480-494&lt;/pages&gt;&lt;volume&gt;8&lt;/volume&gt;&lt;number&gt;4&lt;/number&gt;&lt;dates&gt;&lt;year&gt;2019&lt;/year&gt;&lt;pub-dates&gt;&lt;date&gt;2019/12/01&lt;/date&gt;&lt;/pub-dates&gt;&lt;/dates&gt;&lt;isbn&gt;2162-4968&lt;/isbn&gt;&lt;urls&gt;&lt;related-urls&gt;&lt;url&gt;https://doi.org/10.1007/s13679-019-00363-z&lt;/url&gt;&lt;/related-urls&gt;&lt;/urls&gt;&lt;electronic-resource-num&gt;10.1007/s13679-019-00363-z&lt;/electronic-resource-num&gt;&lt;/record&gt;&lt;/Cite&gt;&lt;/EndNote&gt;</w:instrTex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8</w:t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0140">
        <w:rPr>
          <w:rFonts w:ascii="Times New Roman" w:hAnsi="Times New Roman" w:cs="Times New Roman"/>
          <w:sz w:val="24"/>
          <w:szCs w:val="24"/>
          <w:lang w:val="en-US"/>
        </w:rPr>
        <w:t xml:space="preserve"> .</w:t>
      </w:r>
      <w:r w:rsidR="004B70D7">
        <w:rPr>
          <w:rFonts w:ascii="Times New Roman" w:hAnsi="Times New Roman" w:cs="Times New Roman"/>
          <w:sz w:val="24"/>
          <w:szCs w:val="24"/>
          <w:lang w:val="en-US"/>
        </w:rPr>
        <w:t xml:space="preserve"> Children</w:t>
      </w:r>
      <w:r w:rsidR="00782D76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t xml:space="preserve"> adolescents</w:t>
      </w:r>
      <w:r w:rsidR="004B70D7">
        <w:rPr>
          <w:rFonts w:ascii="Times New Roman" w:hAnsi="Times New Roman" w:cs="Times New Roman"/>
          <w:sz w:val="24"/>
          <w:szCs w:val="24"/>
          <w:lang w:val="en-US"/>
        </w:rPr>
        <w:t xml:space="preserve"> are particularly vulnerable to the effects of food marketing given their immature cognitive</w: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t xml:space="preserve"> and emotional development, peer-group influence, and high exposure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B70D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b3plbmRhYWw8L0F1dGhvcj48WWVhcj4yMDEwPC9ZZWFy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b3plbmRhYWw8L0F1dGhvcj48WWVhcj4yMDEwPC9ZZWFy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B70D7">
        <w:rPr>
          <w:rFonts w:ascii="Times New Roman" w:hAnsi="Times New Roman" w:cs="Times New Roman"/>
          <w:sz w:val="24"/>
          <w:szCs w:val="24"/>
          <w:lang w:val="en-US"/>
        </w:rPr>
      </w:r>
      <w:r w:rsidR="004B70D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9,10</w:t>
      </w:r>
      <w:r w:rsidR="004B70D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t xml:space="preserve"> The pathway linking exposure to HFSS food marketing </w:t>
      </w:r>
      <w:r w:rsidR="00245716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94E3A">
        <w:rPr>
          <w:rFonts w:ascii="Times New Roman" w:hAnsi="Times New Roman" w:cs="Times New Roman"/>
          <w:sz w:val="24"/>
          <w:szCs w:val="24"/>
          <w:lang w:val="en-US"/>
        </w:rPr>
        <w:t>behavioral</w: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t xml:space="preserve"> and health impacts </w:t>
      </w:r>
      <w:r w:rsidR="008F5652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t xml:space="preserve"> complex</w: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694E3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elly&lt;/Author&gt;&lt;Year&gt;2015&lt;/Year&gt;&lt;RecNum&gt;51&lt;/RecNum&gt;&lt;DisplayText&gt;&lt;style face="superscript"&gt;11&lt;/style&gt;&lt;/DisplayText&gt;&lt;record&gt;&lt;rec-number&gt;51&lt;/rec-number&gt;&lt;foreign-keys&gt;&lt;key app="EN" db-id="xerrt0zriepsrveef5up559opefppdfx0zap" timestamp="1635502039"&gt;51&lt;/key&gt;&lt;/foreign-keys&gt;&lt;ref-type name="Journal Article"&gt;17&lt;/ref-type&gt;&lt;contributors&gt;&lt;authors&gt;&lt;author&gt;Kelly, Bridget&lt;/author&gt;&lt;author&gt;King, MPsy Lesley&lt;/author&gt;&lt;author&gt;Chapman, M. N. D. Kathy&lt;/author&gt;&lt;author&gt;Boyland, Emma&lt;/author&gt;&lt;author&gt;Bauman, Adrian E.&lt;/author&gt;&lt;author&gt;Baur, Louise A.&lt;/author&gt;&lt;/authors&gt;&lt;/contributors&gt;&lt;titles&gt;&lt;title&gt;A Hierarchy of Unhealthy Food Promotion Effects: Identifying Methodological Approaches and Knowledge Gaps&lt;/title&gt;&lt;secondary-title&gt;American Journal of Public Health&lt;/secondary-title&gt;&lt;/titles&gt;&lt;periodical&gt;&lt;full-title&gt;American Journal of Public Health&lt;/full-title&gt;&lt;/periodical&gt;&lt;pages&gt;e86-e95&lt;/pages&gt;&lt;volume&gt;105&lt;/volume&gt;&lt;number&gt;4&lt;/number&gt;&lt;dates&gt;&lt;year&gt;2015&lt;/year&gt;&lt;pub-dates&gt;&lt;date&gt;2015/04/01&lt;/date&gt;&lt;/pub-dates&gt;&lt;/dates&gt;&lt;publisher&gt;American Public Health Association&lt;/publisher&gt;&lt;isbn&gt;0090-0036&lt;/isbn&gt;&lt;urls&gt;&lt;related-urls&gt;&lt;url&gt;http://dx.doi.org/10.2105/AJPH.2014.302476&lt;/url&gt;&lt;/related-urls&gt;&lt;/urls&gt;&lt;electronic-resource-num&gt;10.2105/AJPH.2014.302476&lt;/electronic-resource-num&gt;&lt;access-date&gt;2015/03/31&lt;/access-date&gt;&lt;/record&gt;&lt;/Cite&gt;&lt;/EndNote&gt;</w:instrTex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1</w:t>
      </w:r>
      <w:r w:rsidR="004C5B8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04D6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45BBB">
        <w:rPr>
          <w:rFonts w:ascii="Times New Roman" w:hAnsi="Times New Roman" w:cs="Times New Roman"/>
          <w:sz w:val="24"/>
          <w:szCs w:val="24"/>
          <w:lang w:val="en-US"/>
        </w:rPr>
        <w:t>but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4D6C">
        <w:rPr>
          <w:rFonts w:ascii="Times New Roman" w:hAnsi="Times New Roman" w:cs="Times New Roman"/>
          <w:sz w:val="24"/>
          <w:szCs w:val="24"/>
          <w:lang w:val="en-US"/>
        </w:rPr>
        <w:t>associations meet the criteria for a causal relationship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Norman&lt;/Author&gt;&lt;Year&gt;2016&lt;/Year&gt;&lt;RecNum&gt;371&lt;/RecNum&gt;&lt;DisplayText&gt;&lt;style face="superscript"&gt;12&lt;/style&gt;&lt;/DisplayText&gt;&lt;record&gt;&lt;rec-number&gt;371&lt;/rec-number&gt;&lt;foreign-keys&gt;&lt;key app="EN" db-id="szwr5f9f9etz0ke9w5hvvtwgtfpeedv59v00" timestamp="1631027730"&gt;371&lt;/key&gt;&lt;/foreign-keys&gt;&lt;ref-type name="Journal Article"&gt;17&lt;/ref-type&gt;&lt;contributors&gt;&lt;authors&gt;&lt;author&gt;Norman, J.&lt;/author&gt;&lt;author&gt;Kelly, B.&lt;/author&gt;&lt;author&gt;Boyland, E.&lt;/author&gt;&lt;author&gt;McMahon, A- T.&lt;/author&gt;&lt;/authors&gt;&lt;/contributors&gt;&lt;titles&gt;&lt;title&gt;The Impact of Marketing and Advertising on Food Behaviours: Evaluating the Evidence for a Causal Relationship&lt;/title&gt;&lt;secondary-title&gt;Current Nutrition Reports&lt;/secondary-title&gt;&lt;/titles&gt;&lt;periodical&gt;&lt;full-title&gt;Current Nutrition Reports&lt;/full-title&gt;&lt;/periodical&gt;&lt;pages&gt;139-149&lt;/pages&gt;&lt;volume&gt;5&lt;/volume&gt;&lt;number&gt;3&lt;/number&gt;&lt;dates&gt;&lt;year&gt;2016&lt;/year&gt;&lt;pub-dates&gt;&lt;date&gt;2016/09/01&lt;/date&gt;&lt;/pub-dates&gt;&lt;/dates&gt;&lt;isbn&gt;2161-3311&lt;/isbn&gt;&lt;urls&gt;&lt;related-urls&gt;&lt;url&gt;https://doi.org/10.1007/s13668-016-0166-6&lt;/url&gt;&lt;/related-urls&gt;&lt;/urls&gt;&lt;electronic-resource-num&gt;10.1007/s13668-016-0166-6&lt;/electronic-resource-num&gt;&lt;/record&gt;&lt;/Cite&gt;&lt;/EndNote&gt;</w:instrTex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2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t xml:space="preserve"> HFSS food marketing also negatively affects </w:t>
      </w:r>
      <w:r w:rsidR="00E45BBB">
        <w:rPr>
          <w:rFonts w:ascii="Times New Roman" w:hAnsi="Times New Roman" w:cs="Times New Roman"/>
          <w:sz w:val="24"/>
          <w:szCs w:val="24"/>
          <w:lang w:val="en-US"/>
        </w:rPr>
        <w:t>numerous child rights</w:t>
      </w:r>
      <w:r w:rsidR="00727163">
        <w:rPr>
          <w:rFonts w:ascii="Times New Roman" w:hAnsi="Times New Roman" w:cs="Times New Roman"/>
          <w:sz w:val="24"/>
          <w:szCs w:val="24"/>
          <w:lang w:val="en-US"/>
        </w:rPr>
        <w:t xml:space="preserve"> including the right to the enjoyment of the highest attainable standard of health, the right to adequate food</w:t>
      </w:r>
      <w:r w:rsidR="006F01B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27163">
        <w:rPr>
          <w:rFonts w:ascii="Times New Roman" w:hAnsi="Times New Roman" w:cs="Times New Roman"/>
          <w:sz w:val="24"/>
          <w:szCs w:val="24"/>
          <w:lang w:val="en-US"/>
        </w:rPr>
        <w:t xml:space="preserve"> and the right to privacy</w:t>
      </w:r>
      <w:r w:rsidR="00E45BB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45BB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HO Regional Office for Europe&lt;/Author&gt;&lt;Year&gt;2018&lt;/Year&gt;&lt;RecNum&gt;164&lt;/RecNum&gt;&lt;DisplayText&gt;&lt;style face="superscript"&gt;13&lt;/style&gt;&lt;/DisplayText&gt;&lt;record&gt;&lt;rec-number&gt;164&lt;/rec-number&gt;&lt;foreign-keys&gt;&lt;key app="EN" db-id="szwr5f9f9etz0ke9w5hvvtwgtfpeedv59v00" timestamp="1619453213"&gt;164&lt;/key&gt;&lt;/foreign-keys&gt;&lt;ref-type name="Web Page"&gt;12&lt;/ref-type&gt;&lt;contributors&gt;&lt;authors&gt;&lt;author&gt;WHO Regional Office for Europe,&lt;/author&gt;&lt;/authors&gt;&lt;/contributors&gt;&lt;titles&gt;&lt;title&gt;Evaluating implementation of the WHO Set of Recommendations on the marketing of foods and non-alcoholic beverages to children: Progress, challenges and guidance for next steps in the WHO European Region. Available from: http://www.euro.who.int/__data/assets/pdf_file/0003/384015/food-marketing-kids-eng.pdf&lt;/title&gt;&lt;/titles&gt;&lt;dates&gt;&lt;year&gt;2018&lt;/year&gt;&lt;/dates&gt;&lt;urls&gt;&lt;/urls&gt;&lt;/record&gt;&lt;/Cite&gt;&lt;/EndNote&gt;</w:instrTex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45BBB" w:rsidRPr="00E45BBB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3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32472F80" w14:textId="19D2E363" w:rsidR="00277A9F" w:rsidRDefault="00277A9F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D4FA7B4" w14:textId="2B1FBAEC" w:rsidR="00EC7AB9" w:rsidRPr="00EC7AB9" w:rsidRDefault="00AD59F6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mplementation of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t xml:space="preserve"> the WHO Set of Recommendations on the Marketing of Foods and Non-alcoholic Beverages to 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t>hildren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orld Health Organization&lt;/Author&gt;&lt;Year&gt;2010&lt;/Year&gt;&lt;RecNum&gt;372&lt;/RecNum&gt;&lt;DisplayText&gt;&lt;style face="superscript"&gt;14&lt;/style&gt;&lt;/DisplayText&gt;&lt;record&gt;&lt;rec-number&gt;372&lt;/rec-number&gt;&lt;foreign-keys&gt;&lt;key app="EN" db-id="szwr5f9f9etz0ke9w5hvvtwgtfpeedv59v00" timestamp="1631028285"&gt;372&lt;/key&gt;&lt;/foreign-keys&gt;&lt;ref-type name="Report"&gt;27&lt;/ref-type&gt;&lt;contributors&gt;&lt;authors&gt;&lt;author&gt;World Health Organization,&lt;/author&gt;&lt;/authors&gt;&lt;/contributors&gt;&lt;titles&gt;&lt;title&gt;Set of recommendations for the marketing of food and non-alcoholic beverages to children. http://whqlibdoc.who.int/publications/2010/9789241500210_eng.pdf&lt;/title&gt;&lt;/titles&gt;&lt;number&gt;Report&lt;/number&gt;&lt;keywords&gt;&lt;keyword&gt;Children&lt;/keyword&gt;&lt;/keywords&gt;&lt;dates&gt;&lt;year&gt;2010&lt;/year&gt;&lt;/dates&gt;&lt;urls&gt;&lt;/urls&gt;&lt;/record&gt;&lt;/Cite&gt;&lt;/EndNote&gt;</w:instrTex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4</w:t>
      </w:r>
      <w:r w:rsidR="00277A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82D7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695D">
        <w:rPr>
          <w:rFonts w:ascii="Times New Roman" w:hAnsi="Times New Roman" w:cs="Times New Roman"/>
          <w:sz w:val="24"/>
          <w:szCs w:val="24"/>
          <w:lang w:val="en-US"/>
        </w:rPr>
        <w:t xml:space="preserve">has been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inconsistent</w:t>
      </w:r>
      <w:r w:rsidR="00CC695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HO Regional Office for Europe&lt;/Author&gt;&lt;Year&gt;2018&lt;/Year&gt;&lt;RecNum&gt;164&lt;/RecNum&gt;&lt;DisplayText&gt;&lt;style face="superscript"&gt;13&lt;/style&gt;&lt;/DisplayText&gt;&lt;record&gt;&lt;rec-number&gt;164&lt;/rec-number&gt;&lt;foreign-keys&gt;&lt;key app="EN" db-id="szwr5f9f9etz0ke9w5hvvtwgtfpeedv59v00" timestamp="1619453213"&gt;164&lt;/key&gt;&lt;/foreign-keys&gt;&lt;ref-type name="Web Page"&gt;12&lt;/ref-type&gt;&lt;contributors&gt;&lt;authors&gt;&lt;author&gt;WHO Regional Office for Europe,&lt;/author&gt;&lt;/authors&gt;&lt;/contributors&gt;&lt;titles&gt;&lt;title&gt;Evaluating implementation of the WHO Set of Recommendations on the marketing of foods and non-alcoholic beverages to children: Progress, challenges and guidance for next steps in the WHO European Region. Available from: http://www.euro.who.int/__data/assets/pdf_file/0003/384015/food-marketing-kids-eng.pdf&lt;/title&gt;&lt;/titles&gt;&lt;dates&gt;&lt;year&gt;2018&lt;/year&gt;&lt;/dates&gt;&lt;urls&gt;&lt;/urls&gt;&lt;/record&gt;&lt;/Cite&gt;&lt;/EndNote&gt;</w:instrText>
      </w:r>
      <w:r w:rsidR="00CC695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3</w:t>
      </w:r>
      <w:r w:rsidR="00CC695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45716">
        <w:rPr>
          <w:rFonts w:ascii="Times New Roman" w:hAnsi="Times New Roman" w:cs="Times New Roman"/>
          <w:sz w:val="24"/>
          <w:szCs w:val="24"/>
          <w:lang w:val="en-US"/>
        </w:rPr>
        <w:t>. T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5716">
        <w:rPr>
          <w:rFonts w:ascii="Times New Roman" w:hAnsi="Times New Roman" w:cs="Times New Roman"/>
          <w:sz w:val="24"/>
          <w:szCs w:val="24"/>
          <w:lang w:val="en-US"/>
        </w:rPr>
        <w:t xml:space="preserve">underpinning evidence 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>review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airns&lt;/Author&gt;&lt;Year&gt;2009&lt;/Year&gt;&lt;RecNum&gt;352&lt;/RecNum&gt;&lt;DisplayText&gt;&lt;style face="superscript"&gt;15&lt;/style&gt;&lt;/DisplayText&gt;&lt;record&gt;&lt;rec-number&gt;352&lt;/rec-number&gt;&lt;foreign-keys&gt;&lt;key app="EN" db-id="szwr5f9f9etz0ke9w5hvvtwgtfpeedv59v00" timestamp="1630662044"&gt;352&lt;/key&gt;&lt;/foreign-keys&gt;&lt;ref-type name="Report"&gt;27&lt;/ref-type&gt;&lt;contributors&gt;&lt;authors&gt;&lt;author&gt;Cairns, G.&lt;/author&gt;&lt;author&gt;Angus, K.&lt;/author&gt;&lt;author&gt;Hastings, G.&lt;/author&gt;&lt;/authors&gt;&lt;secondary-authors&gt;&lt;author&gt;WHO&lt;/author&gt;&lt;/secondary-authors&gt;&lt;/contributors&gt;&lt;titles&gt;&lt;title&gt;The extent, nature and effects of food promotion to children: A review of the evidence to December 2008, prepared for the World Health Organization. Available from: https://www.who.int/dietphysicalactivity/Evidence_Update_2009.pdf&lt;/title&gt;&lt;/titles&gt;&lt;dates&gt;&lt;year&gt;2009&lt;/year&gt;&lt;/dates&gt;&lt;pub-location&gt;Geneva&lt;/pub-location&gt;&lt;urls&gt;&lt;/urls&gt;&lt;/record&gt;&lt;/Cite&gt;&lt;/EndNote&gt;</w:instrTex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5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25F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>largely predated the internet as a major marketing platform</w:t>
      </w:r>
      <w:r w:rsidR="00FB64C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orld Health Organization&lt;/Author&gt;&lt;Year&gt;2016&lt;/Year&gt;&lt;RecNum&gt;377&lt;/RecNum&gt;&lt;DisplayText&gt;&lt;style face="superscript"&gt;16&lt;/style&gt;&lt;/DisplayText&gt;&lt;record&gt;&lt;rec-number&gt;377&lt;/rec-number&gt;&lt;foreign-keys&gt;&lt;key app="EN" db-id="szwr5f9f9etz0ke9w5hvvtwgtfpeedv59v00" timestamp="1631029962"&gt;377&lt;/key&gt;&lt;/foreign-keys&gt;&lt;ref-type name="Web Page"&gt;12&lt;/ref-type&gt;&lt;contributors&gt;&lt;authors&gt;&lt;author&gt;World Health Organization,&lt;/author&gt;&lt;/authors&gt;&lt;/contributors&gt;&lt;titles&gt;&lt;title&gt;Tackling Food Marketing to Children in a Digital World: Trans-Disciplinary Perspectives. Children’s Rights, Evidence of Impact, Methodological Challenges, Regulatory Options and Policy Implications for the WHO European Region. Accessible from: https://www.euro.who.int/en/health-topics/disease-prevention/nutrition/publications/2016/tackling-food-marketing-to-children-in-a-digital-world-trans-disciplinary-perspectives.-childrens-rights,-evidence-of-impact,-methodological-challenges,-regulatory-options-and-policy-implications-for-the-who-european-region-2016&lt;/title&gt;&lt;/titles&gt;&lt;dates&gt;&lt;year&gt;2016&lt;/year&gt;&lt;/dates&gt;&lt;urls&gt;&lt;/urls&gt;&lt;/record&gt;&lt;/Cite&gt;&lt;/EndNote&gt;</w:instrText>
      </w:r>
      <w:r w:rsidR="00FB64C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6</w:t>
      </w:r>
      <w:r w:rsidR="00FB64C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 xml:space="preserve"> and there is over a decade of new research </w:t>
      </w:r>
      <w:r w:rsidR="00FB64C5">
        <w:rPr>
          <w:rFonts w:ascii="Times New Roman" w:hAnsi="Times New Roman" w:cs="Times New Roman"/>
          <w:sz w:val="24"/>
          <w:szCs w:val="24"/>
          <w:lang w:val="en-US"/>
        </w:rPr>
        <w:t>to consider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25F43">
        <w:rPr>
          <w:rFonts w:ascii="Times New Roman" w:hAnsi="Times New Roman" w:cs="Times New Roman"/>
          <w:sz w:val="24"/>
          <w:szCs w:val="24"/>
          <w:lang w:val="en-US"/>
        </w:rPr>
        <w:t xml:space="preserve">Although 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its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 xml:space="preserve"> conclusions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 xml:space="preserve"> corroborated </w:t>
      </w:r>
      <w:r w:rsidR="00CC695D">
        <w:rPr>
          <w:rFonts w:ascii="Times New Roman" w:hAnsi="Times New Roman" w:cs="Times New Roman"/>
          <w:sz w:val="24"/>
          <w:szCs w:val="24"/>
          <w:lang w:val="en-US"/>
        </w:rPr>
        <w:t xml:space="preserve">by more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 xml:space="preserve">recent 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t>reviews and meta-analyses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lsYW5kPC9BdXRob3I+PFllYXI+MjAxNjwvWWVhcj48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</w:fldData>
        </w:fldChar>
      </w:r>
      <w:r w:rsidR="00694E3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94E3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lsYW5kPC9BdXRob3I+PFllYXI+MjAxNjwvWWVhcj48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</w:fldData>
        </w:fldChar>
      </w:r>
      <w:r w:rsidR="00694E3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94E3A">
        <w:rPr>
          <w:rFonts w:ascii="Times New Roman" w:hAnsi="Times New Roman" w:cs="Times New Roman"/>
          <w:sz w:val="24"/>
          <w:szCs w:val="24"/>
          <w:lang w:val="en-US"/>
        </w:rPr>
      </w:r>
      <w:r w:rsidR="00694E3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47438">
        <w:rPr>
          <w:rFonts w:ascii="Times New Roman" w:hAnsi="Times New Roman" w:cs="Times New Roman"/>
          <w:sz w:val="24"/>
          <w:szCs w:val="24"/>
          <w:lang w:val="en-US"/>
        </w:rPr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7-21</w:t>
      </w:r>
      <w:r w:rsidR="00C4743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25F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3B69">
        <w:rPr>
          <w:rFonts w:ascii="Times New Roman" w:hAnsi="Times New Roman" w:cs="Times New Roman"/>
          <w:sz w:val="24"/>
          <w:szCs w:val="24"/>
          <w:lang w:val="en-US"/>
        </w:rPr>
        <w:t xml:space="preserve">these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are</w:t>
      </w:r>
      <w:r w:rsidR="00A25F43">
        <w:rPr>
          <w:rFonts w:ascii="Times New Roman" w:hAnsi="Times New Roman" w:cs="Times New Roman"/>
          <w:sz w:val="24"/>
          <w:szCs w:val="24"/>
          <w:lang w:val="en-US"/>
        </w:rPr>
        <w:t xml:space="preserve"> also limited to television advertising and dated digital marketing forms (e.g., advergaming)</w:t>
      </w:r>
      <w:r w:rsidR="008733A3">
        <w:rPr>
          <w:rFonts w:ascii="Times New Roman" w:hAnsi="Times New Roman" w:cs="Times New Roman"/>
          <w:sz w:val="24"/>
          <w:szCs w:val="24"/>
          <w:lang w:val="en-US"/>
        </w:rPr>
        <w:t>, include</w:t>
      </w:r>
      <w:r w:rsidR="00A25F43">
        <w:rPr>
          <w:rFonts w:ascii="Times New Roman" w:hAnsi="Times New Roman" w:cs="Times New Roman"/>
          <w:sz w:val="24"/>
          <w:szCs w:val="24"/>
          <w:lang w:val="en-US"/>
        </w:rPr>
        <w:t xml:space="preserve"> selective outcomes such as </w:t>
      </w:r>
      <w:r w:rsidR="00723150">
        <w:rPr>
          <w:rFonts w:ascii="Times New Roman" w:hAnsi="Times New Roman" w:cs="Times New Roman"/>
          <w:sz w:val="24"/>
          <w:szCs w:val="24"/>
          <w:lang w:val="en-US"/>
        </w:rPr>
        <w:t>intake</w:t>
      </w:r>
      <w:r w:rsidR="008733A3">
        <w:rPr>
          <w:rFonts w:ascii="Times New Roman" w:hAnsi="Times New Roman" w:cs="Times New Roman"/>
          <w:sz w:val="24"/>
          <w:szCs w:val="24"/>
          <w:lang w:val="en-US"/>
        </w:rPr>
        <w:t xml:space="preserve">, and lack assessment of evidential value </w:t>
      </w:r>
      <w:r w:rsidR="00245716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8733A3">
        <w:rPr>
          <w:rFonts w:ascii="Times New Roman" w:hAnsi="Times New Roman" w:cs="Times New Roman"/>
          <w:sz w:val="24"/>
          <w:szCs w:val="24"/>
          <w:lang w:val="en-US"/>
        </w:rPr>
        <w:t xml:space="preserve"> certainty</w:t>
      </w:r>
      <w:r w:rsidR="00A25F4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B64C5">
        <w:rPr>
          <w:rFonts w:ascii="Times New Roman" w:hAnsi="Times New Roman" w:cs="Times New Roman"/>
          <w:sz w:val="24"/>
          <w:szCs w:val="24"/>
          <w:lang w:val="en-US"/>
        </w:rPr>
        <w:t xml:space="preserve"> Therefore,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 xml:space="preserve">WHO commissioned </w:t>
      </w:r>
      <w:r w:rsidR="00FB64C5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EC7AB9" w:rsidRPr="00EC7AB9">
        <w:rPr>
          <w:rFonts w:ascii="Times New Roman" w:hAnsi="Times New Roman" w:cs="Times New Roman"/>
          <w:sz w:val="24"/>
          <w:szCs w:val="24"/>
          <w:lang w:val="en-US"/>
        </w:rPr>
        <w:t>he</w:t>
      </w:r>
      <w:r w:rsidR="00FB64C5">
        <w:rPr>
          <w:rFonts w:ascii="Times New Roman" w:hAnsi="Times New Roman" w:cs="Times New Roman"/>
          <w:sz w:val="24"/>
          <w:szCs w:val="24"/>
          <w:lang w:val="en-US"/>
        </w:rPr>
        <w:t xml:space="preserve"> current</w:t>
      </w:r>
      <w:r w:rsidR="00EC7AB9" w:rsidRPr="00EC7A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C7AB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research to inform the development of updated recommendations </w:t>
      </w:r>
      <w:r w:rsidR="00901990">
        <w:rPr>
          <w:rFonts w:ascii="Times New Roman" w:hAnsi="Times New Roman" w:cs="Times New Roman"/>
          <w:sz w:val="24"/>
          <w:szCs w:val="24"/>
          <w:lang w:val="en-US"/>
        </w:rPr>
        <w:t xml:space="preserve">to restrict </w:t>
      </w:r>
      <w:r w:rsidR="00EC7AB9">
        <w:rPr>
          <w:rFonts w:ascii="Times New Roman" w:hAnsi="Times New Roman" w:cs="Times New Roman"/>
          <w:sz w:val="24"/>
          <w:szCs w:val="24"/>
          <w:lang w:val="en-US"/>
        </w:rPr>
        <w:t>food marketing to children.</w:t>
      </w:r>
    </w:p>
    <w:p w14:paraId="6A76CD5A" w14:textId="77777777" w:rsidR="00EC7AB9" w:rsidRDefault="00EC7AB9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2049C94" w14:textId="45CBC41D" w:rsidR="0011214F" w:rsidRDefault="0011214F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ethods</w:t>
      </w:r>
    </w:p>
    <w:p w14:paraId="0C499002" w14:textId="7729515F" w:rsidR="000F48EC" w:rsidRPr="001913A8" w:rsidRDefault="000F48EC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913A8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>
        <w:rPr>
          <w:rFonts w:ascii="Times New Roman" w:hAnsi="Times New Roman" w:cs="Times New Roman"/>
          <w:sz w:val="24"/>
          <w:szCs w:val="24"/>
          <w:lang w:val="en-US"/>
        </w:rPr>
        <w:t>conducted a systematic review and</w:t>
      </w:r>
      <w:r w:rsidR="00051F33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33973">
        <w:rPr>
          <w:rFonts w:ascii="Times New Roman" w:hAnsi="Times New Roman" w:cs="Times New Roman"/>
          <w:sz w:val="24"/>
          <w:szCs w:val="24"/>
          <w:lang w:val="en-US"/>
        </w:rPr>
        <w:t xml:space="preserve">series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ta-analyses following </w:t>
      </w:r>
      <w:r w:rsidR="005173C3">
        <w:rPr>
          <w:rFonts w:ascii="Times New Roman" w:hAnsi="Times New Roman" w:cs="Times New Roman"/>
          <w:sz w:val="24"/>
          <w:szCs w:val="24"/>
        </w:rPr>
        <w:t>Preferred Reporting Items for Systematic Reviews and Meta-Analyses guidelines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oher&lt;/Author&gt;&lt;Year&gt;2009&lt;/Year&gt;&lt;RecNum&gt;351&lt;/RecNum&gt;&lt;DisplayText&gt;&lt;style face="superscript"&gt;22&lt;/style&gt;&lt;/DisplayText&gt;&lt;record&gt;&lt;rec-number&gt;351&lt;/rec-number&gt;&lt;foreign-keys&gt;&lt;key app="EN" db-id="szwr5f9f9etz0ke9w5hvvtwgtfpeedv59v00" timestamp="1630661081"&gt;351&lt;/key&gt;&lt;/foreign-keys&gt;&lt;ref-type name="Journal Article"&gt;17&lt;/ref-type&gt;&lt;contributors&gt;&lt;authors&gt;&lt;author&gt;Moher, D.&lt;/author&gt;&lt;author&gt;Liberati, A.&lt;/author&gt;&lt;author&gt;Tetzlaff, J.&lt;/author&gt;&lt;author&gt;Altman, D.G.&lt;/author&gt;&lt;author&gt;Group, P.&lt;/author&gt;&lt;/authors&gt;&lt;/contributors&gt;&lt;titles&gt;&lt;title&gt;Preferred reporting items for systematic reviews and meta-analyses: the PRISMA statement&lt;/title&gt;&lt;secondary-title&gt;PLOS Medicine&lt;/secondary-title&gt;&lt;/titles&gt;&lt;periodical&gt;&lt;full-title&gt;PLOS Medicine&lt;/full-title&gt;&lt;/periodical&gt;&lt;pages&gt;e1000097&lt;/pages&gt;&lt;volume&gt;6&lt;/volume&gt;&lt;num-vols&gt;7&lt;/num-vols&gt;&lt;dates&gt;&lt;year&gt;2009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2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WHO Nutrition Guidance Expert Advisory Group Subgroup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 xml:space="preserve">(NUGAG) </w:t>
      </w:r>
      <w:r>
        <w:rPr>
          <w:rFonts w:ascii="Times New Roman" w:hAnsi="Times New Roman" w:cs="Times New Roman"/>
          <w:sz w:val="24"/>
          <w:szCs w:val="24"/>
          <w:lang w:val="en-US"/>
        </w:rPr>
        <w:t>on Policy Actions formulated the research question and identified the critical and important outcomes to be captured (</w:t>
      </w:r>
      <w:r w:rsidR="009E0DF5">
        <w:rPr>
          <w:rFonts w:ascii="Times New Roman" w:hAnsi="Times New Roman" w:cs="Times New Roman"/>
          <w:sz w:val="24"/>
          <w:szCs w:val="24"/>
          <w:lang w:val="en-US"/>
        </w:rPr>
        <w:t xml:space="preserve">Appendix A in the 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supplemen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8F09BB">
        <w:rPr>
          <w:rFonts w:ascii="Times New Roman" w:hAnsi="Times New Roman" w:cs="Times New Roman"/>
          <w:sz w:val="24"/>
          <w:szCs w:val="24"/>
        </w:rPr>
        <w:t>The terms marketing, exposure, and power were used as defined by WHO.</w:t>
      </w:r>
      <w:r w:rsidR="008F09BB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zation&lt;/Author&gt;&lt;Year&gt;2012&lt;/Year&gt;&lt;RecNum&gt;165&lt;/RecNum&gt;&lt;DisplayText&gt;&lt;style face="superscript"&gt;23&lt;/style&gt;&lt;/DisplayText&gt;&lt;record&gt;&lt;rec-number&gt;165&lt;/rec-number&gt;&lt;foreign-keys&gt;&lt;key app="EN" db-id="szwr5f9f9etz0ke9w5hvvtwgtfpeedv59v00" timestamp="1619453364"&gt;165&lt;/key&gt;&lt;/foreign-keys&gt;&lt;ref-type name="Report"&gt;27&lt;/ref-type&gt;&lt;contributors&gt;&lt;authors&gt;&lt;author&gt;World Health Organization,&lt;/author&gt;&lt;/authors&gt;&lt;/contributors&gt;&lt;titles&gt;&lt;title&gt;A framework for implementing the set of recommendations on the marketing of foods and non-alcoholic beverages to children&lt;/title&gt;&lt;/titles&gt;&lt;number&gt;Report&lt;/number&gt;&lt;dates&gt;&lt;year&gt;2012&lt;/year&gt;&lt;/dates&gt;&lt;pub-location&gt;WHO Geneva&lt;/pub-location&gt;&lt;urls&gt;&lt;related-urls&gt;&lt;url&gt;http://www.who.int/dietphysicalactivity/framework_marketing_food_to_children/en/&lt;/url&gt;&lt;/related-urls&gt;&lt;/urls&gt;&lt;electronic-resource-num&gt;ISBN 978 92 4 150324 2&lt;/electronic-resource-num&gt;&lt;/record&gt;&lt;/Cite&gt;&lt;/EndNote&gt;</w:instrText>
      </w:r>
      <w:r w:rsidR="008F09BB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23</w:t>
      </w:r>
      <w:r w:rsidR="008F09BB">
        <w:rPr>
          <w:rFonts w:ascii="Times New Roman" w:hAnsi="Times New Roman" w:cs="Times New Roman"/>
          <w:sz w:val="24"/>
          <w:szCs w:val="24"/>
        </w:rPr>
        <w:fldChar w:fldCharType="end"/>
      </w:r>
      <w:r w:rsidR="008F09BB">
        <w:rPr>
          <w:rFonts w:ascii="Times New Roman" w:hAnsi="Times New Roman" w:cs="Times New Roman"/>
          <w:sz w:val="24"/>
          <w:szCs w:val="24"/>
        </w:rPr>
        <w:t xml:space="preserve">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US"/>
        </w:rPr>
        <w:t>protocol was pre-registered in May 2019 (</w:t>
      </w:r>
      <w:r w:rsidRPr="00306BEC">
        <w:rPr>
          <w:rFonts w:ascii="Times New Roman" w:hAnsi="Times New Roman" w:cs="Times New Roman"/>
          <w:sz w:val="24"/>
          <w:szCs w:val="24"/>
        </w:rPr>
        <w:t>CRD42019137993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173C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A869866" w14:textId="77777777" w:rsidR="000F48EC" w:rsidRDefault="000F48EC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8D8ED0B" w14:textId="77777777" w:rsidR="00333973" w:rsidRDefault="0011214F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earch strategy and selection criteria</w:t>
      </w:r>
      <w:r w:rsidR="00333973" w:rsidRPr="0033397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DEB5DEB" w14:textId="6666BAF5" w:rsidR="0011214F" w:rsidRPr="00333973" w:rsidRDefault="00BE5937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considered p</w:t>
      </w:r>
      <w:r w:rsidR="00333973">
        <w:rPr>
          <w:rFonts w:ascii="Times New Roman" w:hAnsi="Times New Roman" w:cs="Times New Roman"/>
          <w:sz w:val="24"/>
          <w:szCs w:val="24"/>
        </w:rPr>
        <w:t>rimary studies (</w:t>
      </w:r>
      <w:r w:rsidR="00E45BBB">
        <w:rPr>
          <w:rFonts w:ascii="Times New Roman" w:hAnsi="Times New Roman" w:cs="Times New Roman"/>
          <w:sz w:val="24"/>
          <w:szCs w:val="24"/>
        </w:rPr>
        <w:t>randomized controlled trials (RCT)</w:t>
      </w:r>
      <w:r w:rsidR="00333973">
        <w:rPr>
          <w:rFonts w:ascii="Times New Roman" w:hAnsi="Times New Roman" w:cs="Times New Roman"/>
          <w:sz w:val="24"/>
          <w:szCs w:val="24"/>
        </w:rPr>
        <w:t xml:space="preserve"> or</w:t>
      </w:r>
      <w:r w:rsidR="00E45BBB">
        <w:rPr>
          <w:rFonts w:ascii="Times New Roman" w:hAnsi="Times New Roman" w:cs="Times New Roman"/>
          <w:sz w:val="24"/>
          <w:szCs w:val="24"/>
        </w:rPr>
        <w:t xml:space="preserve"> non-randomized</w:t>
      </w:r>
      <w:r w:rsidR="00333973">
        <w:rPr>
          <w:rFonts w:ascii="Times New Roman" w:hAnsi="Times New Roman" w:cs="Times New Roman"/>
          <w:sz w:val="24"/>
          <w:szCs w:val="24"/>
        </w:rPr>
        <w:t xml:space="preserve"> </w:t>
      </w:r>
      <w:r w:rsidR="00E45BBB">
        <w:rPr>
          <w:rFonts w:ascii="Times New Roman" w:hAnsi="Times New Roman" w:cs="Times New Roman"/>
          <w:sz w:val="24"/>
          <w:szCs w:val="24"/>
        </w:rPr>
        <w:t>studies (</w:t>
      </w:r>
      <w:r w:rsidR="00333973">
        <w:rPr>
          <w:rFonts w:ascii="Times New Roman" w:hAnsi="Times New Roman" w:cs="Times New Roman"/>
          <w:sz w:val="24"/>
          <w:szCs w:val="24"/>
        </w:rPr>
        <w:t>NRS</w:t>
      </w:r>
      <w:r w:rsidR="00E45BBB">
        <w:rPr>
          <w:rFonts w:ascii="Times New Roman" w:hAnsi="Times New Roman" w:cs="Times New Roman"/>
          <w:sz w:val="24"/>
          <w:szCs w:val="24"/>
        </w:rPr>
        <w:t>)</w:t>
      </w:r>
      <w:r w:rsidR="00333973">
        <w:rPr>
          <w:rFonts w:ascii="Times New Roman" w:hAnsi="Times New Roman" w:cs="Times New Roman"/>
          <w:sz w:val="24"/>
          <w:szCs w:val="24"/>
        </w:rPr>
        <w:t xml:space="preserve">) for inclusion if they assessed the </w:t>
      </w:r>
      <w:r w:rsidR="004B6249">
        <w:rPr>
          <w:rFonts w:ascii="Times New Roman" w:hAnsi="Times New Roman" w:cs="Times New Roman"/>
          <w:sz w:val="24"/>
          <w:szCs w:val="24"/>
        </w:rPr>
        <w:t xml:space="preserve">relationship between </w:t>
      </w:r>
      <w:r w:rsidR="00051F33">
        <w:rPr>
          <w:rFonts w:ascii="Times New Roman" w:hAnsi="Times New Roman" w:cs="Times New Roman"/>
          <w:sz w:val="24"/>
          <w:szCs w:val="24"/>
        </w:rPr>
        <w:t xml:space="preserve">food </w:t>
      </w:r>
      <w:r w:rsidR="00333973">
        <w:rPr>
          <w:rFonts w:ascii="Times New Roman" w:hAnsi="Times New Roman" w:cs="Times New Roman"/>
          <w:sz w:val="24"/>
          <w:szCs w:val="24"/>
        </w:rPr>
        <w:t xml:space="preserve">marketing </w:t>
      </w:r>
      <w:r w:rsidR="004B6249">
        <w:rPr>
          <w:rFonts w:ascii="Times New Roman" w:hAnsi="Times New Roman" w:cs="Times New Roman"/>
          <w:sz w:val="24"/>
          <w:szCs w:val="24"/>
        </w:rPr>
        <w:t>and specified outcomes in children (0-19 years)</w:t>
      </w:r>
      <w:r w:rsidR="00333973">
        <w:rPr>
          <w:rFonts w:ascii="Times New Roman" w:hAnsi="Times New Roman" w:cs="Times New Roman"/>
          <w:sz w:val="24"/>
          <w:szCs w:val="24"/>
        </w:rPr>
        <w:t xml:space="preserve">. Exclusion criteria </w:t>
      </w:r>
      <w:r w:rsidR="005C6160">
        <w:rPr>
          <w:rFonts w:ascii="Times New Roman" w:hAnsi="Times New Roman" w:cs="Times New Roman"/>
          <w:sz w:val="24"/>
          <w:szCs w:val="24"/>
        </w:rPr>
        <w:t>comprised</w:t>
      </w:r>
      <w:r w:rsidR="00333973">
        <w:rPr>
          <w:rFonts w:ascii="Times New Roman" w:hAnsi="Times New Roman" w:cs="Times New Roman"/>
          <w:sz w:val="24"/>
          <w:szCs w:val="24"/>
        </w:rPr>
        <w:t xml:space="preserve"> </w:t>
      </w:r>
      <w:r w:rsidR="00DE0E4B">
        <w:rPr>
          <w:rFonts w:ascii="Times New Roman" w:hAnsi="Times New Roman" w:cs="Times New Roman"/>
          <w:sz w:val="24"/>
          <w:szCs w:val="24"/>
        </w:rPr>
        <w:t xml:space="preserve">qualitative designs and </w:t>
      </w:r>
      <w:r w:rsidR="00333973">
        <w:rPr>
          <w:rFonts w:ascii="Times New Roman" w:hAnsi="Times New Roman" w:cs="Times New Roman"/>
          <w:sz w:val="24"/>
          <w:szCs w:val="24"/>
        </w:rPr>
        <w:t>studies assessing the impact of advertising for infant formula or of marketing strategies outside WHO</w:t>
      </w:r>
      <w:r w:rsidR="005C6160">
        <w:rPr>
          <w:rFonts w:ascii="Times New Roman" w:hAnsi="Times New Roman" w:cs="Times New Roman"/>
          <w:sz w:val="24"/>
          <w:szCs w:val="24"/>
        </w:rPr>
        <w:t>’s definition</w:t>
      </w:r>
      <w:r w:rsidR="00333973">
        <w:rPr>
          <w:rFonts w:ascii="Times New Roman" w:hAnsi="Times New Roman" w:cs="Times New Roman"/>
          <w:sz w:val="24"/>
          <w:szCs w:val="24"/>
        </w:rPr>
        <w:t xml:space="preserve">. Critical outcomes comprised food </w:t>
      </w:r>
      <w:r w:rsidR="00723150">
        <w:rPr>
          <w:rFonts w:ascii="Times New Roman" w:hAnsi="Times New Roman" w:cs="Times New Roman"/>
          <w:sz w:val="24"/>
          <w:szCs w:val="24"/>
        </w:rPr>
        <w:t>intake</w:t>
      </w:r>
      <w:r w:rsidR="00333973">
        <w:rPr>
          <w:rFonts w:ascii="Times New Roman" w:hAnsi="Times New Roman" w:cs="Times New Roman"/>
          <w:sz w:val="24"/>
          <w:szCs w:val="24"/>
        </w:rPr>
        <w:t>, choice, preference, and purchasing (by</w:t>
      </w:r>
      <w:r w:rsidR="00213B69">
        <w:rPr>
          <w:rFonts w:ascii="Times New Roman" w:hAnsi="Times New Roman" w:cs="Times New Roman"/>
          <w:sz w:val="24"/>
          <w:szCs w:val="24"/>
        </w:rPr>
        <w:t>,</w:t>
      </w:r>
      <w:r w:rsidR="00333973">
        <w:rPr>
          <w:rFonts w:ascii="Times New Roman" w:hAnsi="Times New Roman" w:cs="Times New Roman"/>
          <w:sz w:val="24"/>
          <w:szCs w:val="24"/>
        </w:rPr>
        <w:t xml:space="preserve"> or on behalf of</w:t>
      </w:r>
      <w:r w:rsidR="00213B69">
        <w:rPr>
          <w:rFonts w:ascii="Times New Roman" w:hAnsi="Times New Roman" w:cs="Times New Roman"/>
          <w:sz w:val="24"/>
          <w:szCs w:val="24"/>
        </w:rPr>
        <w:t>,</w:t>
      </w:r>
      <w:r w:rsidR="00333973">
        <w:rPr>
          <w:rFonts w:ascii="Times New Roman" w:hAnsi="Times New Roman" w:cs="Times New Roman"/>
          <w:sz w:val="24"/>
          <w:szCs w:val="24"/>
        </w:rPr>
        <w:t xml:space="preserve"> children). Important outcomes were purchase requests (by children to a caregiver), dental caries/erosion, body weight/body mass index/obesity, diet-related non-communicable diseases (NCDs, including validated surrogate indicators).</w:t>
      </w:r>
      <w:r w:rsidR="00C30B8E">
        <w:rPr>
          <w:rFonts w:ascii="Times New Roman" w:hAnsi="Times New Roman" w:cs="Times New Roman"/>
          <w:sz w:val="24"/>
          <w:szCs w:val="24"/>
        </w:rPr>
        <w:t xml:space="preserve"> </w:t>
      </w:r>
      <w:r w:rsidR="00DC3074">
        <w:rPr>
          <w:rFonts w:ascii="Times New Roman" w:hAnsi="Times New Roman" w:cs="Times New Roman"/>
          <w:sz w:val="24"/>
          <w:szCs w:val="24"/>
        </w:rPr>
        <w:t>O</w:t>
      </w:r>
      <w:r w:rsidR="005E591B">
        <w:rPr>
          <w:rFonts w:ascii="Times New Roman" w:hAnsi="Times New Roman" w:cs="Times New Roman"/>
          <w:sz w:val="24"/>
          <w:szCs w:val="24"/>
        </w:rPr>
        <w:t>utcomes are defined in the supplement</w:t>
      </w:r>
      <w:r w:rsidR="009E0DF5">
        <w:rPr>
          <w:rFonts w:ascii="Times New Roman" w:hAnsi="Times New Roman" w:cs="Times New Roman"/>
          <w:sz w:val="24"/>
          <w:szCs w:val="24"/>
        </w:rPr>
        <w:t xml:space="preserve"> (Appendix A)</w:t>
      </w:r>
      <w:r w:rsidR="005E591B">
        <w:rPr>
          <w:rFonts w:ascii="Times New Roman" w:hAnsi="Times New Roman" w:cs="Times New Roman"/>
          <w:sz w:val="24"/>
          <w:szCs w:val="24"/>
        </w:rPr>
        <w:t>.</w:t>
      </w:r>
    </w:p>
    <w:p w14:paraId="47E63EB5" w14:textId="3E7D2617" w:rsidR="00333973" w:rsidRDefault="00C86BC4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0F48EC" w:rsidRPr="000F48EC">
        <w:rPr>
          <w:rFonts w:ascii="Times New Roman" w:hAnsi="Times New Roman" w:cs="Times New Roman"/>
          <w:sz w:val="24"/>
          <w:szCs w:val="24"/>
        </w:rPr>
        <w:t>earches were conducted in April 2019</w:t>
      </w:r>
      <w:r w:rsidR="002E3407">
        <w:rPr>
          <w:rFonts w:ascii="Times New Roman" w:hAnsi="Times New Roman" w:cs="Times New Roman"/>
          <w:sz w:val="24"/>
          <w:szCs w:val="24"/>
        </w:rPr>
        <w:t xml:space="preserve"> and </w:t>
      </w:r>
      <w:r w:rsidR="000F48EC" w:rsidRPr="000F48EC">
        <w:rPr>
          <w:rFonts w:ascii="Times New Roman" w:hAnsi="Times New Roman" w:cs="Times New Roman"/>
          <w:sz w:val="24"/>
          <w:szCs w:val="24"/>
        </w:rPr>
        <w:t xml:space="preserve">updated </w:t>
      </w:r>
      <w:r w:rsidR="00DC3488">
        <w:rPr>
          <w:rFonts w:ascii="Times New Roman" w:hAnsi="Times New Roman" w:cs="Times New Roman"/>
          <w:sz w:val="24"/>
          <w:szCs w:val="24"/>
        </w:rPr>
        <w:t xml:space="preserve">in </w:t>
      </w:r>
      <w:r w:rsidR="000F48EC" w:rsidRPr="000F48EC">
        <w:rPr>
          <w:rFonts w:ascii="Times New Roman" w:hAnsi="Times New Roman" w:cs="Times New Roman"/>
          <w:sz w:val="24"/>
          <w:szCs w:val="32"/>
        </w:rPr>
        <w:t>March 2020</w:t>
      </w:r>
      <w:r w:rsidR="00830699">
        <w:rPr>
          <w:rFonts w:ascii="Times New Roman" w:hAnsi="Times New Roman" w:cs="Times New Roman"/>
          <w:sz w:val="24"/>
          <w:szCs w:val="32"/>
        </w:rPr>
        <w:t xml:space="preserve"> by an information specialist</w:t>
      </w:r>
      <w:r w:rsidR="000F48EC" w:rsidRPr="000F48EC">
        <w:rPr>
          <w:rFonts w:ascii="Times New Roman" w:hAnsi="Times New Roman" w:cs="Times New Roman"/>
          <w:sz w:val="24"/>
          <w:szCs w:val="32"/>
        </w:rPr>
        <w:t xml:space="preserve">. </w:t>
      </w:r>
      <w:r w:rsidR="00893FB1">
        <w:rPr>
          <w:rFonts w:ascii="Times New Roman" w:hAnsi="Times New Roman" w:cs="Times New Roman"/>
          <w:sz w:val="24"/>
          <w:szCs w:val="24"/>
        </w:rPr>
        <w:t>S</w:t>
      </w:r>
      <w:r w:rsidR="00893FB1" w:rsidRPr="000F48EC">
        <w:rPr>
          <w:rFonts w:ascii="Times New Roman" w:hAnsi="Times New Roman" w:cs="Times New Roman"/>
          <w:sz w:val="24"/>
          <w:szCs w:val="24"/>
        </w:rPr>
        <w:t>earches were limited to studies added to databases from 1st January 2009 (</w:t>
      </w:r>
      <w:r w:rsidR="00893FB1">
        <w:rPr>
          <w:rFonts w:ascii="Times New Roman" w:hAnsi="Times New Roman" w:cs="Times New Roman"/>
          <w:sz w:val="24"/>
          <w:szCs w:val="24"/>
        </w:rPr>
        <w:t xml:space="preserve">the previous global review </w:t>
      </w:r>
      <w:r w:rsidR="00893FB1" w:rsidRPr="000F48EC">
        <w:rPr>
          <w:rFonts w:ascii="Times New Roman" w:hAnsi="Times New Roman" w:cs="Times New Roman"/>
          <w:sz w:val="24"/>
          <w:szCs w:val="24"/>
        </w:rPr>
        <w:t>included evidence to December 2008)</w:t>
      </w:r>
      <w:r w:rsidR="00893FB1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irns&lt;/Author&gt;&lt;Year&gt;2009&lt;/Year&gt;&lt;RecNum&gt;352&lt;/RecNum&gt;&lt;DisplayText&gt;&lt;style face="superscript"&gt;15&lt;/style&gt;&lt;/DisplayText&gt;&lt;record&gt;&lt;rec-number&gt;352&lt;/rec-number&gt;&lt;foreign-keys&gt;&lt;key app="EN" db-id="szwr5f9f9etz0ke9w5hvvtwgtfpeedv59v00" timestamp="1630662044"&gt;352&lt;/key&gt;&lt;/foreign-keys&gt;&lt;ref-type name="Report"&gt;27&lt;/ref-type&gt;&lt;contributors&gt;&lt;authors&gt;&lt;author&gt;Cairns, G.&lt;/author&gt;&lt;author&gt;Angus, K.&lt;/author&gt;&lt;author&gt;Hastings, G.&lt;/author&gt;&lt;/authors&gt;&lt;secondary-authors&gt;&lt;author&gt;WHO&lt;/author&gt;&lt;/secondary-authors&gt;&lt;/contributors&gt;&lt;titles&gt;&lt;title&gt;The extent, nature and effects of food promotion to children: A review of the evidence to December 2008, prepared for the World Health Organization. Available from: https://www.who.int/dietphysicalactivity/Evidence_Update_2009.pdf&lt;/title&gt;&lt;/titles&gt;&lt;dates&gt;&lt;year&gt;2009&lt;/year&gt;&lt;/dates&gt;&lt;pub-location&gt;Geneva&lt;/pub-location&gt;&lt;urls&gt;&lt;/urls&gt;&lt;/record&gt;&lt;/Cite&gt;&lt;/EndNote&gt;</w:instrText>
      </w:r>
      <w:r w:rsidR="00893FB1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893FB1">
        <w:rPr>
          <w:rFonts w:ascii="Times New Roman" w:hAnsi="Times New Roman" w:cs="Times New Roman"/>
          <w:sz w:val="24"/>
          <w:szCs w:val="24"/>
        </w:rPr>
        <w:fldChar w:fldCharType="end"/>
      </w:r>
      <w:r w:rsidR="00893FB1">
        <w:rPr>
          <w:rFonts w:ascii="Times New Roman" w:hAnsi="Times New Roman" w:cs="Times New Roman"/>
          <w:sz w:val="24"/>
          <w:szCs w:val="24"/>
        </w:rPr>
        <w:t>.</w:t>
      </w:r>
      <w:r w:rsidR="00F54527">
        <w:rPr>
          <w:rFonts w:ascii="Times New Roman" w:hAnsi="Times New Roman" w:cs="Times New Roman"/>
          <w:sz w:val="24"/>
          <w:szCs w:val="32"/>
        </w:rPr>
        <w:t xml:space="preserve"> We searched</w:t>
      </w:r>
      <w:r w:rsidR="00DC3488">
        <w:rPr>
          <w:rFonts w:ascii="Times New Roman" w:hAnsi="Times New Roman" w:cs="Times New Roman"/>
          <w:sz w:val="24"/>
          <w:szCs w:val="32"/>
        </w:rPr>
        <w:t xml:space="preserve"> </w:t>
      </w:r>
      <w:r w:rsidR="000F48EC" w:rsidRPr="000F48EC">
        <w:rPr>
          <w:rFonts w:ascii="Times New Roman" w:hAnsi="Times New Roman" w:cs="Times New Roman"/>
          <w:sz w:val="24"/>
          <w:szCs w:val="24"/>
        </w:rPr>
        <w:t xml:space="preserve">MEDLINE, </w:t>
      </w:r>
      <w:r w:rsidR="000F48EC" w:rsidRPr="000F48EC">
        <w:rPr>
          <w:rFonts w:ascii="Times New Roman" w:hAnsi="Times New Roman" w:cs="Times New Roman"/>
          <w:sz w:val="24"/>
          <w:szCs w:val="24"/>
        </w:rPr>
        <w:lastRenderedPageBreak/>
        <w:t>CINAHL, Web of Science, EMBASE, ERIC, The Cochrane Library</w:t>
      </w:r>
      <w:r w:rsidR="006060C3">
        <w:rPr>
          <w:rFonts w:ascii="Times New Roman" w:hAnsi="Times New Roman" w:cs="Times New Roman"/>
          <w:sz w:val="24"/>
          <w:szCs w:val="24"/>
        </w:rPr>
        <w:t xml:space="preserve"> (CDSR, CENTRAL)</w:t>
      </w:r>
      <w:r w:rsidR="000F48EC" w:rsidRPr="000F48EC">
        <w:rPr>
          <w:rFonts w:ascii="Times New Roman" w:hAnsi="Times New Roman" w:cs="Times New Roman"/>
          <w:sz w:val="24"/>
          <w:szCs w:val="24"/>
        </w:rPr>
        <w:t xml:space="preserve">, Business Source Complete, EconLit, Emerald, JSTOR, HMIC, Advertising Education Forum, The Campbell Library, Database of </w:t>
      </w:r>
      <w:r w:rsidR="00F05CA2">
        <w:rPr>
          <w:rFonts w:ascii="Times New Roman" w:hAnsi="Times New Roman" w:cs="Times New Roman"/>
          <w:sz w:val="24"/>
          <w:szCs w:val="24"/>
        </w:rPr>
        <w:t>P</w:t>
      </w:r>
      <w:r w:rsidR="000F48EC" w:rsidRPr="000F48EC">
        <w:rPr>
          <w:rFonts w:ascii="Times New Roman" w:hAnsi="Times New Roman" w:cs="Times New Roman"/>
          <w:sz w:val="24"/>
          <w:szCs w:val="24"/>
        </w:rPr>
        <w:t xml:space="preserve">romoting </w:t>
      </w:r>
      <w:r w:rsidR="00F05CA2">
        <w:rPr>
          <w:rFonts w:ascii="Times New Roman" w:hAnsi="Times New Roman" w:cs="Times New Roman"/>
          <w:sz w:val="24"/>
          <w:szCs w:val="24"/>
        </w:rPr>
        <w:t>H</w:t>
      </w:r>
      <w:r w:rsidR="000F48EC" w:rsidRPr="000F48EC">
        <w:rPr>
          <w:rFonts w:ascii="Times New Roman" w:hAnsi="Times New Roman" w:cs="Times New Roman"/>
          <w:sz w:val="24"/>
          <w:szCs w:val="24"/>
        </w:rPr>
        <w:t xml:space="preserve">ealth </w:t>
      </w:r>
      <w:r w:rsidR="00F05CA2">
        <w:rPr>
          <w:rFonts w:ascii="Times New Roman" w:hAnsi="Times New Roman" w:cs="Times New Roman"/>
          <w:sz w:val="24"/>
          <w:szCs w:val="24"/>
        </w:rPr>
        <w:t>E</w:t>
      </w:r>
      <w:r w:rsidR="000F48EC" w:rsidRPr="000F48EC">
        <w:rPr>
          <w:rFonts w:ascii="Times New Roman" w:hAnsi="Times New Roman" w:cs="Times New Roman"/>
          <w:sz w:val="24"/>
          <w:szCs w:val="24"/>
        </w:rPr>
        <w:t xml:space="preserve">ffectiveness </w:t>
      </w:r>
      <w:r w:rsidR="00F05CA2">
        <w:rPr>
          <w:rFonts w:ascii="Times New Roman" w:hAnsi="Times New Roman" w:cs="Times New Roman"/>
          <w:sz w:val="24"/>
          <w:szCs w:val="24"/>
        </w:rPr>
        <w:t>R</w:t>
      </w:r>
      <w:r w:rsidR="000F48EC" w:rsidRPr="000F48EC">
        <w:rPr>
          <w:rFonts w:ascii="Times New Roman" w:hAnsi="Times New Roman" w:cs="Times New Roman"/>
          <w:sz w:val="24"/>
          <w:szCs w:val="24"/>
        </w:rPr>
        <w:t>eviews</w:t>
      </w:r>
      <w:r w:rsidR="00F05CA2">
        <w:rPr>
          <w:rFonts w:ascii="Times New Roman" w:hAnsi="Times New Roman" w:cs="Times New Roman"/>
          <w:sz w:val="24"/>
          <w:szCs w:val="24"/>
        </w:rPr>
        <w:t xml:space="preserve"> (DoPHER)</w:t>
      </w:r>
      <w:r w:rsidR="000F48EC" w:rsidRPr="000F48EC">
        <w:rPr>
          <w:rFonts w:ascii="Times New Roman" w:hAnsi="Times New Roman" w:cs="Times New Roman"/>
          <w:sz w:val="24"/>
          <w:szCs w:val="24"/>
        </w:rPr>
        <w:t xml:space="preserve">, Healthevidence.org, TRIP, IRIS, Global Index Medicus, KOREAMED, Communication &amp; Mass Media Complete, Academic Search Complete, Index to Legal Periodicals &amp; Books Full Text (H.W. Wilson). </w:t>
      </w:r>
      <w:r w:rsidR="00F3646B">
        <w:rPr>
          <w:rFonts w:ascii="Times New Roman" w:hAnsi="Times New Roman" w:cs="Times New Roman"/>
          <w:sz w:val="24"/>
          <w:szCs w:val="24"/>
        </w:rPr>
        <w:t xml:space="preserve">Targeted </w:t>
      </w:r>
      <w:r w:rsidR="005B67E1">
        <w:rPr>
          <w:rFonts w:ascii="Times New Roman" w:hAnsi="Times New Roman" w:cs="Times New Roman"/>
          <w:sz w:val="24"/>
          <w:szCs w:val="24"/>
        </w:rPr>
        <w:t xml:space="preserve">searches of </w:t>
      </w:r>
      <w:r w:rsidR="00F3646B">
        <w:rPr>
          <w:rFonts w:ascii="Times New Roman" w:hAnsi="Times New Roman" w:cs="Times New Roman"/>
          <w:sz w:val="24"/>
          <w:szCs w:val="24"/>
        </w:rPr>
        <w:t>Google and Google Scholar were undertaken.</w:t>
      </w:r>
      <w:r w:rsidR="00481B3E" w:rsidRPr="00481B3E">
        <w:rPr>
          <w:rFonts w:ascii="Times New Roman" w:hAnsi="Times New Roman" w:cs="Times New Roman"/>
          <w:sz w:val="24"/>
          <w:szCs w:val="24"/>
        </w:rPr>
        <w:t xml:space="preserve"> </w:t>
      </w:r>
      <w:r w:rsidR="00481B3E">
        <w:rPr>
          <w:rFonts w:ascii="Times New Roman" w:hAnsi="Times New Roman" w:cs="Times New Roman"/>
          <w:sz w:val="24"/>
          <w:szCs w:val="24"/>
        </w:rPr>
        <w:t xml:space="preserve">The search strategy is provided in the </w:t>
      </w:r>
      <w:r w:rsidR="00FB04E9">
        <w:rPr>
          <w:rFonts w:ascii="Times New Roman" w:hAnsi="Times New Roman" w:cs="Times New Roman"/>
          <w:sz w:val="24"/>
          <w:szCs w:val="24"/>
        </w:rPr>
        <w:t>supplement</w:t>
      </w:r>
      <w:r w:rsidR="009E0DF5">
        <w:rPr>
          <w:rFonts w:ascii="Times New Roman" w:hAnsi="Times New Roman" w:cs="Times New Roman"/>
          <w:sz w:val="24"/>
          <w:szCs w:val="24"/>
        </w:rPr>
        <w:t xml:space="preserve"> (Appendix A)</w:t>
      </w:r>
      <w:r w:rsidR="00481B3E">
        <w:rPr>
          <w:rFonts w:ascii="Times New Roman" w:hAnsi="Times New Roman" w:cs="Times New Roman"/>
          <w:sz w:val="24"/>
          <w:szCs w:val="24"/>
        </w:rPr>
        <w:t>.</w:t>
      </w:r>
      <w:r w:rsidR="00787482">
        <w:rPr>
          <w:rFonts w:ascii="Times New Roman" w:hAnsi="Times New Roman" w:cs="Times New Roman"/>
          <w:sz w:val="24"/>
          <w:szCs w:val="24"/>
        </w:rPr>
        <w:t xml:space="preserve"> All searches were peer reviewed</w:t>
      </w:r>
      <w:r w:rsidR="00C77DC9">
        <w:rPr>
          <w:rFonts w:ascii="Times New Roman" w:hAnsi="Times New Roman" w:cs="Times New Roman"/>
          <w:sz w:val="24"/>
          <w:szCs w:val="24"/>
        </w:rPr>
        <w:t xml:space="preserve"> </w:t>
      </w:r>
      <w:r w:rsidR="00782D76">
        <w:rPr>
          <w:rFonts w:ascii="Times New Roman" w:hAnsi="Times New Roman" w:cs="Times New Roman"/>
          <w:sz w:val="24"/>
          <w:szCs w:val="24"/>
        </w:rPr>
        <w:t>(</w:t>
      </w:r>
      <w:r w:rsidR="00C77DC9">
        <w:rPr>
          <w:rFonts w:ascii="Times New Roman" w:hAnsi="Times New Roman" w:cs="Times New Roman"/>
          <w:sz w:val="24"/>
          <w:szCs w:val="24"/>
        </w:rPr>
        <w:t>checked for accuracy by three researchers and a WHO librarian</w:t>
      </w:r>
      <w:r w:rsidR="00782D76">
        <w:rPr>
          <w:rFonts w:ascii="Times New Roman" w:hAnsi="Times New Roman" w:cs="Times New Roman"/>
          <w:sz w:val="24"/>
          <w:szCs w:val="24"/>
        </w:rPr>
        <w:t>)</w:t>
      </w:r>
      <w:r w:rsidR="00787482">
        <w:rPr>
          <w:rFonts w:ascii="Times New Roman" w:hAnsi="Times New Roman" w:cs="Times New Roman"/>
          <w:sz w:val="24"/>
          <w:szCs w:val="24"/>
        </w:rPr>
        <w:t>.</w:t>
      </w:r>
    </w:p>
    <w:p w14:paraId="1ACE58D6" w14:textId="476DCFC2" w:rsidR="0037087B" w:rsidRDefault="005C6160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32"/>
        </w:rPr>
        <w:t>These</w:t>
      </w:r>
      <w:r w:rsidR="000F48EC" w:rsidRPr="000F48EC">
        <w:rPr>
          <w:rFonts w:ascii="Times New Roman" w:hAnsi="Times New Roman" w:cs="Times New Roman"/>
          <w:sz w:val="24"/>
          <w:szCs w:val="32"/>
        </w:rPr>
        <w:t xml:space="preserve"> </w:t>
      </w:r>
      <w:r w:rsidR="006B223F">
        <w:rPr>
          <w:rFonts w:ascii="Times New Roman" w:hAnsi="Times New Roman" w:cs="Times New Roman"/>
          <w:sz w:val="24"/>
          <w:szCs w:val="32"/>
        </w:rPr>
        <w:t xml:space="preserve">searches </w:t>
      </w:r>
      <w:r w:rsidR="000F48EC" w:rsidRPr="000F48EC">
        <w:rPr>
          <w:rFonts w:ascii="Times New Roman" w:hAnsi="Times New Roman" w:cs="Times New Roman"/>
          <w:sz w:val="24"/>
          <w:szCs w:val="32"/>
        </w:rPr>
        <w:t>were supplemented by (i) hand searching reference lists of retrieved systematic review</w:t>
      </w:r>
      <w:r w:rsidR="00343F38">
        <w:rPr>
          <w:rFonts w:ascii="Times New Roman" w:hAnsi="Times New Roman" w:cs="Times New Roman"/>
          <w:sz w:val="24"/>
          <w:szCs w:val="32"/>
        </w:rPr>
        <w:t>s</w:t>
      </w:r>
      <w:r w:rsidR="000F48EC" w:rsidRPr="000F48EC">
        <w:rPr>
          <w:rFonts w:ascii="Times New Roman" w:hAnsi="Times New Roman" w:cs="Times New Roman"/>
          <w:sz w:val="24"/>
          <w:szCs w:val="32"/>
        </w:rPr>
        <w:t xml:space="preserve"> and eligible </w:t>
      </w:r>
      <w:r w:rsidR="00521543">
        <w:rPr>
          <w:rFonts w:ascii="Times New Roman" w:hAnsi="Times New Roman" w:cs="Times New Roman"/>
          <w:sz w:val="24"/>
          <w:szCs w:val="32"/>
        </w:rPr>
        <w:t>studies</w:t>
      </w:r>
      <w:r w:rsidR="000F48EC" w:rsidRPr="000F48EC">
        <w:rPr>
          <w:rFonts w:ascii="Times New Roman" w:hAnsi="Times New Roman" w:cs="Times New Roman"/>
          <w:sz w:val="24"/>
          <w:szCs w:val="32"/>
        </w:rPr>
        <w:t xml:space="preserve">, (ii) contact with </w:t>
      </w:r>
      <w:r>
        <w:rPr>
          <w:rFonts w:ascii="Times New Roman" w:hAnsi="Times New Roman" w:cs="Times New Roman"/>
          <w:sz w:val="24"/>
          <w:szCs w:val="32"/>
        </w:rPr>
        <w:t xml:space="preserve">topic </w:t>
      </w:r>
      <w:r w:rsidR="000F48EC" w:rsidRPr="000F48EC">
        <w:rPr>
          <w:rFonts w:ascii="Times New Roman" w:hAnsi="Times New Roman" w:cs="Times New Roman"/>
          <w:sz w:val="24"/>
          <w:szCs w:val="32"/>
        </w:rPr>
        <w:t>experts</w:t>
      </w:r>
      <w:r>
        <w:rPr>
          <w:rFonts w:ascii="Times New Roman" w:hAnsi="Times New Roman" w:cs="Times New Roman"/>
          <w:sz w:val="24"/>
          <w:szCs w:val="32"/>
        </w:rPr>
        <w:t>,</w:t>
      </w:r>
      <w:r w:rsidR="000F48EC" w:rsidRPr="000F48EC">
        <w:rPr>
          <w:rFonts w:ascii="Times New Roman" w:hAnsi="Times New Roman" w:cs="Times New Roman"/>
          <w:sz w:val="24"/>
          <w:szCs w:val="32"/>
        </w:rPr>
        <w:t xml:space="preserve"> (iii) forward and backward citation </w:t>
      </w:r>
      <w:r w:rsidR="001A10C4">
        <w:rPr>
          <w:rFonts w:ascii="Times New Roman" w:hAnsi="Times New Roman" w:cs="Times New Roman"/>
          <w:sz w:val="24"/>
          <w:szCs w:val="32"/>
        </w:rPr>
        <w:t>searching</w:t>
      </w:r>
      <w:r w:rsidR="001A10C4" w:rsidRPr="000F48EC">
        <w:rPr>
          <w:rFonts w:ascii="Times New Roman" w:hAnsi="Times New Roman" w:cs="Times New Roman"/>
          <w:sz w:val="24"/>
          <w:szCs w:val="32"/>
        </w:rPr>
        <w:t xml:space="preserve"> </w:t>
      </w:r>
      <w:r w:rsidR="000F48EC" w:rsidRPr="000F48EC">
        <w:rPr>
          <w:rFonts w:ascii="Times New Roman" w:hAnsi="Times New Roman" w:cs="Times New Roman"/>
          <w:sz w:val="24"/>
          <w:szCs w:val="32"/>
        </w:rPr>
        <w:t xml:space="preserve">of </w:t>
      </w:r>
      <w:r w:rsidR="00963BD9">
        <w:rPr>
          <w:rFonts w:ascii="Times New Roman" w:hAnsi="Times New Roman" w:cs="Times New Roman"/>
          <w:sz w:val="24"/>
          <w:szCs w:val="32"/>
        </w:rPr>
        <w:t>included</w:t>
      </w:r>
      <w:r w:rsidR="00963BD9" w:rsidRPr="000F48EC">
        <w:rPr>
          <w:rFonts w:ascii="Times New Roman" w:hAnsi="Times New Roman" w:cs="Times New Roman"/>
          <w:sz w:val="24"/>
          <w:szCs w:val="32"/>
        </w:rPr>
        <w:t xml:space="preserve"> </w:t>
      </w:r>
      <w:r w:rsidR="00F84129">
        <w:rPr>
          <w:rFonts w:ascii="Times New Roman" w:hAnsi="Times New Roman" w:cs="Times New Roman"/>
          <w:sz w:val="24"/>
          <w:szCs w:val="32"/>
        </w:rPr>
        <w:t>studies</w:t>
      </w:r>
      <w:r w:rsidR="0089307E">
        <w:rPr>
          <w:rFonts w:ascii="Times New Roman" w:hAnsi="Times New Roman" w:cs="Times New Roman"/>
          <w:sz w:val="24"/>
          <w:szCs w:val="32"/>
        </w:rPr>
        <w:t xml:space="preserve"> </w:t>
      </w:r>
      <w:r w:rsidR="00D30AC9">
        <w:rPr>
          <w:rFonts w:ascii="Times New Roman" w:hAnsi="Times New Roman" w:cs="Times New Roman"/>
          <w:sz w:val="24"/>
          <w:szCs w:val="32"/>
        </w:rPr>
        <w:t>and</w:t>
      </w:r>
      <w:r w:rsidR="000C4931">
        <w:rPr>
          <w:rFonts w:ascii="Times New Roman" w:hAnsi="Times New Roman" w:cs="Times New Roman"/>
          <w:sz w:val="24"/>
          <w:szCs w:val="32"/>
        </w:rPr>
        <w:t xml:space="preserve"> (iv) a</w:t>
      </w:r>
      <w:r w:rsidR="000F48EC" w:rsidRPr="000F48EC">
        <w:rPr>
          <w:rFonts w:ascii="Times New Roman" w:hAnsi="Times New Roman" w:cs="Times New Roman"/>
          <w:sz w:val="24"/>
          <w:szCs w:val="32"/>
        </w:rPr>
        <w:t xml:space="preserve"> </w:t>
      </w:r>
      <w:r w:rsidR="007D69AA">
        <w:rPr>
          <w:rFonts w:ascii="Times New Roman" w:hAnsi="Times New Roman" w:cs="Times New Roman"/>
          <w:sz w:val="24"/>
          <w:szCs w:val="32"/>
        </w:rPr>
        <w:t xml:space="preserve">WHO </w:t>
      </w:r>
      <w:r w:rsidR="000F48EC" w:rsidRPr="000F48EC">
        <w:rPr>
          <w:rFonts w:ascii="Times New Roman" w:hAnsi="Times New Roman" w:cs="Times New Roman"/>
          <w:sz w:val="24"/>
          <w:szCs w:val="32"/>
        </w:rPr>
        <w:t>evidence call for data</w:t>
      </w:r>
      <w:r w:rsidR="00893FB1">
        <w:rPr>
          <w:rFonts w:ascii="Times New Roman" w:hAnsi="Times New Roman" w:cs="Times New Roman"/>
          <w:sz w:val="24"/>
          <w:szCs w:val="32"/>
        </w:rPr>
        <w:fldChar w:fldCharType="begin"/>
      </w:r>
      <w:r w:rsidR="00BE4C96">
        <w:rPr>
          <w:rFonts w:ascii="Times New Roman" w:hAnsi="Times New Roman" w:cs="Times New Roman"/>
          <w:sz w:val="24"/>
          <w:szCs w:val="32"/>
        </w:rPr>
        <w:instrText xml:space="preserve"> ADDIN EN.CITE &lt;EndNote&gt;&lt;Cite&gt;&lt;Author&gt;WHO&lt;/Author&gt;&lt;Year&gt;2019&lt;/Year&gt;&lt;RecNum&gt;384&lt;/RecNum&gt;&lt;DisplayText&gt;&lt;style face="superscript"&gt;24&lt;/style&gt;&lt;/DisplayText&gt;&lt;record&gt;&lt;rec-number&gt;384&lt;/rec-number&gt;&lt;foreign-keys&gt;&lt;key app="EN" db-id="szwr5f9f9etz0ke9w5hvvtwgtfpeedv59v00" timestamp="1632236843"&gt;384&lt;/key&gt;&lt;/foreign-keys&gt;&lt;ref-type name="Web Page"&gt;12&lt;/ref-type&gt;&lt;contributors&gt;&lt;authors&gt;&lt;author&gt;WHO,&lt;/author&gt;&lt;/authors&gt;&lt;/contributors&gt;&lt;titles&gt;&lt;title&gt;Call for data on the impact of marketing for foods and non-alcoholic beverages on children’s eating behaviours, body weight and health&lt;/title&gt;&lt;/titles&gt;&lt;dates&gt;&lt;year&gt;2019&lt;/year&gt;&lt;/dates&gt;&lt;urls&gt;&lt;related-urls&gt;&lt;url&gt;https://www.who.int/nutrition/topics/datacall-marketingtochildren-impact-2019/en/&lt;/url&gt;&lt;/related-urls&gt;&lt;/urls&gt;&lt;/record&gt;&lt;/Cite&gt;&lt;/EndNote&gt;</w:instrText>
      </w:r>
      <w:r w:rsidR="00893FB1">
        <w:rPr>
          <w:rFonts w:ascii="Times New Roman" w:hAnsi="Times New Roman" w:cs="Times New Roman"/>
          <w:sz w:val="24"/>
          <w:szCs w:val="32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32"/>
          <w:vertAlign w:val="superscript"/>
        </w:rPr>
        <w:t>24</w:t>
      </w:r>
      <w:r w:rsidR="00893FB1">
        <w:rPr>
          <w:rFonts w:ascii="Times New Roman" w:hAnsi="Times New Roman" w:cs="Times New Roman"/>
          <w:sz w:val="24"/>
          <w:szCs w:val="32"/>
        </w:rPr>
        <w:fldChar w:fldCharType="end"/>
      </w:r>
      <w:r w:rsidR="000F48EC" w:rsidRPr="000F48EC">
        <w:rPr>
          <w:rFonts w:ascii="Times New Roman" w:hAnsi="Times New Roman" w:cs="Times New Roman"/>
          <w:sz w:val="24"/>
          <w:szCs w:val="32"/>
        </w:rPr>
        <w:t>.</w:t>
      </w:r>
      <w:r w:rsidR="00333973">
        <w:rPr>
          <w:rFonts w:ascii="Times New Roman" w:hAnsi="Times New Roman" w:cs="Times New Roman"/>
          <w:sz w:val="24"/>
          <w:szCs w:val="32"/>
        </w:rPr>
        <w:t xml:space="preserve"> </w:t>
      </w:r>
      <w:r w:rsidR="00333973">
        <w:rPr>
          <w:rFonts w:ascii="Times New Roman" w:hAnsi="Times New Roman" w:cs="Times New Roman"/>
          <w:sz w:val="24"/>
          <w:szCs w:val="24"/>
        </w:rPr>
        <w:t>N</w:t>
      </w:r>
      <w:r w:rsidR="000F48EC" w:rsidRPr="000F48EC">
        <w:rPr>
          <w:rFonts w:ascii="Times New Roman" w:hAnsi="Times New Roman" w:cs="Times New Roman"/>
          <w:sz w:val="24"/>
          <w:szCs w:val="24"/>
        </w:rPr>
        <w:t>o language restrictions</w:t>
      </w:r>
      <w:r w:rsidR="00333973">
        <w:rPr>
          <w:rFonts w:ascii="Times New Roman" w:hAnsi="Times New Roman" w:cs="Times New Roman"/>
          <w:sz w:val="24"/>
          <w:szCs w:val="24"/>
        </w:rPr>
        <w:t xml:space="preserve"> were applied</w:t>
      </w:r>
      <w:r w:rsidR="004E426B">
        <w:rPr>
          <w:rFonts w:ascii="Times New Roman" w:hAnsi="Times New Roman" w:cs="Times New Roman"/>
          <w:sz w:val="24"/>
          <w:szCs w:val="24"/>
        </w:rPr>
        <w:t>.</w:t>
      </w:r>
    </w:p>
    <w:p w14:paraId="6AE00CE7" w14:textId="107433F7" w:rsidR="00FE5196" w:rsidRPr="00420C14" w:rsidRDefault="00E81A28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481B3E">
        <w:rPr>
          <w:rFonts w:ascii="Times New Roman" w:hAnsi="Times New Roman" w:cs="Times New Roman"/>
          <w:sz w:val="24"/>
          <w:szCs w:val="24"/>
          <w:lang w:val="en-US"/>
        </w:rPr>
        <w:t xml:space="preserve">wo reviewers independently screened </w:t>
      </w:r>
      <w:r w:rsidR="00B30C61">
        <w:rPr>
          <w:rFonts w:ascii="Times New Roman" w:hAnsi="Times New Roman" w:cs="Times New Roman"/>
          <w:sz w:val="24"/>
          <w:szCs w:val="24"/>
          <w:lang w:val="en-US"/>
        </w:rPr>
        <w:t xml:space="preserve">studies </w:t>
      </w:r>
      <w:r w:rsidR="00C47D3B">
        <w:rPr>
          <w:rFonts w:ascii="Times New Roman" w:hAnsi="Times New Roman" w:cs="Times New Roman"/>
          <w:sz w:val="24"/>
          <w:szCs w:val="24"/>
          <w:lang w:val="en-US"/>
        </w:rPr>
        <w:t>against the inclusion criteria</w:t>
      </w:r>
      <w:r w:rsidR="009845DA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F8482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47D3B">
        <w:rPr>
          <w:rFonts w:ascii="Times New Roman" w:hAnsi="Times New Roman" w:cs="Times New Roman"/>
          <w:sz w:val="24"/>
          <w:szCs w:val="24"/>
          <w:lang w:val="en-US"/>
        </w:rPr>
        <w:t>assessing</w:t>
      </w:r>
      <w:r w:rsidR="00F8482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F3CEE">
        <w:rPr>
          <w:rFonts w:ascii="Times New Roman" w:hAnsi="Times New Roman" w:cs="Times New Roman"/>
          <w:sz w:val="24"/>
          <w:szCs w:val="24"/>
          <w:lang w:val="en-US"/>
        </w:rPr>
        <w:t>titles and abstracts</w:t>
      </w:r>
      <w:r w:rsidR="00C47D3B">
        <w:rPr>
          <w:rFonts w:ascii="Times New Roman" w:hAnsi="Times New Roman" w:cs="Times New Roman"/>
          <w:sz w:val="24"/>
          <w:szCs w:val="24"/>
          <w:lang w:val="en-US"/>
        </w:rPr>
        <w:t xml:space="preserve"> to identify potentially relevant studies</w:t>
      </w:r>
      <w:r w:rsidR="003F3CE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then</w:t>
      </w:r>
      <w:r w:rsidR="00C47D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3F13">
        <w:rPr>
          <w:rFonts w:ascii="Times New Roman" w:hAnsi="Times New Roman" w:cs="Times New Roman"/>
          <w:sz w:val="24"/>
          <w:szCs w:val="24"/>
          <w:lang w:val="en-US"/>
        </w:rPr>
        <w:t xml:space="preserve">reviewing </w:t>
      </w:r>
      <w:r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3F3CEE">
        <w:rPr>
          <w:rFonts w:ascii="Times New Roman" w:hAnsi="Times New Roman" w:cs="Times New Roman"/>
          <w:sz w:val="24"/>
          <w:szCs w:val="24"/>
          <w:lang w:val="en-US"/>
        </w:rPr>
        <w:t>ull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F3CEE">
        <w:rPr>
          <w:rFonts w:ascii="Times New Roman" w:hAnsi="Times New Roman" w:cs="Times New Roman"/>
          <w:sz w:val="24"/>
          <w:szCs w:val="24"/>
          <w:lang w:val="en-US"/>
        </w:rPr>
        <w:t>text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F3CE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E426B">
        <w:rPr>
          <w:rFonts w:ascii="Times New Roman" w:hAnsi="Times New Roman" w:cs="Times New Roman"/>
          <w:sz w:val="24"/>
          <w:szCs w:val="24"/>
        </w:rPr>
        <w:t xml:space="preserve">Titles and abstracts of articles </w:t>
      </w:r>
      <w:r w:rsidR="00CE3F13">
        <w:rPr>
          <w:rFonts w:ascii="Times New Roman" w:hAnsi="Times New Roman" w:cs="Times New Roman"/>
          <w:sz w:val="24"/>
          <w:szCs w:val="24"/>
        </w:rPr>
        <w:t>not in</w:t>
      </w:r>
      <w:r w:rsidR="004E426B">
        <w:rPr>
          <w:rFonts w:ascii="Times New Roman" w:hAnsi="Times New Roman" w:cs="Times New Roman"/>
          <w:sz w:val="24"/>
          <w:szCs w:val="24"/>
        </w:rPr>
        <w:t xml:space="preserve"> English were screened using Google Translate, then researchers proficient in both languages translated full texts for review. </w:t>
      </w:r>
      <w:r w:rsidR="00082FCB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1068E9">
        <w:rPr>
          <w:rFonts w:ascii="Times New Roman" w:hAnsi="Times New Roman" w:cs="Times New Roman"/>
          <w:sz w:val="24"/>
          <w:szCs w:val="24"/>
          <w:lang w:val="en-US"/>
        </w:rPr>
        <w:t xml:space="preserve"> multiple publications from the same cohort</w:t>
      </w:r>
      <w:r w:rsidR="00F50AD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068E9">
        <w:rPr>
          <w:rFonts w:ascii="Times New Roman" w:hAnsi="Times New Roman" w:cs="Times New Roman"/>
          <w:sz w:val="24"/>
          <w:szCs w:val="24"/>
          <w:lang w:val="en-US"/>
        </w:rPr>
        <w:t xml:space="preserve"> we</w:t>
      </w:r>
      <w:r w:rsidR="00F50ADC">
        <w:rPr>
          <w:rFonts w:ascii="Times New Roman" w:hAnsi="Times New Roman" w:cs="Times New Roman"/>
          <w:sz w:val="24"/>
          <w:szCs w:val="24"/>
          <w:lang w:val="en-US"/>
        </w:rPr>
        <w:t xml:space="preserve"> used data from the main contrast (food marketing versus </w:t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 xml:space="preserve">no, </w:t>
      </w:r>
      <w:r w:rsidR="00F50ADC">
        <w:rPr>
          <w:rFonts w:ascii="Times New Roman" w:hAnsi="Times New Roman" w:cs="Times New Roman"/>
          <w:sz w:val="24"/>
          <w:szCs w:val="24"/>
          <w:lang w:val="en-US"/>
        </w:rPr>
        <w:t>less</w:t>
      </w:r>
      <w:r w:rsidR="006B223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 xml:space="preserve"> or less powerful marketing</w:t>
      </w:r>
      <w:r w:rsidR="00F50ADC">
        <w:rPr>
          <w:rFonts w:ascii="Times New Roman" w:hAnsi="Times New Roman" w:cs="Times New Roman"/>
          <w:sz w:val="24"/>
          <w:szCs w:val="24"/>
          <w:lang w:val="en-US"/>
        </w:rPr>
        <w:t>) or biggest sample.</w:t>
      </w:r>
      <w:r w:rsidR="001068E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01090" w:rsidRPr="001068E9">
        <w:rPr>
          <w:rFonts w:ascii="Times New Roman" w:hAnsi="Times New Roman" w:cs="Times New Roman"/>
          <w:sz w:val="24"/>
          <w:szCs w:val="24"/>
        </w:rPr>
        <w:t xml:space="preserve">Disagreement was resolved through consensus, and, if necessary, </w:t>
      </w:r>
      <w:r w:rsidR="005C6160">
        <w:rPr>
          <w:rFonts w:ascii="Times New Roman" w:hAnsi="Times New Roman" w:cs="Times New Roman"/>
          <w:sz w:val="24"/>
          <w:szCs w:val="24"/>
        </w:rPr>
        <w:t xml:space="preserve">consulting </w:t>
      </w:r>
      <w:r w:rsidR="00D01090" w:rsidRPr="001068E9">
        <w:rPr>
          <w:rFonts w:ascii="Times New Roman" w:hAnsi="Times New Roman" w:cs="Times New Roman"/>
          <w:sz w:val="24"/>
          <w:szCs w:val="24"/>
        </w:rPr>
        <w:t>a third reviewer.</w:t>
      </w:r>
      <w:r w:rsidR="00D01090">
        <w:rPr>
          <w:rFonts w:ascii="Times New Roman" w:hAnsi="Times New Roman" w:cs="Times New Roman"/>
          <w:sz w:val="24"/>
          <w:szCs w:val="24"/>
        </w:rPr>
        <w:t xml:space="preserve"> </w:t>
      </w:r>
      <w:r w:rsidR="005C6160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D01090">
        <w:rPr>
          <w:rFonts w:ascii="Times New Roman" w:hAnsi="Times New Roman" w:cs="Times New Roman"/>
          <w:sz w:val="24"/>
          <w:szCs w:val="24"/>
          <w:lang w:val="en-US"/>
        </w:rPr>
        <w:t>he search and screening processes were combined for this and a parallel review on the effectiveness of food marketing policie</w:t>
      </w:r>
      <w:r w:rsidR="00D01090" w:rsidRPr="00B56E9A">
        <w:rPr>
          <w:rFonts w:ascii="Times New Roman" w:hAnsi="Times New Roman" w:cs="Times New Roman"/>
          <w:sz w:val="24"/>
          <w:szCs w:val="24"/>
          <w:lang w:val="en-US"/>
        </w:rPr>
        <w:t>s (</w:t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 xml:space="preserve">Prospero </w:t>
      </w:r>
      <w:r w:rsidR="00D01090" w:rsidRPr="00B56E9A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CRD42019132506).</w:t>
      </w:r>
    </w:p>
    <w:p w14:paraId="7B3D2979" w14:textId="77777777" w:rsidR="001068E9" w:rsidRDefault="001068E9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F41223C" w14:textId="3B110682" w:rsidR="00444C8D" w:rsidRPr="00444C8D" w:rsidRDefault="00444C8D" w:rsidP="0001278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44C8D">
        <w:rPr>
          <w:rFonts w:ascii="Times New Roman" w:hAnsi="Times New Roman" w:cs="Times New Roman"/>
          <w:b/>
          <w:sz w:val="24"/>
          <w:szCs w:val="24"/>
          <w:lang w:val="en-US"/>
        </w:rPr>
        <w:t>Quality assessment</w:t>
      </w:r>
    </w:p>
    <w:p w14:paraId="17338624" w14:textId="1E724A24" w:rsidR="00444C8D" w:rsidRDefault="00444C8D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86784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We used </w:t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>Risk of Bias 2 (</w:t>
      </w:r>
      <w:r w:rsidRPr="00D86784">
        <w:rPr>
          <w:rFonts w:ascii="Times New Roman" w:hAnsi="Times New Roman" w:cs="Times New Roman"/>
          <w:sz w:val="24"/>
          <w:szCs w:val="24"/>
          <w:lang w:val="en-US"/>
        </w:rPr>
        <w:t>RoB2</w:t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D86784">
        <w:rPr>
          <w:rFonts w:ascii="Times New Roman" w:hAnsi="Times New Roman" w:cs="Times New Roman"/>
          <w:sz w:val="24"/>
          <w:szCs w:val="24"/>
          <w:lang w:val="en-US"/>
        </w:rPr>
        <w:t xml:space="preserve"> to assess bias in RCTs and the Newcastle-Ottawa Scale</w:t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 xml:space="preserve"> (NOS)</w:t>
      </w:r>
      <w:r w:rsidRPr="00D86784">
        <w:rPr>
          <w:rFonts w:ascii="Times New Roman" w:hAnsi="Times New Roman" w:cs="Times New Roman"/>
          <w:sz w:val="24"/>
          <w:szCs w:val="24"/>
          <w:lang w:val="en-US"/>
        </w:rPr>
        <w:t xml:space="preserve"> to assess quality of </w:t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>NRS</w:t>
      </w:r>
      <w:r w:rsidRPr="00D86784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Bias assessments were conducted by one reviewer and independently checked by a second. </w:t>
      </w:r>
    </w:p>
    <w:p w14:paraId="55EA7670" w14:textId="77777777" w:rsidR="001913A8" w:rsidRDefault="001913A8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highlight w:val="yellow"/>
          <w:lang w:val="en-US"/>
        </w:rPr>
      </w:pPr>
    </w:p>
    <w:p w14:paraId="729A58E7" w14:textId="071C6223" w:rsidR="0011214F" w:rsidRDefault="0011214F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ata analysis</w:t>
      </w:r>
      <w:r w:rsidR="00444C8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14:paraId="7AB0500A" w14:textId="10F21809" w:rsidR="00FE5196" w:rsidRPr="00FE5196" w:rsidRDefault="00F3304C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wo reviewers independently extracted</w:t>
      </w:r>
      <w:r w:rsidR="00037A08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r w:rsidR="00D86784" w:rsidRPr="00D86784">
        <w:rPr>
          <w:rFonts w:ascii="Times New Roman" w:hAnsi="Times New Roman" w:cs="Times New Roman"/>
          <w:sz w:val="24"/>
          <w:szCs w:val="24"/>
          <w:lang w:val="en-US"/>
        </w:rPr>
        <w:t xml:space="preserve">using pre-piloted forms.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86784">
        <w:rPr>
          <w:rFonts w:ascii="Times New Roman" w:hAnsi="Times New Roman" w:cs="Times New Roman"/>
          <w:sz w:val="24"/>
          <w:szCs w:val="24"/>
          <w:lang w:val="en-US"/>
        </w:rPr>
        <w:t xml:space="preserve">tudy authors were contacted if necessary to provide data. </w:t>
      </w:r>
      <w:r w:rsidR="00FE5196" w:rsidRPr="00FE5196">
        <w:rPr>
          <w:rFonts w:ascii="Times New Roman" w:hAnsi="Times New Roman" w:cs="Times New Roman"/>
          <w:sz w:val="24"/>
          <w:szCs w:val="24"/>
        </w:rPr>
        <w:t xml:space="preserve">Where data were </w:t>
      </w:r>
      <w:r w:rsidR="00D964F9">
        <w:rPr>
          <w:rFonts w:ascii="Times New Roman" w:hAnsi="Times New Roman" w:cs="Times New Roman"/>
          <w:sz w:val="24"/>
          <w:szCs w:val="24"/>
        </w:rPr>
        <w:t xml:space="preserve">only </w:t>
      </w:r>
      <w:r w:rsidR="00FE5196" w:rsidRPr="00FE5196">
        <w:rPr>
          <w:rFonts w:ascii="Times New Roman" w:hAnsi="Times New Roman" w:cs="Times New Roman"/>
          <w:sz w:val="24"/>
          <w:szCs w:val="24"/>
        </w:rPr>
        <w:t xml:space="preserve">available in a figure, we used WebPlotDigitizer </w:t>
      </w:r>
      <w:r w:rsidR="00213B69">
        <w:rPr>
          <w:rFonts w:ascii="Times New Roman" w:hAnsi="Times New Roman" w:cs="Times New Roman"/>
          <w:sz w:val="24"/>
          <w:szCs w:val="24"/>
        </w:rPr>
        <w:t>for extraction</w:t>
      </w:r>
      <w:r w:rsidR="00FE5196" w:rsidRPr="00FE5196">
        <w:rPr>
          <w:rFonts w:ascii="Times New Roman" w:hAnsi="Times New Roman" w:cs="Times New Roman"/>
          <w:sz w:val="24"/>
          <w:szCs w:val="24"/>
        </w:rPr>
        <w:t>.</w:t>
      </w:r>
      <w:r w:rsidR="00081C3F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hatgi&lt;/Author&gt;&lt;Year&gt;2015&lt;/Year&gt;&lt;RecNum&gt;355&lt;/RecNum&gt;&lt;DisplayText&gt;&lt;style face="superscript"&gt;25&lt;/style&gt;&lt;/DisplayText&gt;&lt;record&gt;&lt;rec-number&gt;355&lt;/rec-number&gt;&lt;foreign-keys&gt;&lt;key app="EN" db-id="szwr5f9f9etz0ke9w5hvvtwgtfpeedv59v00" timestamp="1630668833"&gt;355&lt;/key&gt;&lt;/foreign-keys&gt;&lt;ref-type name="Web Page"&gt;12&lt;/ref-type&gt;&lt;contributors&gt;&lt;authors&gt;&lt;author&gt;Rohatgi, A.&lt;/author&gt;&lt;/authors&gt;&lt;/contributors&gt;&lt;titles&gt;&lt;title&gt;WebPlotDigitizer (Version 3.9) [Computer software]&lt;/title&gt;&lt;/titles&gt;&lt;dates&gt;&lt;year&gt;2015&lt;/year&gt;&lt;/dates&gt;&lt;urls&gt;&lt;/urls&gt;&lt;/record&gt;&lt;/Cite&gt;&lt;/EndNote&gt;</w:instrText>
      </w:r>
      <w:r w:rsidR="00081C3F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25</w:t>
      </w:r>
      <w:r w:rsidR="00081C3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65BCEB0" w14:textId="7509D9E1" w:rsidR="001E7CBB" w:rsidRDefault="00D86784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or studies with multiple interventions, we extracted data from </w:t>
      </w:r>
      <w:r w:rsidR="00BC3B7B">
        <w:rPr>
          <w:rFonts w:ascii="Times New Roman" w:hAnsi="Times New Roman" w:cs="Times New Roman"/>
          <w:sz w:val="24"/>
          <w:szCs w:val="24"/>
          <w:lang w:val="en-US"/>
        </w:rPr>
        <w:t>al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levant intervention</w:t>
      </w:r>
      <w:r w:rsidR="00BC3B7B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the control group or most relevant comparator intervention. </w:t>
      </w:r>
      <w:r w:rsidR="00BC3B7B">
        <w:rPr>
          <w:rFonts w:ascii="Times New Roman" w:hAnsi="Times New Roman" w:cs="Times New Roman"/>
          <w:sz w:val="24"/>
          <w:szCs w:val="24"/>
          <w:lang w:val="en-US"/>
        </w:rPr>
        <w:t xml:space="preserve">For studies with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terventions </w:t>
      </w:r>
      <w:r w:rsidR="00F50ADC">
        <w:rPr>
          <w:rFonts w:ascii="Times New Roman" w:hAnsi="Times New Roman" w:cs="Times New Roman"/>
          <w:sz w:val="24"/>
          <w:szCs w:val="24"/>
          <w:lang w:val="en-US"/>
        </w:rPr>
        <w:t>compris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ifferent levels of </w:t>
      </w:r>
      <w:r w:rsidR="00BC3B7B">
        <w:rPr>
          <w:rFonts w:ascii="Times New Roman" w:hAnsi="Times New Roman" w:cs="Times New Roman"/>
          <w:sz w:val="24"/>
          <w:szCs w:val="24"/>
          <w:lang w:val="en-US"/>
        </w:rPr>
        <w:t xml:space="preserve">the sam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arketing exposures, we selected the largest (e.g., most advertisements) as the exposure arm to </w:t>
      </w:r>
      <w:r w:rsidR="00E45BBB">
        <w:rPr>
          <w:rFonts w:ascii="Times New Roman" w:hAnsi="Times New Roman" w:cs="Times New Roman"/>
          <w:sz w:val="24"/>
          <w:szCs w:val="24"/>
          <w:lang w:val="en-US"/>
        </w:rPr>
        <w:t>maximiz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964F9">
        <w:rPr>
          <w:rFonts w:ascii="Times New Roman" w:hAnsi="Times New Roman" w:cs="Times New Roman"/>
          <w:sz w:val="24"/>
          <w:szCs w:val="24"/>
          <w:lang w:val="en-US"/>
        </w:rPr>
        <w:t xml:space="preserve">identification of </w:t>
      </w:r>
      <w:r>
        <w:rPr>
          <w:rFonts w:ascii="Times New Roman" w:hAnsi="Times New Roman" w:cs="Times New Roman"/>
          <w:sz w:val="24"/>
          <w:szCs w:val="24"/>
          <w:lang w:val="en-US"/>
        </w:rPr>
        <w:t>effect</w:t>
      </w:r>
      <w:r w:rsidR="00CE3F13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Relevant outcome measures and effect estimates were extracted. </w:t>
      </w:r>
      <w:r w:rsidRPr="00D86784">
        <w:rPr>
          <w:rFonts w:ascii="Times New Roman" w:hAnsi="Times New Roman" w:cs="Times New Roman"/>
          <w:sz w:val="24"/>
          <w:szCs w:val="24"/>
        </w:rPr>
        <w:t xml:space="preserve">Where more than one eligible effect measure was available, </w:t>
      </w:r>
      <w:r w:rsidR="005660D9">
        <w:rPr>
          <w:rFonts w:ascii="Times New Roman" w:hAnsi="Times New Roman" w:cs="Times New Roman"/>
          <w:sz w:val="24"/>
          <w:szCs w:val="24"/>
        </w:rPr>
        <w:t>we extracted the most</w:t>
      </w:r>
      <w:r w:rsidRPr="00D86784">
        <w:rPr>
          <w:rFonts w:ascii="Times New Roman" w:hAnsi="Times New Roman" w:cs="Times New Roman"/>
          <w:sz w:val="24"/>
          <w:szCs w:val="24"/>
        </w:rPr>
        <w:t xml:space="preserve"> comprehensive measure (e.g.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86784">
        <w:rPr>
          <w:rFonts w:ascii="Times New Roman" w:hAnsi="Times New Roman" w:cs="Times New Roman"/>
          <w:sz w:val="24"/>
          <w:szCs w:val="24"/>
        </w:rPr>
        <w:t xml:space="preserve"> overall </w:t>
      </w:r>
      <w:r w:rsidR="00723150">
        <w:rPr>
          <w:rFonts w:ascii="Times New Roman" w:hAnsi="Times New Roman" w:cs="Times New Roman"/>
          <w:sz w:val="24"/>
          <w:szCs w:val="24"/>
        </w:rPr>
        <w:t>intake</w:t>
      </w:r>
      <w:r>
        <w:rPr>
          <w:rFonts w:ascii="Times New Roman" w:hAnsi="Times New Roman" w:cs="Times New Roman"/>
          <w:sz w:val="24"/>
          <w:szCs w:val="24"/>
        </w:rPr>
        <w:t xml:space="preserve"> rather than of a single item</w:t>
      </w:r>
      <w:r w:rsidRPr="00D86784">
        <w:rPr>
          <w:rFonts w:ascii="Times New Roman" w:hAnsi="Times New Roman" w:cs="Times New Roman"/>
          <w:sz w:val="24"/>
          <w:szCs w:val="24"/>
        </w:rPr>
        <w:t xml:space="preserve">) </w:t>
      </w:r>
      <w:r w:rsidR="00FE5196">
        <w:rPr>
          <w:rFonts w:ascii="Times New Roman" w:hAnsi="Times New Roman" w:cs="Times New Roman"/>
          <w:sz w:val="24"/>
          <w:szCs w:val="24"/>
        </w:rPr>
        <w:t>or</w:t>
      </w:r>
      <w:r w:rsidRPr="00D86784">
        <w:rPr>
          <w:rFonts w:ascii="Times New Roman" w:hAnsi="Times New Roman" w:cs="Times New Roman"/>
          <w:sz w:val="24"/>
          <w:szCs w:val="24"/>
        </w:rPr>
        <w:t xml:space="preserve"> </w:t>
      </w:r>
      <w:r w:rsidR="005660D9">
        <w:rPr>
          <w:rFonts w:ascii="Times New Roman" w:hAnsi="Times New Roman" w:cs="Times New Roman"/>
          <w:sz w:val="24"/>
          <w:szCs w:val="24"/>
        </w:rPr>
        <w:t>prioritised t</w:t>
      </w:r>
      <w:r w:rsidRPr="00D86784">
        <w:rPr>
          <w:rFonts w:ascii="Times New Roman" w:hAnsi="Times New Roman" w:cs="Times New Roman"/>
          <w:sz w:val="24"/>
          <w:szCs w:val="24"/>
        </w:rPr>
        <w:t xml:space="preserve">he </w:t>
      </w:r>
      <w:r w:rsidR="00FE5196">
        <w:rPr>
          <w:rFonts w:ascii="Times New Roman" w:hAnsi="Times New Roman" w:cs="Times New Roman"/>
          <w:sz w:val="24"/>
          <w:szCs w:val="24"/>
        </w:rPr>
        <w:t>un</w:t>
      </w:r>
      <w:r w:rsidRPr="00D86784">
        <w:rPr>
          <w:rFonts w:ascii="Times New Roman" w:hAnsi="Times New Roman" w:cs="Times New Roman"/>
          <w:sz w:val="24"/>
          <w:szCs w:val="24"/>
        </w:rPr>
        <w:t>healthy categories.</w:t>
      </w:r>
    </w:p>
    <w:p w14:paraId="7A0A66BC" w14:textId="48AED600" w:rsidR="005660D9" w:rsidRPr="001E7CBB" w:rsidRDefault="005660D9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660D9">
        <w:rPr>
          <w:rFonts w:ascii="Times New Roman" w:hAnsi="Times New Roman" w:cs="Times New Roman"/>
          <w:sz w:val="24"/>
          <w:szCs w:val="24"/>
        </w:rPr>
        <w:t>Cochrane recommendations were followed for the synthesis.</w:t>
      </w:r>
      <w:r w:rsidR="00C83EA4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Kenzie&lt;/Author&gt;&lt;Year&gt;2021&lt;/Year&gt;&lt;RecNum&gt;353&lt;/RecNum&gt;&lt;DisplayText&gt;&lt;style face="superscript"&gt;26&lt;/style&gt;&lt;/DisplayText&gt;&lt;record&gt;&lt;rec-number&gt;353&lt;/rec-number&gt;&lt;foreign-keys&gt;&lt;key app="EN" db-id="szwr5f9f9etz0ke9w5hvvtwgtfpeedv59v00" timestamp="1630667053"&gt;353&lt;/key&gt;&lt;/foreign-keys&gt;&lt;ref-type name="Book Section"&gt;5&lt;/ref-type&gt;&lt;contributors&gt;&lt;authors&gt;&lt;author&gt;McKenzie, J.E.&lt;/author&gt;&lt;author&gt;Brennan, S.E.&lt;/author&gt;&lt;/authors&gt;&lt;secondary-authors&gt;&lt;author&gt;Higgins, J.P.T.&lt;/author&gt;&lt;author&gt;Thomas, J. &lt;/author&gt;&lt;author&gt;Chandler, J.&lt;/author&gt;&lt;author&gt;Cumpston, M.&lt;/author&gt;&lt;author&gt;Li, T. &lt;/author&gt;&lt;author&gt;Page, M.J.&lt;/author&gt;&lt;author&gt;Welch, V.A.&lt;/author&gt;&lt;/secondary-authors&gt;&lt;/contributors&gt;&lt;titles&gt;&lt;title&gt;Chapter 12: Synthesizing and presenting findings using other methods&lt;/title&gt;&lt;secondary-title&gt;Cochrane Handbook for Systematic Reviews of Interventions version 6.2 (updated February 2021). Available from www.training.cochrane.org/handbook.&lt;/secondary-title&gt;&lt;/titles&gt;&lt;dates&gt;&lt;year&gt;2021&lt;/year&gt;&lt;/dates&gt;&lt;publisher&gt;Cochrane&lt;/publisher&gt;&lt;urls&gt;&lt;/urls&gt;&lt;/record&gt;&lt;/Cite&gt;&lt;/EndNote&gt;</w:instrText>
      </w:r>
      <w:r w:rsidR="00C83EA4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26</w:t>
      </w:r>
      <w:r w:rsidR="00C83EA4">
        <w:rPr>
          <w:rFonts w:ascii="Times New Roman" w:hAnsi="Times New Roman" w:cs="Times New Roman"/>
          <w:sz w:val="24"/>
          <w:szCs w:val="24"/>
        </w:rPr>
        <w:fldChar w:fldCharType="end"/>
      </w:r>
      <w:r w:rsidRPr="005660D9">
        <w:rPr>
          <w:rFonts w:ascii="Times New Roman" w:hAnsi="Times New Roman" w:cs="Times New Roman"/>
          <w:sz w:val="24"/>
          <w:szCs w:val="24"/>
        </w:rPr>
        <w:t xml:space="preserve"> Meta-analysis was used where studies were sufficiently homogenous. Where meta-analysis</w:t>
      </w:r>
      <w:r w:rsidR="001F05C1">
        <w:rPr>
          <w:rFonts w:ascii="Times New Roman" w:hAnsi="Times New Roman" w:cs="Times New Roman"/>
          <w:sz w:val="24"/>
          <w:szCs w:val="24"/>
        </w:rPr>
        <w:t xml:space="preserve"> was not possible</w:t>
      </w:r>
      <w:r w:rsidRPr="005660D9">
        <w:rPr>
          <w:rFonts w:ascii="Times New Roman" w:hAnsi="Times New Roman" w:cs="Times New Roman"/>
          <w:sz w:val="24"/>
          <w:szCs w:val="24"/>
        </w:rPr>
        <w:t>, we selected the most appropriate synthesis method available</w:t>
      </w:r>
      <w:r w:rsidR="00D964F9">
        <w:rPr>
          <w:rFonts w:ascii="Times New Roman" w:hAnsi="Times New Roman" w:cs="Times New Roman"/>
          <w:sz w:val="24"/>
          <w:szCs w:val="24"/>
        </w:rPr>
        <w:t>:</w:t>
      </w:r>
      <w:r w:rsidRPr="005660D9">
        <w:rPr>
          <w:rFonts w:ascii="Times New Roman" w:hAnsi="Times New Roman" w:cs="Times New Roman"/>
          <w:sz w:val="24"/>
          <w:szCs w:val="24"/>
        </w:rPr>
        <w:t xml:space="preserve"> combining p values</w:t>
      </w:r>
      <w:r w:rsidR="00CD2AC7">
        <w:rPr>
          <w:rFonts w:ascii="Times New Roman" w:hAnsi="Times New Roman" w:cs="Times New Roman"/>
          <w:sz w:val="24"/>
          <w:szCs w:val="24"/>
        </w:rPr>
        <w:t xml:space="preserve"> using Fisher’s method</w:t>
      </w:r>
      <w:r w:rsidR="00245716">
        <w:rPr>
          <w:rFonts w:ascii="Times New Roman" w:hAnsi="Times New Roman" w:cs="Times New Roman"/>
          <w:sz w:val="24"/>
          <w:szCs w:val="24"/>
        </w:rPr>
        <w:t xml:space="preserve"> or </w:t>
      </w:r>
      <w:r w:rsidRPr="005660D9">
        <w:rPr>
          <w:rFonts w:ascii="Times New Roman" w:hAnsi="Times New Roman" w:cs="Times New Roman"/>
          <w:sz w:val="24"/>
          <w:szCs w:val="24"/>
        </w:rPr>
        <w:t>vote counting by direction of effect</w:t>
      </w:r>
      <w:r w:rsidR="00CE3F13">
        <w:rPr>
          <w:rFonts w:ascii="Times New Roman" w:hAnsi="Times New Roman" w:cs="Times New Roman"/>
          <w:sz w:val="24"/>
          <w:szCs w:val="24"/>
        </w:rPr>
        <w:t xml:space="preserve"> (</w:t>
      </w:r>
      <w:r w:rsidR="009E0DF5">
        <w:rPr>
          <w:rFonts w:ascii="Times New Roman" w:hAnsi="Times New Roman" w:cs="Times New Roman"/>
          <w:sz w:val="24"/>
          <w:szCs w:val="24"/>
        </w:rPr>
        <w:t xml:space="preserve">Appendix A in the </w:t>
      </w:r>
      <w:r w:rsidR="00CE3F13">
        <w:rPr>
          <w:rFonts w:ascii="Times New Roman" w:hAnsi="Times New Roman" w:cs="Times New Roman"/>
          <w:sz w:val="24"/>
          <w:szCs w:val="24"/>
        </w:rPr>
        <w:t>supplement)</w:t>
      </w:r>
      <w:r w:rsidRPr="005660D9">
        <w:rPr>
          <w:rFonts w:ascii="Times New Roman" w:hAnsi="Times New Roman" w:cs="Times New Roman"/>
          <w:sz w:val="24"/>
          <w:szCs w:val="24"/>
        </w:rPr>
        <w:t>.</w:t>
      </w:r>
      <w:r w:rsidR="00FE519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F125F35" w14:textId="7A732321" w:rsidR="00FE5196" w:rsidRPr="00FE5196" w:rsidRDefault="00081C3F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meta-analyses, r</w:t>
      </w:r>
      <w:r w:rsidR="00FE5196" w:rsidRPr="00FE5196">
        <w:rPr>
          <w:rFonts w:ascii="Times New Roman" w:hAnsi="Times New Roman" w:cs="Times New Roman"/>
          <w:sz w:val="24"/>
          <w:szCs w:val="24"/>
        </w:rPr>
        <w:t>andom effects restricted maximum likelihood estimator analyses were conducted using the ‘metafor’ package in R.</w:t>
      </w:r>
      <w:r w:rsidR="00FE5196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echtbauer&lt;/Author&gt;&lt;Year&gt;2010&lt;/Year&gt;&lt;RecNum&gt;354&lt;/RecNum&gt;&lt;DisplayText&gt;&lt;style face="superscript"&gt;27&lt;/style&gt;&lt;/DisplayText&gt;&lt;record&gt;&lt;rec-number&gt;354&lt;/rec-number&gt;&lt;foreign-keys&gt;&lt;key app="EN" db-id="szwr5f9f9etz0ke9w5hvvtwgtfpeedv59v00" timestamp="1630668662"&gt;354&lt;/key&gt;&lt;/foreign-keys&gt;&lt;ref-type name="Journal Article"&gt;17&lt;/ref-type&gt;&lt;contributors&gt;&lt;authors&gt;&lt;author&gt;Viechtbauer, W.&lt;/author&gt;&lt;/authors&gt;&lt;/contributors&gt;&lt;titles&gt;&lt;title&gt;Conducting meta-analyse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urls&gt;&lt;/urls&gt;&lt;/record&gt;&lt;/Cite&gt;&lt;/EndNote&gt;</w:instrText>
      </w:r>
      <w:r w:rsidR="00FE5196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27</w:t>
      </w:r>
      <w:r w:rsidR="00FE5196">
        <w:rPr>
          <w:rFonts w:ascii="Times New Roman" w:hAnsi="Times New Roman" w:cs="Times New Roman"/>
          <w:sz w:val="24"/>
          <w:szCs w:val="24"/>
        </w:rPr>
        <w:fldChar w:fldCharType="end"/>
      </w:r>
      <w:r w:rsidR="00FE5196" w:rsidRPr="00FE5196">
        <w:rPr>
          <w:rFonts w:ascii="Times New Roman" w:hAnsi="Times New Roman" w:cs="Times New Roman"/>
          <w:sz w:val="24"/>
          <w:szCs w:val="24"/>
        </w:rPr>
        <w:t xml:space="preserve"> The I</w:t>
      </w:r>
      <w:r w:rsidR="00FE5196" w:rsidRPr="00FE519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E5196" w:rsidRPr="00FE5196">
        <w:rPr>
          <w:rFonts w:ascii="Times New Roman" w:hAnsi="Times New Roman" w:cs="Times New Roman"/>
          <w:sz w:val="24"/>
          <w:szCs w:val="24"/>
        </w:rPr>
        <w:t xml:space="preserve"> </w:t>
      </w:r>
      <w:r w:rsidR="00D964F9">
        <w:rPr>
          <w:rFonts w:ascii="Times New Roman" w:hAnsi="Times New Roman" w:cs="Times New Roman"/>
          <w:sz w:val="24"/>
          <w:szCs w:val="24"/>
        </w:rPr>
        <w:t xml:space="preserve">(inconsistency) </w:t>
      </w:r>
      <w:r w:rsidR="00FE5196" w:rsidRPr="00FE5196">
        <w:rPr>
          <w:rFonts w:ascii="Times New Roman" w:hAnsi="Times New Roman" w:cs="Times New Roman"/>
          <w:sz w:val="24"/>
          <w:szCs w:val="24"/>
        </w:rPr>
        <w:t>statistic was used to assess heterogeneity, with a value of I</w:t>
      </w:r>
      <w:r w:rsidR="00FE5196" w:rsidRPr="00FE519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E5196" w:rsidRPr="00FE5196">
        <w:rPr>
          <w:rFonts w:ascii="Times New Roman" w:hAnsi="Times New Roman" w:cs="Times New Roman"/>
          <w:sz w:val="24"/>
          <w:szCs w:val="24"/>
        </w:rPr>
        <w:t xml:space="preserve"> </w:t>
      </w:r>
      <w:r w:rsidR="00E41854">
        <w:rPr>
          <w:rFonts w:ascii="Times New Roman" w:hAnsi="Times New Roman" w:cs="Times New Roman"/>
          <w:sz w:val="24"/>
          <w:szCs w:val="24"/>
        </w:rPr>
        <w:t xml:space="preserve">&gt; </w:t>
      </w:r>
      <w:r w:rsidR="00FE5196" w:rsidRPr="00FE5196">
        <w:rPr>
          <w:rFonts w:ascii="Times New Roman" w:hAnsi="Times New Roman" w:cs="Times New Roman"/>
          <w:sz w:val="24"/>
          <w:szCs w:val="24"/>
        </w:rPr>
        <w:t>50% indicating substantial heterogeneity</w:t>
      </w:r>
      <w:r>
        <w:rPr>
          <w:rFonts w:ascii="Times New Roman" w:hAnsi="Times New Roman" w:cs="Times New Roman"/>
          <w:sz w:val="24"/>
          <w:szCs w:val="24"/>
        </w:rPr>
        <w:t>. W</w:t>
      </w:r>
      <w:r w:rsidR="00FE5196" w:rsidRPr="00FE5196">
        <w:rPr>
          <w:rFonts w:ascii="Times New Roman" w:hAnsi="Times New Roman" w:cs="Times New Roman"/>
          <w:sz w:val="24"/>
          <w:szCs w:val="24"/>
        </w:rPr>
        <w:t>e undertook leave-one-out</w:t>
      </w:r>
      <w:r w:rsidR="00BC698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E5196" w:rsidRPr="00FE5196">
        <w:rPr>
          <w:rFonts w:ascii="Times New Roman" w:hAnsi="Times New Roman" w:cs="Times New Roman"/>
          <w:sz w:val="24"/>
          <w:szCs w:val="24"/>
        </w:rPr>
        <w:t>Trim and Fill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uval&lt;/Author&gt;&lt;Year&gt;2000&lt;/Year&gt;&lt;RecNum&gt;356&lt;/RecNum&gt;&lt;DisplayText&gt;&lt;style face="superscript"&gt;28&lt;/style&gt;&lt;/DisplayText&gt;&lt;record&gt;&lt;rec-number&gt;356&lt;/rec-number&gt;&lt;foreign-keys&gt;&lt;key app="EN" db-id="szwr5f9f9etz0ke9w5hvvtwgtfpeedv59v00" timestamp="1630668994"&gt;356&lt;/key&gt;&lt;/foreign-keys&gt;&lt;ref-type name="Journal Article"&gt;17&lt;/ref-type&gt;&lt;contributors&gt;&lt;authors&gt;&lt;author&gt;Duval, S.&lt;/author&gt;&lt;author&gt;Tweedie, R.&lt;/author&gt;&lt;/authors&gt;&lt;/contributors&gt;&lt;titles&gt;&lt;title&gt;Trim and fill: A simple funnel-plot-based method of testing and adjusting for publication bias in meta-analysis.&lt;/title&gt;&lt;secondary-title&gt;Biometrics&lt;/secondary-title&gt;&lt;/titles&gt;&lt;periodical&gt;&lt;full-title&gt;Biometrics&lt;/full-title&gt;&lt;/periodical&gt;&lt;pages&gt;455-463&lt;/pages&gt;&lt;volume&gt;56&lt;/volume&gt;&lt;number&gt;2&lt;/number&gt;&lt;section&gt;455&lt;/section&gt;&lt;dates&gt;&lt;year&gt;2000&lt;/year&gt;&lt;/dates&gt;&lt;urls&gt;&lt;/urls&gt;&lt;electronic-resource-num&gt;10.1111/j.0006-341x.2000.00455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28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BC6981">
        <w:rPr>
          <w:rFonts w:ascii="Times New Roman" w:hAnsi="Times New Roman" w:cs="Times New Roman"/>
          <w:sz w:val="24"/>
          <w:szCs w:val="24"/>
        </w:rPr>
        <w:t xml:space="preserve"> </w:t>
      </w:r>
      <w:r w:rsidR="00FE5196" w:rsidRPr="00FE5196">
        <w:rPr>
          <w:rFonts w:ascii="Times New Roman" w:hAnsi="Times New Roman" w:cs="Times New Roman"/>
          <w:sz w:val="24"/>
          <w:szCs w:val="24"/>
        </w:rPr>
        <w:t xml:space="preserve"> analyse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BC6981">
        <w:rPr>
          <w:rFonts w:ascii="Times New Roman" w:hAnsi="Times New Roman" w:cs="Times New Roman"/>
          <w:sz w:val="24"/>
          <w:szCs w:val="24"/>
        </w:rPr>
        <w:t xml:space="preserve">Graphical Displays of Heterogeneity </w:t>
      </w:r>
      <w:r w:rsidR="00BC6981">
        <w:rPr>
          <w:rFonts w:ascii="Times New Roman" w:hAnsi="Times New Roman" w:cs="Times New Roman"/>
          <w:sz w:val="24"/>
          <w:szCs w:val="24"/>
        </w:rPr>
        <w:lastRenderedPageBreak/>
        <w:t>(GOSH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C6981">
        <w:rPr>
          <w:rFonts w:ascii="Times New Roman" w:hAnsi="Times New Roman" w:cs="Times New Roman"/>
          <w:sz w:val="24"/>
          <w:szCs w:val="24"/>
        </w:rPr>
        <w:t xml:space="preserve">and </w:t>
      </w:r>
      <w:r w:rsidR="00BC6981" w:rsidRPr="00FE5196">
        <w:rPr>
          <w:rFonts w:ascii="Times New Roman" w:hAnsi="Times New Roman" w:cs="Times New Roman"/>
          <w:sz w:val="24"/>
          <w:szCs w:val="24"/>
        </w:rPr>
        <w:t xml:space="preserve"> </w:t>
      </w:r>
      <w:r w:rsidR="00FE5196" w:rsidRPr="00FE5196">
        <w:rPr>
          <w:rFonts w:ascii="Times New Roman" w:hAnsi="Times New Roman" w:cs="Times New Roman"/>
          <w:sz w:val="24"/>
          <w:szCs w:val="24"/>
        </w:rPr>
        <w:t xml:space="preserve">Egger’s regression test </w:t>
      </w:r>
      <w:r w:rsidR="00BC6981">
        <w:rPr>
          <w:rFonts w:ascii="Times New Roman" w:hAnsi="Times New Roman" w:cs="Times New Roman"/>
          <w:sz w:val="24"/>
          <w:szCs w:val="24"/>
        </w:rPr>
        <w:t>to examine bias</w:t>
      </w:r>
      <w:r w:rsidR="00FE5196" w:rsidRPr="00FE519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gger&lt;/Author&gt;&lt;Year&gt;1997&lt;/Year&gt;&lt;RecNum&gt;357&lt;/RecNum&gt;&lt;DisplayText&gt;&lt;style face="superscript"&gt;29&lt;/style&gt;&lt;/DisplayText&gt;&lt;record&gt;&lt;rec-number&gt;357&lt;/rec-number&gt;&lt;foreign-keys&gt;&lt;key app="EN" db-id="szwr5f9f9etz0ke9w5hvvtwgtfpeedv59v00" timestamp="1630669040"&gt;357&lt;/key&gt;&lt;/foreign-keys&gt;&lt;ref-type name="Journal Article"&gt;17&lt;/ref-type&gt;&lt;contributors&gt;&lt;authors&gt;&lt;author&gt;Egger, M.&lt;/author&gt;&lt;author&gt;Smith, G.D.&lt;/author&gt;&lt;author&gt;Schneider, M.&lt;/author&gt;&lt;author&gt;Minder, C.&lt;/author&gt;&lt;/authors&gt;&lt;/contributors&gt;&lt;titles&gt;&lt;title&gt; Bias in meta-analysis detected by a simple, graphical test&lt;/title&gt;&lt;secondary-title&gt;British Medical Journal&lt;/secondary-title&gt;&lt;/titles&gt;&lt;periodical&gt;&lt;full-title&gt;British Medical Journal&lt;/full-title&gt;&lt;/periodical&gt;&lt;pages&gt;629-634&lt;/pages&gt;&lt;volume&gt;315&lt;/volume&gt;&lt;number&gt;7109&lt;/number&gt;&lt;dates&gt;&lt;year&gt;1997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29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</w:t>
      </w:r>
      <w:r w:rsidR="00FE5196" w:rsidRPr="00FE5196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E5196" w:rsidRPr="00FE5196">
        <w:rPr>
          <w:rFonts w:ascii="Times New Roman" w:hAnsi="Times New Roman" w:cs="Times New Roman"/>
          <w:sz w:val="24"/>
          <w:szCs w:val="24"/>
        </w:rPr>
        <w:t>examined any influential cases with a DFBETA score &gt;1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iechtbauer&lt;/Author&gt;&lt;Year&gt;2010&lt;/Year&gt;&lt;RecNum&gt;358&lt;/RecNum&gt;&lt;DisplayText&gt;&lt;style face="superscript"&gt;30&lt;/style&gt;&lt;/DisplayText&gt;&lt;record&gt;&lt;rec-number&gt;358&lt;/rec-number&gt;&lt;foreign-keys&gt;&lt;key app="EN" db-id="szwr5f9f9etz0ke9w5hvvtwgtfpeedv59v00" timestamp="1630669083"&gt;358&lt;/key&gt;&lt;/foreign-keys&gt;&lt;ref-type name="Journal Article"&gt;17&lt;/ref-type&gt;&lt;contributors&gt;&lt;authors&gt;&lt;author&gt;Viechtbauer, W.&lt;/author&gt;&lt;author&gt;Cheung, M.W.-L.&lt;/author&gt;&lt;/authors&gt;&lt;/contributors&gt;&lt;titles&gt;&lt;title&gt;Outlier and influence diagnostics for meta‐analysis. Res. Synth. Method&lt;/title&gt;&lt;secondary-title&gt;Research Synthesis Methods&lt;/secondary-title&gt;&lt;/titles&gt;&lt;periodical&gt;&lt;full-title&gt;Research Synthesis Methods&lt;/full-title&gt;&lt;/periodical&gt;&lt;pages&gt;112-125&lt;/pages&gt;&lt;volume&gt;1&lt;/volume&gt;&lt;dates&gt;&lt;year&gt;2010&lt;/year&gt;&lt;/dates&gt;&lt;urls&gt;&lt;/urls&gt;&lt;electronic-resource-num&gt;https://doi.org/10.1002/jrsm.1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30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7F330E1" w14:textId="534C91A0" w:rsidR="00FE5196" w:rsidRDefault="00FE5196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E5196">
        <w:rPr>
          <w:rFonts w:ascii="Times New Roman" w:hAnsi="Times New Roman" w:cs="Times New Roman"/>
          <w:sz w:val="24"/>
          <w:szCs w:val="24"/>
        </w:rPr>
        <w:t>W</w:t>
      </w:r>
      <w:r w:rsidR="00ED5BE9">
        <w:rPr>
          <w:rFonts w:ascii="Times New Roman" w:hAnsi="Times New Roman" w:cs="Times New Roman"/>
          <w:sz w:val="24"/>
          <w:szCs w:val="24"/>
        </w:rPr>
        <w:t>hen appropriate, we</w:t>
      </w:r>
      <w:r w:rsidRPr="00FE5196">
        <w:rPr>
          <w:rFonts w:ascii="Times New Roman" w:hAnsi="Times New Roman" w:cs="Times New Roman"/>
          <w:sz w:val="24"/>
          <w:szCs w:val="24"/>
        </w:rPr>
        <w:t xml:space="preserve"> conducted subgroup (moderation) analyses </w:t>
      </w:r>
      <w:r w:rsidR="00614748">
        <w:rPr>
          <w:rFonts w:ascii="Times New Roman" w:hAnsi="Times New Roman" w:cs="Times New Roman"/>
          <w:sz w:val="24"/>
          <w:szCs w:val="24"/>
        </w:rPr>
        <w:t>by</w:t>
      </w:r>
      <w:r w:rsidRPr="00FE5196">
        <w:rPr>
          <w:rFonts w:ascii="Times New Roman" w:hAnsi="Times New Roman" w:cs="Times New Roman"/>
          <w:sz w:val="24"/>
          <w:szCs w:val="24"/>
        </w:rPr>
        <w:t xml:space="preserve"> </w:t>
      </w:r>
      <w:r w:rsidR="00614748">
        <w:rPr>
          <w:rFonts w:ascii="Times New Roman" w:hAnsi="Times New Roman" w:cs="Times New Roman"/>
          <w:sz w:val="24"/>
          <w:szCs w:val="24"/>
        </w:rPr>
        <w:t>study design (</w:t>
      </w:r>
      <w:r w:rsidRPr="00FE5196">
        <w:rPr>
          <w:rFonts w:ascii="Times New Roman" w:hAnsi="Times New Roman" w:cs="Times New Roman"/>
          <w:sz w:val="24"/>
          <w:szCs w:val="24"/>
        </w:rPr>
        <w:t xml:space="preserve">RCT vs </w:t>
      </w:r>
      <w:r w:rsidR="00614748">
        <w:rPr>
          <w:rFonts w:ascii="Times New Roman" w:hAnsi="Times New Roman" w:cs="Times New Roman"/>
          <w:sz w:val="24"/>
          <w:szCs w:val="24"/>
        </w:rPr>
        <w:t>NRS),</w:t>
      </w:r>
      <w:r w:rsidRPr="00FE5196">
        <w:rPr>
          <w:rFonts w:ascii="Times New Roman" w:hAnsi="Times New Roman" w:cs="Times New Roman"/>
          <w:sz w:val="24"/>
          <w:szCs w:val="24"/>
        </w:rPr>
        <w:t xml:space="preserve"> </w:t>
      </w:r>
      <w:r w:rsidR="00614748">
        <w:rPr>
          <w:rFonts w:ascii="Times New Roman" w:hAnsi="Times New Roman" w:cs="Times New Roman"/>
          <w:sz w:val="24"/>
          <w:szCs w:val="24"/>
        </w:rPr>
        <w:t>marketing manipulation type (</w:t>
      </w:r>
      <w:r w:rsidRPr="00FE5196">
        <w:rPr>
          <w:rFonts w:ascii="Times New Roman" w:hAnsi="Times New Roman" w:cs="Times New Roman"/>
          <w:sz w:val="24"/>
          <w:szCs w:val="24"/>
        </w:rPr>
        <w:t>exposure vs power</w:t>
      </w:r>
      <w:r w:rsidR="00614748">
        <w:rPr>
          <w:rFonts w:ascii="Times New Roman" w:hAnsi="Times New Roman" w:cs="Times New Roman"/>
          <w:sz w:val="24"/>
          <w:szCs w:val="24"/>
        </w:rPr>
        <w:t>) and</w:t>
      </w:r>
      <w:r w:rsidRPr="00FE5196">
        <w:rPr>
          <w:rFonts w:ascii="Times New Roman" w:hAnsi="Times New Roman" w:cs="Times New Roman"/>
          <w:sz w:val="24"/>
          <w:szCs w:val="24"/>
        </w:rPr>
        <w:t xml:space="preserve"> marketing </w:t>
      </w:r>
      <w:r w:rsidR="00614748">
        <w:rPr>
          <w:rFonts w:ascii="Times New Roman" w:hAnsi="Times New Roman" w:cs="Times New Roman"/>
          <w:sz w:val="24"/>
          <w:szCs w:val="24"/>
        </w:rPr>
        <w:t>channel</w:t>
      </w:r>
      <w:r w:rsidRPr="00FE5196">
        <w:rPr>
          <w:rFonts w:ascii="Times New Roman" w:hAnsi="Times New Roman" w:cs="Times New Roman"/>
          <w:sz w:val="24"/>
          <w:szCs w:val="24"/>
        </w:rPr>
        <w:t xml:space="preserve"> </w:t>
      </w:r>
      <w:r w:rsidR="00614748">
        <w:rPr>
          <w:rFonts w:ascii="Times New Roman" w:hAnsi="Times New Roman" w:cs="Times New Roman"/>
          <w:sz w:val="24"/>
          <w:szCs w:val="24"/>
        </w:rPr>
        <w:t>(</w:t>
      </w:r>
      <w:r w:rsidRPr="00FE5196">
        <w:rPr>
          <w:rFonts w:ascii="Times New Roman" w:hAnsi="Times New Roman" w:cs="Times New Roman"/>
          <w:sz w:val="24"/>
          <w:szCs w:val="24"/>
        </w:rPr>
        <w:t>television vs digital vs packaging</w:t>
      </w:r>
      <w:r w:rsidR="00614748">
        <w:rPr>
          <w:rFonts w:ascii="Times New Roman" w:hAnsi="Times New Roman" w:cs="Times New Roman"/>
          <w:sz w:val="24"/>
          <w:szCs w:val="24"/>
        </w:rPr>
        <w:t>)</w:t>
      </w:r>
      <w:r w:rsidRPr="00FE5196">
        <w:rPr>
          <w:rFonts w:ascii="Times New Roman" w:hAnsi="Times New Roman" w:cs="Times New Roman"/>
          <w:sz w:val="24"/>
          <w:szCs w:val="24"/>
        </w:rPr>
        <w:t>. Within RCT</w:t>
      </w:r>
      <w:r w:rsidR="00245716">
        <w:rPr>
          <w:rFonts w:ascii="Times New Roman" w:hAnsi="Times New Roman" w:cs="Times New Roman"/>
          <w:sz w:val="24"/>
          <w:szCs w:val="24"/>
        </w:rPr>
        <w:t>s</w:t>
      </w:r>
      <w:r w:rsidRPr="00FE5196">
        <w:rPr>
          <w:rFonts w:ascii="Times New Roman" w:hAnsi="Times New Roman" w:cs="Times New Roman"/>
          <w:sz w:val="24"/>
          <w:szCs w:val="24"/>
        </w:rPr>
        <w:t xml:space="preserve"> we examined whether risk of bias scores (low vs medium) moderated the effect (not possible for the preference outcome due to the small number of data points), and within </w:t>
      </w:r>
      <w:r w:rsidR="00614748">
        <w:rPr>
          <w:rFonts w:ascii="Times New Roman" w:hAnsi="Times New Roman" w:cs="Times New Roman"/>
          <w:sz w:val="24"/>
          <w:szCs w:val="24"/>
        </w:rPr>
        <w:t>NRS</w:t>
      </w:r>
      <w:r w:rsidRPr="00FE5196">
        <w:rPr>
          <w:rFonts w:ascii="Times New Roman" w:hAnsi="Times New Roman" w:cs="Times New Roman"/>
          <w:sz w:val="24"/>
          <w:szCs w:val="24"/>
        </w:rPr>
        <w:t xml:space="preserve"> we conducted meta-regression</w:t>
      </w:r>
      <w:r w:rsidR="00245716">
        <w:rPr>
          <w:rFonts w:ascii="Times New Roman" w:hAnsi="Times New Roman" w:cs="Times New Roman"/>
          <w:sz w:val="24"/>
          <w:szCs w:val="24"/>
        </w:rPr>
        <w:t>s</w:t>
      </w:r>
      <w:r w:rsidRPr="00FE5196">
        <w:rPr>
          <w:rFonts w:ascii="Times New Roman" w:hAnsi="Times New Roman" w:cs="Times New Roman"/>
          <w:sz w:val="24"/>
          <w:szCs w:val="24"/>
        </w:rPr>
        <w:t xml:space="preserve"> to examine if scores on the NOS were associated with the effect.  For diet and choice outcomes we examined whether mean age of children in the sample or </w:t>
      </w:r>
      <w:r w:rsidR="005B22A1">
        <w:rPr>
          <w:rFonts w:ascii="Times New Roman" w:hAnsi="Times New Roman" w:cs="Times New Roman"/>
          <w:sz w:val="24"/>
          <w:szCs w:val="24"/>
        </w:rPr>
        <w:t>body mass index (</w:t>
      </w:r>
      <w:r w:rsidRPr="00FE5196">
        <w:rPr>
          <w:rFonts w:ascii="Times New Roman" w:hAnsi="Times New Roman" w:cs="Times New Roman"/>
          <w:sz w:val="24"/>
          <w:szCs w:val="24"/>
        </w:rPr>
        <w:t>BMI</w:t>
      </w:r>
      <w:r w:rsidR="005B22A1">
        <w:rPr>
          <w:rFonts w:ascii="Times New Roman" w:hAnsi="Times New Roman" w:cs="Times New Roman"/>
          <w:sz w:val="24"/>
          <w:szCs w:val="24"/>
        </w:rPr>
        <w:t xml:space="preserve">) </w:t>
      </w:r>
      <w:r w:rsidRPr="00FE5196">
        <w:rPr>
          <w:rFonts w:ascii="Times New Roman" w:hAnsi="Times New Roman" w:cs="Times New Roman"/>
          <w:sz w:val="24"/>
          <w:szCs w:val="24"/>
        </w:rPr>
        <w:t>Z score of the sample was associated with effect size using meta-regression (not possible for the preference outcome due to the small number of data points).</w:t>
      </w:r>
      <w:r w:rsidR="00213B69">
        <w:rPr>
          <w:rFonts w:ascii="Times New Roman" w:hAnsi="Times New Roman" w:cs="Times New Roman"/>
          <w:sz w:val="24"/>
          <w:szCs w:val="24"/>
        </w:rPr>
        <w:t>T</w:t>
      </w:r>
      <w:r w:rsidRPr="00FE5196">
        <w:rPr>
          <w:rFonts w:ascii="Times New Roman" w:hAnsi="Times New Roman" w:cs="Times New Roman"/>
          <w:sz w:val="24"/>
          <w:szCs w:val="24"/>
        </w:rPr>
        <w:t>o examine evidential value we conducted p</w:t>
      </w:r>
      <w:r w:rsidR="00612F46">
        <w:rPr>
          <w:rFonts w:ascii="Times New Roman" w:hAnsi="Times New Roman" w:cs="Times New Roman"/>
          <w:sz w:val="24"/>
          <w:szCs w:val="24"/>
        </w:rPr>
        <w:t xml:space="preserve"> </w:t>
      </w:r>
      <w:r w:rsidRPr="00FE5196">
        <w:rPr>
          <w:rFonts w:ascii="Times New Roman" w:hAnsi="Times New Roman" w:cs="Times New Roman"/>
          <w:sz w:val="24"/>
          <w:szCs w:val="24"/>
        </w:rPr>
        <w:t>curve analys</w:t>
      </w:r>
      <w:r w:rsidR="00213B69">
        <w:rPr>
          <w:rFonts w:ascii="Times New Roman" w:hAnsi="Times New Roman" w:cs="Times New Roman"/>
          <w:sz w:val="24"/>
          <w:szCs w:val="24"/>
        </w:rPr>
        <w:t>e</w:t>
      </w:r>
      <w:r w:rsidRPr="00FE5196">
        <w:rPr>
          <w:rFonts w:ascii="Times New Roman" w:hAnsi="Times New Roman" w:cs="Times New Roman"/>
          <w:sz w:val="24"/>
          <w:szCs w:val="24"/>
        </w:rPr>
        <w:t>s using the ‘dmetar’ function in R.</w:t>
      </w:r>
      <w:r w:rsidR="00081C3F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rer&lt;/Author&gt;&lt;Year&gt;2019&lt;/Year&gt;&lt;RecNum&gt;359&lt;/RecNum&gt;&lt;DisplayText&gt;&lt;style face="superscript"&gt;31&lt;/style&gt;&lt;/DisplayText&gt;&lt;record&gt;&lt;rec-number&gt;359&lt;/rec-number&gt;&lt;foreign-keys&gt;&lt;key app="EN" db-id="szwr5f9f9etz0ke9w5hvvtwgtfpeedv59v00" timestamp="1630669323"&gt;359&lt;/key&gt;&lt;/foreign-keys&gt;&lt;ref-type name="Web Page"&gt;12&lt;/ref-type&gt;&lt;contributors&gt;&lt;authors&gt;&lt;author&gt;Harrer, M.&lt;/author&gt;&lt;author&gt;Cuijpers, P.&lt;/author&gt;&lt;author&gt;Furukawa, T.&lt;/author&gt;&lt;author&gt;Ebert, D.D.&lt;/author&gt;&lt;/authors&gt;&lt;/contributors&gt;&lt;titles&gt;&lt;title&gt;dmetar: Companion R Package For The Guide &amp;apos;Doing Meta-Analysis in R&amp;apos;. R package version 0.0.9000.&lt;/title&gt;&lt;/titles&gt;&lt;dates&gt;&lt;year&gt;2019&lt;/year&gt;&lt;/dates&gt;&lt;urls&gt;&lt;/urls&gt;&lt;/record&gt;&lt;/Cite&gt;&lt;/EndNote&gt;</w:instrText>
      </w:r>
      <w:r w:rsidR="00081C3F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31</w:t>
      </w:r>
      <w:r w:rsidR="00081C3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F0D8123" w14:textId="5F2D36D3" w:rsidR="00CC3137" w:rsidRDefault="00CC3137" w:rsidP="0001278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 xml:space="preserve">We </w:t>
      </w:r>
      <w:r w:rsidR="00893FB1">
        <w:rPr>
          <w:rFonts w:ascii="Times New Roman" w:hAnsi="Times New Roman" w:cs="Times New Roman"/>
          <w:sz w:val="24"/>
          <w:szCs w:val="24"/>
        </w:rPr>
        <w:t xml:space="preserve">used </w:t>
      </w:r>
      <w:r>
        <w:rPr>
          <w:rFonts w:ascii="Times New Roman" w:hAnsi="Times New Roman" w:cs="Times New Roman"/>
          <w:sz w:val="24"/>
          <w:szCs w:val="24"/>
        </w:rPr>
        <w:t>GRADE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705F8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yatt&lt;/Author&gt;&lt;Year&gt;2008&lt;/Year&gt;&lt;RecNum&gt;360&lt;/RecNum&gt;&lt;DisplayText&gt;&lt;style face="superscript"&gt;32&lt;/style&gt;&lt;/DisplayText&gt;&lt;record&gt;&lt;rec-number&gt;360&lt;/rec-number&gt;&lt;foreign-keys&gt;&lt;key app="EN" db-id="szwr5f9f9etz0ke9w5hvvtwgtfpeedv59v00" timestamp="1630669963"&gt;360&lt;/key&gt;&lt;/foreign-keys&gt;&lt;ref-type name="Journal Article"&gt;17&lt;/ref-type&gt;&lt;contributors&gt;&lt;authors&gt;&lt;author&gt;Guyatt, Gordon H&lt;/author&gt;&lt;author&gt;Oxman, Andrew D&lt;/author&gt;&lt;author&gt;Vist, Gunn E&lt;/author&gt;&lt;author&gt;Kunz, Regina&lt;/author&gt;&lt;author&gt;Falck-Ytter, Yngve&lt;/author&gt;&lt;author&gt;Alonso-Coello, Pablo&lt;/author&gt;&lt;author&gt;Schünemann, Holger J&lt;/author&gt;&lt;/authors&gt;&lt;/contributors&gt;&lt;titles&gt;&lt;title&gt;GRADE: an emerging consensus on rating quality of evidence and strength of recommendations&lt;/title&gt;&lt;secondary-title&gt;British Medical Journal&lt;/secondary-title&gt;&lt;/titles&gt;&lt;periodical&gt;&lt;full-title&gt;British Medical Journal&lt;/full-title&gt;&lt;/periodical&gt;&lt;pages&gt;924-926&lt;/pages&gt;&lt;volume&gt;336&lt;/volume&gt;&lt;number&gt;7650&lt;/number&gt;&lt;dates&gt;&lt;year&gt;2008&lt;/year&gt;&lt;/dates&gt;&lt;urls&gt;&lt;related-urls&gt;&lt;url&gt;https://www.bmj.com/content/bmj/336/7650/924.full.pdf&lt;/url&gt;&lt;/related-urls&gt;&lt;/urls&gt;&lt;electronic-resource-num&gt;10.1136/bmj.39489.470347.AD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3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o judge the certainty of evidence as high, moderate, low, or very low</w:t>
      </w:r>
      <w:r w:rsidR="006B223F">
        <w:rPr>
          <w:rFonts w:ascii="Times New Roman" w:hAnsi="Times New Roman" w:cs="Times New Roman"/>
          <w:sz w:val="24"/>
          <w:szCs w:val="24"/>
        </w:rPr>
        <w:t xml:space="preserve"> (</w:t>
      </w:r>
      <w:r w:rsidR="009E0DF5">
        <w:rPr>
          <w:rFonts w:ascii="Times New Roman" w:hAnsi="Times New Roman" w:cs="Times New Roman"/>
          <w:sz w:val="24"/>
          <w:szCs w:val="24"/>
        </w:rPr>
        <w:t xml:space="preserve">Appendix A in the </w:t>
      </w:r>
      <w:r w:rsidR="006B223F">
        <w:rPr>
          <w:rFonts w:ascii="Times New Roman" w:hAnsi="Times New Roman" w:cs="Times New Roman"/>
          <w:sz w:val="24"/>
          <w:szCs w:val="24"/>
        </w:rPr>
        <w:t>supplement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13B69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esearch team</w:t>
      </w:r>
      <w:r w:rsidR="00213B69">
        <w:rPr>
          <w:rFonts w:ascii="Times New Roman" w:hAnsi="Times New Roman" w:cs="Times New Roman"/>
          <w:sz w:val="24"/>
          <w:szCs w:val="24"/>
        </w:rPr>
        <w:t xml:space="preserve"> certainty assessments were</w:t>
      </w:r>
      <w:r>
        <w:rPr>
          <w:rFonts w:ascii="Times New Roman" w:hAnsi="Times New Roman" w:cs="Times New Roman"/>
          <w:sz w:val="24"/>
          <w:szCs w:val="24"/>
        </w:rPr>
        <w:t xml:space="preserve"> revised </w:t>
      </w:r>
      <w:r w:rsidR="00213B69">
        <w:rPr>
          <w:rFonts w:ascii="Times New Roman" w:hAnsi="Times New Roman" w:cs="Times New Roman"/>
          <w:sz w:val="24"/>
          <w:szCs w:val="24"/>
        </w:rPr>
        <w:t xml:space="preserve">where </w:t>
      </w:r>
      <w:r>
        <w:rPr>
          <w:rFonts w:ascii="Times New Roman" w:hAnsi="Times New Roman" w:cs="Times New Roman"/>
          <w:sz w:val="24"/>
          <w:szCs w:val="24"/>
        </w:rPr>
        <w:t xml:space="preserve">necessary following discussion with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HO </w:t>
      </w:r>
      <w:r w:rsidR="001E7CBB">
        <w:rPr>
          <w:rFonts w:ascii="Times New Roman" w:hAnsi="Times New Roman" w:cs="Times New Roman"/>
          <w:sz w:val="24"/>
          <w:szCs w:val="24"/>
          <w:lang w:val="en-US"/>
        </w:rPr>
        <w:t xml:space="preserve">NUGAG </w:t>
      </w:r>
      <w:r>
        <w:rPr>
          <w:rFonts w:ascii="Times New Roman" w:hAnsi="Times New Roman" w:cs="Times New Roman"/>
          <w:sz w:val="24"/>
          <w:szCs w:val="24"/>
          <w:lang w:val="en-US"/>
        </w:rPr>
        <w:t>Subgroup.</w:t>
      </w:r>
    </w:p>
    <w:p w14:paraId="02AB51F8" w14:textId="77777777" w:rsidR="00E45BBB" w:rsidRDefault="00E45BBB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DE1DE64" w14:textId="777C27BA" w:rsidR="0011214F" w:rsidRDefault="0011214F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Results</w:t>
      </w:r>
    </w:p>
    <w:p w14:paraId="08938BA9" w14:textId="0D5BC0D5" w:rsidR="00C426E1" w:rsidRDefault="00B56E9A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31063 titles were assessed for eligibility and 28682 were </w:t>
      </w:r>
      <w:r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ineligible (figure 1). </w:t>
      </w:r>
    </w:p>
    <w:p w14:paraId="29E8B6AD" w14:textId="77777777" w:rsidR="00C426E1" w:rsidRDefault="00C426E1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357C92E" w14:textId="14B32715" w:rsidR="00FC5946" w:rsidRDefault="00B56E9A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426E1">
        <w:rPr>
          <w:rFonts w:ascii="Times New Roman" w:hAnsi="Times New Roman" w:cs="Times New Roman"/>
          <w:sz w:val="24"/>
          <w:szCs w:val="24"/>
          <w:lang w:val="en-US"/>
        </w:rPr>
        <w:t>Of 238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ull text articles assessed</w:t>
      </w:r>
      <w:r w:rsidR="00D871F1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96 </w:t>
      </w:r>
      <w:r w:rsidR="00D871F1">
        <w:rPr>
          <w:rFonts w:ascii="Times New Roman" w:hAnsi="Times New Roman" w:cs="Times New Roman"/>
          <w:sz w:val="24"/>
          <w:szCs w:val="24"/>
          <w:lang w:val="en-US"/>
        </w:rPr>
        <w:t>studies were includ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the systematic review</w:t>
      </w:r>
      <w:r w:rsidR="00D871F1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F7481F">
        <w:rPr>
          <w:rFonts w:ascii="Times New Roman" w:hAnsi="Times New Roman" w:cs="Times New Roman"/>
          <w:sz w:val="24"/>
          <w:szCs w:val="24"/>
          <w:lang w:val="en-US"/>
        </w:rPr>
        <w:t>80</w:t>
      </w:r>
      <w:r w:rsidR="00D871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n the meta-analyses.</w:t>
      </w:r>
      <w:r w:rsidR="007D67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7030F">
        <w:rPr>
          <w:rFonts w:ascii="Times New Roman" w:hAnsi="Times New Roman" w:cs="Times New Roman"/>
          <w:sz w:val="24"/>
          <w:szCs w:val="24"/>
          <w:lang w:val="en-US"/>
        </w:rPr>
        <w:t xml:space="preserve">Study characteristics are in the 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supplement</w:t>
      </w:r>
      <w:r w:rsidR="009E0DF5">
        <w:rPr>
          <w:rFonts w:ascii="Times New Roman" w:hAnsi="Times New Roman" w:cs="Times New Roman"/>
          <w:sz w:val="24"/>
          <w:szCs w:val="24"/>
          <w:lang w:val="en-US"/>
        </w:rPr>
        <w:t xml:space="preserve"> (Appendix B)</w:t>
      </w:r>
      <w:r w:rsidR="00E7030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A1282">
        <w:rPr>
          <w:rFonts w:ascii="Times New Roman" w:hAnsi="Times New Roman" w:cs="Times New Roman"/>
          <w:sz w:val="24"/>
          <w:szCs w:val="24"/>
          <w:lang w:val="en-US"/>
        </w:rPr>
        <w:t>Pooled c</w:t>
      </w:r>
      <w:r w:rsidR="007D677C">
        <w:rPr>
          <w:rFonts w:ascii="Times New Roman" w:hAnsi="Times New Roman" w:cs="Times New Roman"/>
          <w:sz w:val="24"/>
          <w:szCs w:val="24"/>
          <w:lang w:val="en-US"/>
        </w:rPr>
        <w:t xml:space="preserve">ritical outcome data for </w:t>
      </w:r>
      <w:r w:rsidR="007D677C">
        <w:rPr>
          <w:rFonts w:ascii="Times New Roman" w:hAnsi="Times New Roman" w:cs="Times New Roman"/>
          <w:sz w:val="24"/>
          <w:szCs w:val="24"/>
        </w:rPr>
        <w:t xml:space="preserve">food </w:t>
      </w:r>
      <w:r w:rsidR="00723150">
        <w:rPr>
          <w:rFonts w:ascii="Times New Roman" w:hAnsi="Times New Roman" w:cs="Times New Roman"/>
          <w:sz w:val="24"/>
          <w:szCs w:val="24"/>
        </w:rPr>
        <w:t>intake</w:t>
      </w:r>
      <w:r w:rsidR="007D677C">
        <w:rPr>
          <w:rFonts w:ascii="Times New Roman" w:hAnsi="Times New Roman" w:cs="Times New Roman"/>
          <w:sz w:val="24"/>
          <w:szCs w:val="24"/>
        </w:rPr>
        <w:t xml:space="preserve">, choice, </w:t>
      </w:r>
      <w:r w:rsidR="000A1282">
        <w:rPr>
          <w:rFonts w:ascii="Times New Roman" w:hAnsi="Times New Roman" w:cs="Times New Roman"/>
          <w:sz w:val="24"/>
          <w:szCs w:val="24"/>
        </w:rPr>
        <w:t xml:space="preserve">and </w:t>
      </w:r>
      <w:r w:rsidR="007D677C">
        <w:rPr>
          <w:rFonts w:ascii="Times New Roman" w:hAnsi="Times New Roman" w:cs="Times New Roman"/>
          <w:sz w:val="24"/>
          <w:szCs w:val="24"/>
        </w:rPr>
        <w:t xml:space="preserve">preference are summarised in Table 1. </w:t>
      </w:r>
      <w:r w:rsidR="00641876">
        <w:rPr>
          <w:rFonts w:ascii="Times New Roman" w:hAnsi="Times New Roman" w:cs="Times New Roman"/>
          <w:sz w:val="24"/>
          <w:szCs w:val="24"/>
        </w:rPr>
        <w:t>Overall f</w:t>
      </w:r>
      <w:r w:rsidR="00FC5946">
        <w:rPr>
          <w:rFonts w:ascii="Times New Roman" w:hAnsi="Times New Roman" w:cs="Times New Roman"/>
          <w:sz w:val="24"/>
          <w:szCs w:val="24"/>
        </w:rPr>
        <w:t>orest plots</w:t>
      </w:r>
      <w:r w:rsidR="004321FE">
        <w:rPr>
          <w:rFonts w:ascii="Times New Roman" w:hAnsi="Times New Roman" w:cs="Times New Roman"/>
          <w:sz w:val="24"/>
          <w:szCs w:val="24"/>
        </w:rPr>
        <w:t xml:space="preserve"> </w:t>
      </w:r>
      <w:r w:rsidR="00FC5946">
        <w:rPr>
          <w:rFonts w:ascii="Times New Roman" w:hAnsi="Times New Roman" w:cs="Times New Roman"/>
          <w:sz w:val="24"/>
          <w:szCs w:val="24"/>
        </w:rPr>
        <w:t xml:space="preserve">are shown in </w:t>
      </w:r>
      <w:r w:rsidR="00FC5946" w:rsidRPr="00C426E1">
        <w:rPr>
          <w:rFonts w:ascii="Times New Roman" w:hAnsi="Times New Roman" w:cs="Times New Roman"/>
          <w:sz w:val="24"/>
          <w:szCs w:val="24"/>
        </w:rPr>
        <w:t>figure</w:t>
      </w:r>
      <w:r w:rsidR="00641876" w:rsidRPr="00C426E1">
        <w:rPr>
          <w:rFonts w:ascii="Times New Roman" w:hAnsi="Times New Roman" w:cs="Times New Roman"/>
          <w:sz w:val="24"/>
          <w:szCs w:val="24"/>
        </w:rPr>
        <w:t>s</w:t>
      </w:r>
      <w:r w:rsidR="00FC5946" w:rsidRPr="00C426E1">
        <w:rPr>
          <w:rFonts w:ascii="Times New Roman" w:hAnsi="Times New Roman" w:cs="Times New Roman"/>
          <w:sz w:val="24"/>
          <w:szCs w:val="24"/>
        </w:rPr>
        <w:t xml:space="preserve"> 2</w:t>
      </w:r>
      <w:r w:rsidR="00641876" w:rsidRPr="00C426E1">
        <w:rPr>
          <w:rFonts w:ascii="Times New Roman" w:hAnsi="Times New Roman" w:cs="Times New Roman"/>
          <w:sz w:val="24"/>
          <w:szCs w:val="24"/>
        </w:rPr>
        <w:t>, 3, and 4</w:t>
      </w:r>
      <w:r w:rsidR="00FC5946">
        <w:rPr>
          <w:rFonts w:ascii="Times New Roman" w:hAnsi="Times New Roman" w:cs="Times New Roman"/>
          <w:sz w:val="24"/>
          <w:szCs w:val="24"/>
        </w:rPr>
        <w:t xml:space="preserve">. </w:t>
      </w:r>
      <w:r w:rsidR="004321FE">
        <w:rPr>
          <w:rFonts w:ascii="Times New Roman" w:hAnsi="Times New Roman" w:cs="Times New Roman"/>
          <w:sz w:val="24"/>
          <w:szCs w:val="24"/>
        </w:rPr>
        <w:t>F</w:t>
      </w:r>
      <w:r w:rsidR="00FC5946">
        <w:rPr>
          <w:rFonts w:ascii="Times New Roman" w:hAnsi="Times New Roman" w:cs="Times New Roman"/>
          <w:sz w:val="24"/>
          <w:szCs w:val="24"/>
        </w:rPr>
        <w:t xml:space="preserve">orest plots </w:t>
      </w:r>
      <w:r w:rsidR="004321FE">
        <w:rPr>
          <w:rFonts w:ascii="Times New Roman" w:hAnsi="Times New Roman" w:cs="Times New Roman"/>
          <w:sz w:val="24"/>
          <w:szCs w:val="24"/>
        </w:rPr>
        <w:t xml:space="preserve">for </w:t>
      </w:r>
      <w:r w:rsidR="00614748">
        <w:rPr>
          <w:rFonts w:ascii="Times New Roman" w:hAnsi="Times New Roman" w:cs="Times New Roman"/>
          <w:sz w:val="24"/>
          <w:szCs w:val="24"/>
        </w:rPr>
        <w:t>subgroup</w:t>
      </w:r>
      <w:r w:rsidR="004321FE">
        <w:rPr>
          <w:rFonts w:ascii="Times New Roman" w:hAnsi="Times New Roman" w:cs="Times New Roman"/>
          <w:sz w:val="24"/>
          <w:szCs w:val="24"/>
        </w:rPr>
        <w:t xml:space="preserve"> analyses</w:t>
      </w:r>
      <w:r w:rsidR="00DC652C">
        <w:rPr>
          <w:rFonts w:ascii="Times New Roman" w:hAnsi="Times New Roman" w:cs="Times New Roman"/>
          <w:sz w:val="24"/>
          <w:szCs w:val="24"/>
        </w:rPr>
        <w:t>,</w:t>
      </w:r>
      <w:r w:rsidR="00FC5946">
        <w:rPr>
          <w:rFonts w:ascii="Times New Roman" w:hAnsi="Times New Roman" w:cs="Times New Roman"/>
          <w:sz w:val="24"/>
          <w:szCs w:val="24"/>
        </w:rPr>
        <w:t xml:space="preserve"> </w:t>
      </w:r>
      <w:r w:rsidR="00DC652C">
        <w:rPr>
          <w:rFonts w:ascii="Times New Roman" w:hAnsi="Times New Roman" w:cs="Times New Roman"/>
          <w:sz w:val="24"/>
          <w:szCs w:val="24"/>
        </w:rPr>
        <w:t xml:space="preserve">GOSH and </w:t>
      </w:r>
      <w:r w:rsidR="00FC5946">
        <w:rPr>
          <w:rFonts w:ascii="Times New Roman" w:hAnsi="Times New Roman" w:cs="Times New Roman"/>
          <w:sz w:val="24"/>
          <w:szCs w:val="24"/>
        </w:rPr>
        <w:t>p</w:t>
      </w:r>
      <w:r w:rsidR="00612F46">
        <w:rPr>
          <w:rFonts w:ascii="Times New Roman" w:hAnsi="Times New Roman" w:cs="Times New Roman"/>
          <w:sz w:val="24"/>
          <w:szCs w:val="24"/>
        </w:rPr>
        <w:t xml:space="preserve"> </w:t>
      </w:r>
      <w:r w:rsidR="00FC5946">
        <w:rPr>
          <w:rFonts w:ascii="Times New Roman" w:hAnsi="Times New Roman" w:cs="Times New Roman"/>
          <w:sz w:val="24"/>
          <w:szCs w:val="24"/>
        </w:rPr>
        <w:t xml:space="preserve">curve plots are in the </w:t>
      </w:r>
      <w:r w:rsidR="00FB04E9">
        <w:rPr>
          <w:rFonts w:ascii="Times New Roman" w:hAnsi="Times New Roman" w:cs="Times New Roman"/>
          <w:sz w:val="24"/>
          <w:szCs w:val="24"/>
        </w:rPr>
        <w:t>supplement</w:t>
      </w:r>
      <w:r w:rsidR="00C64BB8">
        <w:rPr>
          <w:rFonts w:ascii="Times New Roman" w:hAnsi="Times New Roman" w:cs="Times New Roman"/>
          <w:sz w:val="24"/>
          <w:szCs w:val="24"/>
        </w:rPr>
        <w:t xml:space="preserve"> (Appendix D)</w:t>
      </w:r>
      <w:r w:rsidR="00FC5946">
        <w:rPr>
          <w:rFonts w:ascii="Times New Roman" w:hAnsi="Times New Roman" w:cs="Times New Roman"/>
          <w:sz w:val="24"/>
          <w:szCs w:val="24"/>
        </w:rPr>
        <w:t>.</w:t>
      </w:r>
    </w:p>
    <w:p w14:paraId="4D3F966C" w14:textId="77777777" w:rsidR="00FC5946" w:rsidRDefault="00FC5946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8F19399" w14:textId="665F28F7" w:rsidR="00901990" w:rsidRDefault="00FC5946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ta relating to other outcomes</w:t>
      </w:r>
      <w:r w:rsidR="00C64BB8">
        <w:rPr>
          <w:rFonts w:ascii="Times New Roman" w:hAnsi="Times New Roman" w:cs="Times New Roman"/>
          <w:sz w:val="24"/>
          <w:szCs w:val="24"/>
        </w:rPr>
        <w:t>, bias assessments</w:t>
      </w:r>
      <w:r w:rsidR="00E7030F">
        <w:rPr>
          <w:rFonts w:ascii="Times New Roman" w:hAnsi="Times New Roman" w:cs="Times New Roman"/>
          <w:sz w:val="24"/>
          <w:szCs w:val="24"/>
        </w:rPr>
        <w:t xml:space="preserve"> and all GRADE tables</w:t>
      </w:r>
      <w:r>
        <w:rPr>
          <w:rFonts w:ascii="Times New Roman" w:hAnsi="Times New Roman" w:cs="Times New Roman"/>
          <w:sz w:val="24"/>
          <w:szCs w:val="24"/>
        </w:rPr>
        <w:t xml:space="preserve"> are in the </w:t>
      </w:r>
      <w:r w:rsidR="00FB04E9">
        <w:rPr>
          <w:rFonts w:ascii="Times New Roman" w:hAnsi="Times New Roman" w:cs="Times New Roman"/>
          <w:sz w:val="24"/>
          <w:szCs w:val="24"/>
        </w:rPr>
        <w:t>supplement</w:t>
      </w:r>
      <w:r w:rsidR="00C64BB8">
        <w:rPr>
          <w:rFonts w:ascii="Times New Roman" w:hAnsi="Times New Roman" w:cs="Times New Roman"/>
          <w:sz w:val="24"/>
          <w:szCs w:val="24"/>
        </w:rPr>
        <w:t xml:space="preserve"> (Appendices C, E, and F)</w:t>
      </w:r>
      <w:r>
        <w:rPr>
          <w:rFonts w:ascii="Times New Roman" w:hAnsi="Times New Roman" w:cs="Times New Roman"/>
          <w:sz w:val="24"/>
          <w:szCs w:val="24"/>
        </w:rPr>
        <w:t>. No relevant studies were identified with the</w:t>
      </w:r>
      <w:r w:rsidR="007D677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et related</w:t>
      </w:r>
      <w:r w:rsidR="007D677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CDs outcome.</w:t>
      </w:r>
    </w:p>
    <w:p w14:paraId="48D3A411" w14:textId="77777777" w:rsidR="00BC3B7B" w:rsidRDefault="00BC3B7B" w:rsidP="00012788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78EEA9B5" w14:textId="27BC30BB" w:rsidR="00160B85" w:rsidRPr="005B46FE" w:rsidRDefault="00723150" w:rsidP="0001278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 w:rsidR="002A3C37">
        <w:rPr>
          <w:rFonts w:ascii="Times New Roman" w:hAnsi="Times New Roman" w:cs="Times New Roman"/>
          <w:sz w:val="24"/>
          <w:szCs w:val="24"/>
          <w:lang w:val="en-US"/>
        </w:rPr>
        <w:t xml:space="preserve">food </w:t>
      </w:r>
      <w:r>
        <w:rPr>
          <w:rFonts w:ascii="Times New Roman" w:hAnsi="Times New Roman" w:cs="Times New Roman"/>
          <w:sz w:val="24"/>
          <w:szCs w:val="24"/>
          <w:lang w:val="en-US"/>
        </w:rPr>
        <w:t>intake, 46 studies</w:t>
      </w:r>
      <w:r w:rsidR="004A031F">
        <w:rPr>
          <w:rFonts w:ascii="Times New Roman" w:hAnsi="Times New Roman" w:cs="Times New Roman"/>
          <w:sz w:val="24"/>
          <w:szCs w:val="24"/>
          <w:lang w:val="en-US"/>
        </w:rPr>
        <w:t xml:space="preserve"> (in 43 articles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ere identified </w:t>
      </w:r>
      <w:r w:rsidR="001538F5">
        <w:rPr>
          <w:rFonts w:ascii="Times New Roman" w:hAnsi="Times New Roman" w:cs="Times New Roman"/>
          <w:sz w:val="24"/>
          <w:szCs w:val="24"/>
          <w:lang w:val="en-US"/>
        </w:rPr>
        <w:t>(31 RCTs</w:t>
      </w:r>
      <w:r w:rsidR="001F05C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ayBDUkMsIHBlcnNvbmFsIGZlZXMgZnJvbSBQcm9wb3J0aW9uIEZvb2RzLDwva2V5d29yZD48a2V5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</w:fldData>
        </w:fldChar>
      </w:r>
      <w:r w:rsidR="00DD133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DD133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mRlcnNvbjwvQXV0aG9yPjxZZWFyPjIwMTU8L1llYXI+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==
</w:fldData>
        </w:fldChar>
      </w:r>
      <w:r w:rsidR="00DD133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DD1335">
        <w:rPr>
          <w:rFonts w:ascii="Times New Roman" w:hAnsi="Times New Roman" w:cs="Times New Roman"/>
          <w:sz w:val="24"/>
          <w:szCs w:val="24"/>
          <w:lang w:val="en-US"/>
        </w:rPr>
      </w:r>
      <w:r w:rsidR="00DD133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D133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ayBDUkMsIHBlcnNvbmFsIGZlZXMgZnJvbSBQcm9wb3J0aW9uIEZvb2RzLDwva2V5d29yZD48a2V5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</w:fldData>
        </w:fldChar>
      </w:r>
      <w:r w:rsidR="00DD133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DD1335">
        <w:rPr>
          <w:rFonts w:ascii="Times New Roman" w:hAnsi="Times New Roman" w:cs="Times New Roman"/>
          <w:sz w:val="24"/>
          <w:szCs w:val="24"/>
          <w:lang w:val="en-US"/>
        </w:rPr>
      </w:r>
      <w:r w:rsidR="00DD133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F05C1">
        <w:rPr>
          <w:rFonts w:ascii="Times New Roman" w:hAnsi="Times New Roman" w:cs="Times New Roman"/>
          <w:sz w:val="24"/>
          <w:szCs w:val="24"/>
          <w:lang w:val="en-US"/>
        </w:rPr>
      </w:r>
      <w:r w:rsidR="001F05C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33-61</w:t>
      </w:r>
      <w:r w:rsidR="001F05C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538F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>eight observational NRS</w:t>
      </w:r>
      <w:r w:rsidR="004F739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YWx0b248L0F1dGhvcj48WWVhcj4yMDE3PC9ZZWFyPjxS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EYWx0b248L0F1dGhvcj48WWVhcj4yMDE3PC9ZZWFyPjxS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F7398">
        <w:rPr>
          <w:rFonts w:ascii="Times New Roman" w:hAnsi="Times New Roman" w:cs="Times New Roman"/>
          <w:sz w:val="24"/>
          <w:szCs w:val="24"/>
          <w:lang w:val="en-US"/>
        </w:rPr>
      </w:r>
      <w:r w:rsidR="004F739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62-69</w:t>
      </w:r>
      <w:r w:rsidR="004F739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even experimental NRS</w:t>
      </w:r>
      <w:r w:rsidR="004F739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XJ0czwvQXV0aG9yPjxZZWFyPjIwMTk8L1llYXI+PFJl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XJ0czwvQXV0aG9yPjxZZWFyPjIwMTk8L1llYXI+PFJl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F7398">
        <w:rPr>
          <w:rFonts w:ascii="Times New Roman" w:hAnsi="Times New Roman" w:cs="Times New Roman"/>
          <w:sz w:val="24"/>
          <w:szCs w:val="24"/>
          <w:lang w:val="en-US"/>
        </w:rPr>
      </w:r>
      <w:r w:rsidR="004F739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70-75</w:t>
      </w:r>
      <w:r w:rsidR="004F739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). Pooled analyses of data from 41 studies</w:t>
      </w:r>
      <w:r w:rsidR="0032291B">
        <w:rPr>
          <w:rFonts w:ascii="Times New Roman" w:hAnsi="Times New Roman" w:cs="Times New Roman"/>
          <w:sz w:val="24"/>
          <w:szCs w:val="24"/>
          <w:lang w:val="en-US"/>
        </w:rPr>
        <w:t xml:space="preserve"> (4</w:t>
      </w:r>
      <w:r w:rsidR="009D3271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32291B">
        <w:rPr>
          <w:rFonts w:ascii="Times New Roman" w:hAnsi="Times New Roman" w:cs="Times New Roman"/>
          <w:sz w:val="24"/>
          <w:szCs w:val="24"/>
          <w:lang w:val="en-US"/>
        </w:rPr>
        <w:t xml:space="preserve"> effect sizes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und</w:t>
      </w:r>
      <w:r w:rsidR="00BC3B7B" w:rsidRPr="004321F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1EA4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BC3B7B" w:rsidRPr="004321FE">
        <w:rPr>
          <w:rFonts w:ascii="Times New Roman" w:hAnsi="Times New Roman" w:cs="Times New Roman"/>
          <w:sz w:val="24"/>
          <w:szCs w:val="24"/>
          <w:lang w:val="en-US"/>
        </w:rPr>
        <w:t xml:space="preserve"> food marketing </w:t>
      </w:r>
      <w:r w:rsidR="005C1EA4">
        <w:rPr>
          <w:rFonts w:ascii="Times New Roman" w:hAnsi="Times New Roman" w:cs="Times New Roman"/>
          <w:sz w:val="24"/>
          <w:szCs w:val="24"/>
          <w:lang w:val="en-US"/>
        </w:rPr>
        <w:t>was associated with a significant increase in</w:t>
      </w:r>
      <w:r w:rsidR="00BC3B7B" w:rsidRPr="004321F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ntake</w:t>
      </w:r>
      <w:r w:rsidR="00BC3B7B" w:rsidRPr="004321F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BC3B7B" w:rsidRPr="004321FE">
        <w:rPr>
          <w:rFonts w:ascii="Times New Roman" w:hAnsi="Times New Roman" w:cs="Times New Roman"/>
          <w:sz w:val="24"/>
          <w:szCs w:val="24"/>
        </w:rPr>
        <w:t>SMD 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C3B7B" w:rsidRPr="004321FE">
        <w:rPr>
          <w:rFonts w:ascii="Times New Roman" w:hAnsi="Times New Roman" w:cs="Times New Roman"/>
          <w:sz w:val="24"/>
          <w:szCs w:val="24"/>
        </w:rPr>
        <w:t>25 95% CI 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C3B7B" w:rsidRPr="004321FE">
        <w:rPr>
          <w:rFonts w:ascii="Times New Roman" w:hAnsi="Times New Roman" w:cs="Times New Roman"/>
          <w:sz w:val="24"/>
          <w:szCs w:val="24"/>
        </w:rPr>
        <w:t>15</w:t>
      </w:r>
      <w:r w:rsidR="00054204">
        <w:rPr>
          <w:rFonts w:ascii="Times New Roman" w:hAnsi="Times New Roman" w:cs="Times New Roman"/>
          <w:sz w:val="24"/>
          <w:szCs w:val="24"/>
        </w:rPr>
        <w:t>-</w:t>
      </w:r>
      <w:r w:rsidR="00BC3B7B" w:rsidRPr="004321FE">
        <w:rPr>
          <w:rFonts w:ascii="Times New Roman" w:hAnsi="Times New Roman" w:cs="Times New Roman"/>
          <w:sz w:val="24"/>
          <w:szCs w:val="24"/>
        </w:rPr>
        <w:t>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3271" w:rsidRPr="004321FE">
        <w:rPr>
          <w:rFonts w:ascii="Times New Roman" w:hAnsi="Times New Roman" w:cs="Times New Roman"/>
          <w:sz w:val="24"/>
          <w:szCs w:val="24"/>
        </w:rPr>
        <w:t>3</w:t>
      </w:r>
      <w:r w:rsidR="009D3271">
        <w:rPr>
          <w:rFonts w:ascii="Times New Roman" w:hAnsi="Times New Roman" w:cs="Times New Roman"/>
          <w:sz w:val="24"/>
          <w:szCs w:val="24"/>
        </w:rPr>
        <w:t>5</w:t>
      </w:r>
      <w:r w:rsidR="00BC3B7B" w:rsidRPr="004321FE">
        <w:rPr>
          <w:rFonts w:ascii="Times New Roman" w:hAnsi="Times New Roman" w:cs="Times New Roman"/>
          <w:sz w:val="24"/>
          <w:szCs w:val="24"/>
        </w:rPr>
        <w:t>, Z</w:t>
      </w:r>
      <w:r w:rsidR="008F09BB" w:rsidRPr="004321FE">
        <w:rPr>
          <w:rFonts w:ascii="Times New Roman" w:hAnsi="Times New Roman" w:cs="Times New Roman"/>
          <w:sz w:val="24"/>
          <w:szCs w:val="24"/>
        </w:rPr>
        <w:t>=</w:t>
      </w:r>
      <w:r w:rsidR="00BC3B7B" w:rsidRPr="004321FE">
        <w:rPr>
          <w:rFonts w:ascii="Times New Roman" w:hAnsi="Times New Roman" w:cs="Times New Roman"/>
          <w:sz w:val="24"/>
          <w:szCs w:val="24"/>
        </w:rPr>
        <w:t>4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3271">
        <w:rPr>
          <w:rFonts w:ascii="Times New Roman" w:hAnsi="Times New Roman" w:cs="Times New Roman"/>
          <w:sz w:val="24"/>
          <w:szCs w:val="24"/>
        </w:rPr>
        <w:t>77</w:t>
      </w:r>
      <w:r w:rsidR="00BC3B7B" w:rsidRPr="004321FE">
        <w:rPr>
          <w:rFonts w:ascii="Times New Roman" w:hAnsi="Times New Roman" w:cs="Times New Roman"/>
          <w:sz w:val="24"/>
          <w:szCs w:val="24"/>
        </w:rPr>
        <w:t xml:space="preserve">, </w:t>
      </w:r>
      <w:r w:rsidR="00054204" w:rsidRPr="004321FE">
        <w:rPr>
          <w:rFonts w:ascii="Times New Roman" w:hAnsi="Times New Roman" w:cs="Times New Roman"/>
          <w:sz w:val="24"/>
          <w:szCs w:val="24"/>
        </w:rPr>
        <w:t>I</w:t>
      </w:r>
      <w:r w:rsidR="00054204" w:rsidRPr="004321F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54204" w:rsidRPr="004321FE">
        <w:rPr>
          <w:rFonts w:ascii="Times New Roman" w:hAnsi="Times New Roman" w:cs="Times New Roman"/>
          <w:sz w:val="24"/>
          <w:szCs w:val="24"/>
        </w:rPr>
        <w:t>=</w:t>
      </w:r>
      <w:r w:rsidR="00054204" w:rsidRPr="00851FB1">
        <w:rPr>
          <w:rFonts w:ascii="Times New Roman" w:hAnsi="Times New Roman" w:cs="Times New Roman"/>
          <w:sz w:val="24"/>
          <w:szCs w:val="24"/>
        </w:rPr>
        <w:t>7</w:t>
      </w:r>
      <w:r w:rsidR="009D3271">
        <w:rPr>
          <w:rFonts w:ascii="Times New Roman" w:hAnsi="Times New Roman" w:cs="Times New Roman"/>
          <w:sz w:val="24"/>
          <w:szCs w:val="24"/>
        </w:rPr>
        <w:t>7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3271">
        <w:rPr>
          <w:rFonts w:ascii="Times New Roman" w:hAnsi="Times New Roman" w:cs="Times New Roman"/>
          <w:sz w:val="24"/>
          <w:szCs w:val="24"/>
        </w:rPr>
        <w:t>2</w:t>
      </w:r>
      <w:r w:rsidR="00054204" w:rsidRPr="00595E89">
        <w:rPr>
          <w:rFonts w:ascii="Times New Roman" w:hAnsi="Times New Roman" w:cs="Times New Roman"/>
          <w:sz w:val="24"/>
          <w:szCs w:val="24"/>
        </w:rPr>
        <w:t xml:space="preserve">%, </w:t>
      </w:r>
      <w:r w:rsidR="00BC3B7B" w:rsidRPr="00595E89">
        <w:rPr>
          <w:rFonts w:ascii="Times New Roman" w:hAnsi="Times New Roman" w:cs="Times New Roman"/>
          <w:sz w:val="24"/>
          <w:szCs w:val="24"/>
        </w:rPr>
        <w:t>p&lt;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C3B7B" w:rsidRPr="00C426E1">
        <w:rPr>
          <w:rFonts w:ascii="Times New Roman" w:hAnsi="Times New Roman" w:cs="Times New Roman"/>
          <w:sz w:val="24"/>
          <w:szCs w:val="24"/>
        </w:rPr>
        <w:t xml:space="preserve">001; figure 2). </w:t>
      </w:r>
      <w:r w:rsidR="0024383A" w:rsidRPr="00C426E1">
        <w:rPr>
          <w:rFonts w:ascii="Times New Roman" w:hAnsi="Times New Roman" w:cs="Times New Roman"/>
          <w:sz w:val="24"/>
          <w:szCs w:val="24"/>
        </w:rPr>
        <w:t>The effect</w:t>
      </w:r>
      <w:r w:rsidR="0024383A">
        <w:rPr>
          <w:rFonts w:ascii="Times New Roman" w:hAnsi="Times New Roman" w:cs="Times New Roman"/>
          <w:sz w:val="24"/>
          <w:szCs w:val="24"/>
        </w:rPr>
        <w:t xml:space="preserve"> was robust to sensitivity analyses </w:t>
      </w:r>
      <w:r w:rsidR="00C64BB8">
        <w:rPr>
          <w:rFonts w:ascii="Times New Roman" w:hAnsi="Times New Roman" w:cs="Times New Roman"/>
          <w:sz w:val="24"/>
          <w:szCs w:val="24"/>
        </w:rPr>
        <w:t xml:space="preserve"> and </w:t>
      </w:r>
      <w:r w:rsidR="00E41854">
        <w:rPr>
          <w:rFonts w:ascii="Times New Roman" w:hAnsi="Times New Roman" w:cs="Times New Roman"/>
          <w:sz w:val="24"/>
          <w:szCs w:val="24"/>
        </w:rPr>
        <w:t>GOSH analyses demonstrated that across 100000 iterations of the analyses the pooled effect was SMD~.24</w:t>
      </w:r>
      <w:r w:rsidR="00C64BB8">
        <w:rPr>
          <w:rFonts w:ascii="Times New Roman" w:hAnsi="Times New Roman" w:cs="Times New Roman"/>
          <w:sz w:val="24"/>
          <w:szCs w:val="24"/>
        </w:rPr>
        <w:t xml:space="preserve">(see Appendix D in the supplement). </w:t>
      </w:r>
      <w:r w:rsidR="00E41854">
        <w:rPr>
          <w:rFonts w:ascii="Times New Roman" w:hAnsi="Times New Roman" w:cs="Times New Roman"/>
          <w:sz w:val="24"/>
          <w:szCs w:val="24"/>
        </w:rPr>
        <w:t xml:space="preserve">. </w:t>
      </w:r>
      <w:r w:rsidR="008F09BB" w:rsidRPr="004321FE">
        <w:rPr>
          <w:rFonts w:ascii="Times New Roman" w:hAnsi="Times New Roman" w:cs="Times New Roman"/>
          <w:sz w:val="24"/>
          <w:szCs w:val="24"/>
        </w:rPr>
        <w:t>There was no statistical evidence that study design (X</w:t>
      </w:r>
      <w:r w:rsidR="008F09BB" w:rsidRPr="004321F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F09BB" w:rsidRPr="004321FE">
        <w:rPr>
          <w:rFonts w:ascii="Times New Roman" w:hAnsi="Times New Roman" w:cs="Times New Roman"/>
          <w:sz w:val="24"/>
          <w:szCs w:val="24"/>
        </w:rPr>
        <w:t>(1)=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3271">
        <w:rPr>
          <w:rFonts w:ascii="Times New Roman" w:hAnsi="Times New Roman" w:cs="Times New Roman"/>
          <w:sz w:val="24"/>
          <w:szCs w:val="24"/>
        </w:rPr>
        <w:t>75</w:t>
      </w:r>
      <w:r w:rsidR="008F09BB" w:rsidRPr="004321FE">
        <w:rPr>
          <w:rFonts w:ascii="Times New Roman" w:hAnsi="Times New Roman" w:cs="Times New Roman"/>
          <w:sz w:val="24"/>
          <w:szCs w:val="24"/>
        </w:rPr>
        <w:t>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F09BB" w:rsidRPr="004321FE">
        <w:rPr>
          <w:rFonts w:ascii="Times New Roman" w:hAnsi="Times New Roman" w:cs="Times New Roman"/>
          <w:sz w:val="24"/>
          <w:szCs w:val="24"/>
        </w:rPr>
        <w:t>1</w:t>
      </w:r>
      <w:r w:rsidR="009D3271">
        <w:rPr>
          <w:rFonts w:ascii="Times New Roman" w:hAnsi="Times New Roman" w:cs="Times New Roman"/>
          <w:sz w:val="24"/>
          <w:szCs w:val="24"/>
        </w:rPr>
        <w:t>9</w:t>
      </w:r>
      <w:r w:rsidR="008F09BB" w:rsidRPr="004321FE">
        <w:rPr>
          <w:rFonts w:ascii="Times New Roman" w:hAnsi="Times New Roman" w:cs="Times New Roman"/>
          <w:sz w:val="24"/>
          <w:szCs w:val="24"/>
        </w:rPr>
        <w:t>), marketing manipulation type (X</w:t>
      </w:r>
      <w:r w:rsidR="008F09BB" w:rsidRPr="004321F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F09BB" w:rsidRPr="004321FE">
        <w:rPr>
          <w:rFonts w:ascii="Times New Roman" w:hAnsi="Times New Roman" w:cs="Times New Roman"/>
          <w:sz w:val="24"/>
          <w:szCs w:val="24"/>
        </w:rPr>
        <w:t>(1)=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3271">
        <w:rPr>
          <w:rFonts w:ascii="Times New Roman" w:hAnsi="Times New Roman" w:cs="Times New Roman"/>
          <w:sz w:val="24"/>
          <w:szCs w:val="24"/>
        </w:rPr>
        <w:t>39</w:t>
      </w:r>
      <w:r w:rsidR="008F09BB" w:rsidRPr="004321FE">
        <w:rPr>
          <w:rFonts w:ascii="Times New Roman" w:hAnsi="Times New Roman" w:cs="Times New Roman"/>
          <w:sz w:val="24"/>
          <w:szCs w:val="24"/>
        </w:rPr>
        <w:t>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3271" w:rsidRPr="004321FE">
        <w:rPr>
          <w:rFonts w:ascii="Times New Roman" w:hAnsi="Times New Roman" w:cs="Times New Roman"/>
          <w:sz w:val="24"/>
          <w:szCs w:val="24"/>
        </w:rPr>
        <w:t>5</w:t>
      </w:r>
      <w:r w:rsidR="009D3271">
        <w:rPr>
          <w:rFonts w:ascii="Times New Roman" w:hAnsi="Times New Roman" w:cs="Times New Roman"/>
          <w:sz w:val="24"/>
          <w:szCs w:val="24"/>
        </w:rPr>
        <w:t>3</w:t>
      </w:r>
      <w:r w:rsidR="008F09BB" w:rsidRPr="004321FE">
        <w:rPr>
          <w:rFonts w:ascii="Times New Roman" w:hAnsi="Times New Roman" w:cs="Times New Roman"/>
          <w:sz w:val="24"/>
          <w:szCs w:val="24"/>
        </w:rPr>
        <w:t>) or marketing channel (X</w:t>
      </w:r>
      <w:r w:rsidR="008F09BB" w:rsidRPr="004321F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F09BB" w:rsidRPr="004321FE">
        <w:rPr>
          <w:rFonts w:ascii="Times New Roman" w:hAnsi="Times New Roman" w:cs="Times New Roman"/>
          <w:sz w:val="24"/>
          <w:szCs w:val="24"/>
        </w:rPr>
        <w:t>(2)=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D3271" w:rsidRPr="004321FE">
        <w:rPr>
          <w:rFonts w:ascii="Times New Roman" w:hAnsi="Times New Roman" w:cs="Times New Roman"/>
          <w:sz w:val="24"/>
          <w:szCs w:val="24"/>
        </w:rPr>
        <w:t>7</w:t>
      </w:r>
      <w:r w:rsidR="009D3271">
        <w:rPr>
          <w:rFonts w:ascii="Times New Roman" w:hAnsi="Times New Roman" w:cs="Times New Roman"/>
          <w:sz w:val="24"/>
          <w:szCs w:val="24"/>
        </w:rPr>
        <w:t>1</w:t>
      </w:r>
      <w:r w:rsidR="008F09BB" w:rsidRPr="004321FE">
        <w:rPr>
          <w:rFonts w:ascii="Times New Roman" w:hAnsi="Times New Roman" w:cs="Times New Roman"/>
          <w:sz w:val="24"/>
          <w:szCs w:val="24"/>
        </w:rPr>
        <w:t>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70</w:t>
      </w:r>
      <w:r w:rsidR="008F09BB" w:rsidRPr="004321FE">
        <w:rPr>
          <w:rFonts w:ascii="Times New Roman" w:hAnsi="Times New Roman" w:cs="Times New Roman"/>
          <w:sz w:val="24"/>
          <w:szCs w:val="24"/>
        </w:rPr>
        <w:t>) significantly moderated the effect sizes.</w:t>
      </w:r>
      <w:r w:rsidR="004321FE" w:rsidRPr="004321FE">
        <w:rPr>
          <w:rFonts w:ascii="Times New Roman" w:hAnsi="Times New Roman" w:cs="Times New Roman"/>
          <w:sz w:val="24"/>
          <w:szCs w:val="24"/>
        </w:rPr>
        <w:t xml:space="preserve"> A meta-regression of average age of children in the studies (mean=8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6</w:t>
      </w:r>
      <w:r w:rsidR="00893FB1">
        <w:rPr>
          <w:rFonts w:ascii="Times New Roman" w:hAnsi="Times New Roman" w:cs="Times New Roman"/>
          <w:sz w:val="24"/>
          <w:szCs w:val="24"/>
        </w:rPr>
        <w:t xml:space="preserve"> </w:t>
      </w:r>
      <w:r w:rsidR="004321FE" w:rsidRPr="004321FE">
        <w:rPr>
          <w:rFonts w:ascii="Times New Roman" w:hAnsi="Times New Roman" w:cs="Times New Roman"/>
          <w:sz w:val="24"/>
          <w:szCs w:val="24"/>
        </w:rPr>
        <w:t>y</w:t>
      </w:r>
      <w:r w:rsidR="00893FB1">
        <w:rPr>
          <w:rFonts w:ascii="Times New Roman" w:hAnsi="Times New Roman" w:cs="Times New Roman"/>
          <w:sz w:val="24"/>
          <w:szCs w:val="24"/>
        </w:rPr>
        <w:t>ears</w:t>
      </w:r>
      <w:r w:rsidR="004321FE" w:rsidRPr="004321FE">
        <w:rPr>
          <w:rFonts w:ascii="Times New Roman" w:hAnsi="Times New Roman" w:cs="Times New Roman"/>
          <w:sz w:val="24"/>
          <w:szCs w:val="24"/>
        </w:rPr>
        <w:t>, range: 4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1–13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6) on the effect size was not significant (B=-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02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15700" w:rsidRPr="004321FE">
        <w:rPr>
          <w:rFonts w:ascii="Times New Roman" w:hAnsi="Times New Roman" w:cs="Times New Roman"/>
          <w:sz w:val="24"/>
          <w:szCs w:val="24"/>
        </w:rPr>
        <w:t>3</w:t>
      </w:r>
      <w:r w:rsidR="00215700">
        <w:rPr>
          <w:rFonts w:ascii="Times New Roman" w:hAnsi="Times New Roman" w:cs="Times New Roman"/>
          <w:sz w:val="24"/>
          <w:szCs w:val="24"/>
        </w:rPr>
        <w:t>5</w:t>
      </w:r>
      <w:r w:rsidR="004321FE" w:rsidRPr="004321FE">
        <w:rPr>
          <w:rFonts w:ascii="Times New Roman" w:hAnsi="Times New Roman" w:cs="Times New Roman"/>
          <w:sz w:val="24"/>
          <w:szCs w:val="24"/>
        </w:rPr>
        <w:t>). There was no association between BMI Z scores (mean=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 xml:space="preserve">01, range: 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01–2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30) and the effect size (B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20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4321FE">
        <w:rPr>
          <w:rFonts w:ascii="Times New Roman" w:hAnsi="Times New Roman" w:cs="Times New Roman"/>
          <w:sz w:val="24"/>
          <w:szCs w:val="24"/>
        </w:rPr>
        <w:t>24).</w:t>
      </w:r>
      <w:r w:rsidR="004321FE">
        <w:rPr>
          <w:rFonts w:ascii="Times New Roman" w:hAnsi="Times New Roman" w:cs="Times New Roman"/>
          <w:sz w:val="24"/>
          <w:szCs w:val="24"/>
        </w:rPr>
        <w:t xml:space="preserve"> </w:t>
      </w:r>
      <w:r w:rsidR="004321FE" w:rsidRPr="005B46FE">
        <w:rPr>
          <w:rFonts w:ascii="Times New Roman" w:hAnsi="Times New Roman" w:cs="Times New Roman"/>
          <w:sz w:val="24"/>
          <w:szCs w:val="24"/>
        </w:rPr>
        <w:t xml:space="preserve">The </w:t>
      </w:r>
      <w:r w:rsidR="00851FB1">
        <w:rPr>
          <w:rFonts w:ascii="Times New Roman" w:hAnsi="Times New Roman" w:cs="Times New Roman"/>
          <w:sz w:val="24"/>
          <w:szCs w:val="24"/>
        </w:rPr>
        <w:t>p</w:t>
      </w:r>
      <w:r w:rsidR="00612F46">
        <w:rPr>
          <w:rFonts w:ascii="Times New Roman" w:hAnsi="Times New Roman" w:cs="Times New Roman"/>
          <w:sz w:val="24"/>
          <w:szCs w:val="24"/>
        </w:rPr>
        <w:t xml:space="preserve"> </w:t>
      </w:r>
      <w:r w:rsidR="00851FB1">
        <w:rPr>
          <w:rFonts w:ascii="Times New Roman" w:hAnsi="Times New Roman" w:cs="Times New Roman"/>
          <w:sz w:val="24"/>
          <w:szCs w:val="24"/>
        </w:rPr>
        <w:t xml:space="preserve">curve </w:t>
      </w:r>
      <w:r w:rsidR="004321FE" w:rsidRPr="005B46FE">
        <w:rPr>
          <w:rFonts w:ascii="Times New Roman" w:hAnsi="Times New Roman" w:cs="Times New Roman"/>
          <w:sz w:val="24"/>
          <w:szCs w:val="24"/>
        </w:rPr>
        <w:t>continuous test for evidential value was significant (Z=8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5B46FE">
        <w:rPr>
          <w:rFonts w:ascii="Times New Roman" w:hAnsi="Times New Roman" w:cs="Times New Roman"/>
          <w:sz w:val="24"/>
          <w:szCs w:val="24"/>
          <w:lang w:val="en-US"/>
        </w:rPr>
        <w:t>226, p&lt;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5B46FE">
        <w:rPr>
          <w:rFonts w:ascii="Times New Roman" w:hAnsi="Times New Roman" w:cs="Times New Roman"/>
          <w:sz w:val="24"/>
          <w:szCs w:val="24"/>
          <w:lang w:val="en-US"/>
        </w:rPr>
        <w:t>01)</w:t>
      </w:r>
      <w:r w:rsidR="00C77DC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77DC9" w:rsidRPr="00C77DC9">
        <w:rPr>
          <w:rFonts w:ascii="Times New Roman" w:hAnsi="Times New Roman" w:cs="Times New Roman"/>
          <w:lang w:val="en-US"/>
        </w:rPr>
        <w:t xml:space="preserve"> </w:t>
      </w:r>
      <w:r w:rsidR="00C77DC9" w:rsidRPr="00C77DC9">
        <w:rPr>
          <w:rFonts w:ascii="Times New Roman" w:hAnsi="Times New Roman" w:cs="Times New Roman"/>
          <w:sz w:val="24"/>
          <w:szCs w:val="24"/>
          <w:lang w:val="en-US"/>
        </w:rPr>
        <w:t xml:space="preserve">indicating </w:t>
      </w:r>
      <w:r w:rsidR="00C77DC9" w:rsidRPr="00C77DC9">
        <w:rPr>
          <w:rFonts w:ascii="Times New Roman" w:hAnsi="Times New Roman" w:cs="Times New Roman"/>
          <w:sz w:val="24"/>
          <w:szCs w:val="24"/>
        </w:rPr>
        <w:t>a true effect, as the distributions of p values were more frequent at p&lt;.01 compared to p~.05</w:t>
      </w:r>
      <w:r w:rsidR="004321FE" w:rsidRPr="00C77DC9">
        <w:rPr>
          <w:rFonts w:ascii="Times New Roman" w:hAnsi="Times New Roman" w:cs="Times New Roman"/>
          <w:lang w:val="en-US"/>
        </w:rPr>
        <w:t>.</w:t>
      </w:r>
      <w:r w:rsidR="00936BE3" w:rsidRPr="00C77DC9">
        <w:rPr>
          <w:rFonts w:ascii="Times New Roman" w:hAnsi="Times New Roman" w:cs="Times New Roman"/>
          <w:lang w:val="en-US"/>
        </w:rPr>
        <w:t xml:space="preserve"> </w:t>
      </w:r>
      <w:r w:rsidR="00D201E5">
        <w:rPr>
          <w:rFonts w:ascii="Times New Roman" w:hAnsi="Times New Roman" w:cs="Times New Roman"/>
          <w:sz w:val="24"/>
          <w:szCs w:val="24"/>
          <w:lang w:val="en-US"/>
        </w:rPr>
        <w:t>O</w:t>
      </w:r>
      <w:r>
        <w:rPr>
          <w:rFonts w:ascii="Times New Roman" w:hAnsi="Times New Roman" w:cs="Times New Roman"/>
          <w:sz w:val="24"/>
          <w:szCs w:val="24"/>
          <w:lang w:val="en-US"/>
        </w:rPr>
        <w:t>f the five studies not included in the pooled analyses</w:t>
      </w:r>
      <w:r w:rsidR="00D201E5">
        <w:rPr>
          <w:rFonts w:ascii="Times New Roman" w:hAnsi="Times New Roman" w:cs="Times New Roman"/>
          <w:sz w:val="24"/>
          <w:szCs w:val="24"/>
          <w:lang w:val="en-US"/>
        </w:rPr>
        <w:t>, thre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und effects of food marketing on intake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3RsZXI8L0F1dGhvcj48WWVhcj4yMDEyPC9ZZWFyPjxS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b3RsZXI8L0F1dGhvcj48WWVhcj4yMDEyPC9ZZWFyPjxS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3,62,68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201E5">
        <w:rPr>
          <w:rFonts w:ascii="Times New Roman" w:hAnsi="Times New Roman" w:cs="Times New Roman"/>
          <w:sz w:val="24"/>
          <w:szCs w:val="24"/>
          <w:lang w:val="en-US"/>
        </w:rPr>
        <w:t xml:space="preserve"> and two found no effect.</w:t>
      </w:r>
      <w:r w:rsidR="00D201E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NzZXJvdDwvQXV0aG9yPjxZZWFyPjIwMTA8L1llYXI+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NzZXJvdDwvQXV0aG9yPjxZZWFyPjIwMTA8L1llYXI+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201E5">
        <w:rPr>
          <w:rFonts w:ascii="Times New Roman" w:hAnsi="Times New Roman" w:cs="Times New Roman"/>
          <w:sz w:val="24"/>
          <w:szCs w:val="24"/>
          <w:lang w:val="en-US"/>
        </w:rPr>
      </w:r>
      <w:r w:rsidR="00D201E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64,75</w:t>
      </w:r>
      <w:r w:rsidR="00D201E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0B85">
        <w:rPr>
          <w:rFonts w:ascii="Times New Roman" w:hAnsi="Times New Roman" w:cs="Times New Roman"/>
          <w:sz w:val="24"/>
          <w:szCs w:val="24"/>
          <w:lang w:val="en-US"/>
        </w:rPr>
        <w:t xml:space="preserve">The certainty of evidence for RCTs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</w:t>
      </w:r>
      <w:r w:rsidR="00160B85">
        <w:rPr>
          <w:rFonts w:ascii="Times New Roman" w:hAnsi="Times New Roman" w:cs="Times New Roman"/>
          <w:sz w:val="24"/>
          <w:szCs w:val="24"/>
          <w:lang w:val="en-US"/>
        </w:rPr>
        <w:t>s moderate (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 xml:space="preserve">affected by </w:t>
      </w:r>
      <w:r w:rsidR="00160B85">
        <w:rPr>
          <w:rFonts w:ascii="Times New Roman" w:hAnsi="Times New Roman" w:cs="Times New Roman"/>
          <w:sz w:val="24"/>
          <w:szCs w:val="24"/>
          <w:lang w:val="en-US"/>
        </w:rPr>
        <w:t xml:space="preserve">unexplained high heterogeneity), and for NRS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60B85">
        <w:rPr>
          <w:rFonts w:ascii="Times New Roman" w:hAnsi="Times New Roman" w:cs="Times New Roman"/>
          <w:sz w:val="24"/>
          <w:szCs w:val="24"/>
          <w:lang w:val="en-US"/>
        </w:rPr>
        <w:t xml:space="preserve"> very low (observational studies </w:t>
      </w:r>
      <w:r w:rsidR="00D201E5">
        <w:rPr>
          <w:rFonts w:ascii="Times New Roman" w:hAnsi="Times New Roman" w:cs="Times New Roman"/>
          <w:sz w:val="24"/>
          <w:szCs w:val="24"/>
          <w:lang w:val="en-US"/>
        </w:rPr>
        <w:t xml:space="preserve">have a lower starting position </w:t>
      </w:r>
      <w:r w:rsidR="00160B85">
        <w:rPr>
          <w:rFonts w:ascii="Times New Roman" w:hAnsi="Times New Roman" w:cs="Times New Roman"/>
          <w:sz w:val="24"/>
          <w:szCs w:val="24"/>
          <w:lang w:val="en-US"/>
        </w:rPr>
        <w:t xml:space="preserve">within the GRADE assessment and </w:t>
      </w:r>
      <w:r w:rsidR="00D201E5">
        <w:rPr>
          <w:rFonts w:ascii="Times New Roman" w:hAnsi="Times New Roman" w:cs="Times New Roman"/>
          <w:sz w:val="24"/>
          <w:szCs w:val="24"/>
          <w:lang w:val="en-US"/>
        </w:rPr>
        <w:t xml:space="preserve">certainty was downgraded due to </w:t>
      </w:r>
      <w:r w:rsidR="00160B85">
        <w:rPr>
          <w:rFonts w:ascii="Times New Roman" w:hAnsi="Times New Roman" w:cs="Times New Roman"/>
          <w:sz w:val="24"/>
          <w:szCs w:val="24"/>
          <w:lang w:val="en-US"/>
        </w:rPr>
        <w:t>the imprecision of the effect size estimate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60B85">
        <w:rPr>
          <w:rFonts w:ascii="Times New Roman" w:hAnsi="Times New Roman" w:cs="Times New Roman"/>
          <w:sz w:val="24"/>
          <w:szCs w:val="24"/>
          <w:lang w:val="en-US"/>
        </w:rPr>
        <w:t xml:space="preserve"> from these studies)</w:t>
      </w:r>
      <w:r w:rsidR="00160B85" w:rsidRPr="00160B8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8A7ADCF" w14:textId="5EBDE8C6" w:rsidR="001C40F8" w:rsidRPr="005B46FE" w:rsidRDefault="001451E0" w:rsidP="0001278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For food choice, 37 studies </w:t>
      </w:r>
      <w:r w:rsidR="004A031F">
        <w:rPr>
          <w:rFonts w:ascii="Times New Roman" w:hAnsi="Times New Roman" w:cs="Times New Roman"/>
          <w:sz w:val="24"/>
          <w:szCs w:val="24"/>
        </w:rPr>
        <w:t xml:space="preserve">(in 36 articles) </w:t>
      </w:r>
      <w:r>
        <w:rPr>
          <w:rFonts w:ascii="Times New Roman" w:hAnsi="Times New Roman" w:cs="Times New Roman"/>
          <w:sz w:val="24"/>
          <w:szCs w:val="24"/>
        </w:rPr>
        <w:t>were identified (27 RCTs</w:t>
      </w:r>
      <w:r w:rsidR="00061B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VuZHQ8L0F1dGhvcj48WWVhcj4yMDE1PC9ZZWFyPjxS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VuZHQ8L0F1dGhvcj48WWVhcj4yMDE1PC9ZZWFyPjxS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</w:rPr>
      </w:r>
      <w:r w:rsidR="00BE4C96">
        <w:rPr>
          <w:rFonts w:ascii="Times New Roman" w:hAnsi="Times New Roman" w:cs="Times New Roman"/>
          <w:sz w:val="24"/>
          <w:szCs w:val="24"/>
        </w:rPr>
        <w:fldChar w:fldCharType="end"/>
      </w:r>
      <w:r w:rsidR="00061BF7">
        <w:rPr>
          <w:rFonts w:ascii="Times New Roman" w:hAnsi="Times New Roman" w:cs="Times New Roman"/>
          <w:sz w:val="24"/>
          <w:szCs w:val="24"/>
        </w:rPr>
      </w:r>
      <w:r w:rsidR="00061BF7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59,76-96</w:t>
      </w:r>
      <w:r w:rsidR="00061BF7">
        <w:rPr>
          <w:rFonts w:ascii="Times New Roman" w:hAnsi="Times New Roman" w:cs="Times New Roman"/>
          <w:sz w:val="24"/>
          <w:szCs w:val="24"/>
        </w:rPr>
        <w:fldChar w:fldCharType="end"/>
      </w:r>
      <w:r w:rsidR="00893FB1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10 experimental NRS</w:t>
      </w:r>
      <w:r w:rsidR="00061B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2FudGU8L0F1dGhvcj48WWVhcj4yMDE5PC9ZZWFyPjxS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=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2FudGU8L0F1dGhvcj48WWVhcj4yMDE5PC9ZZWFyPjxS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=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</w:rPr>
      </w:r>
      <w:r w:rsidR="00BE4C96">
        <w:rPr>
          <w:rFonts w:ascii="Times New Roman" w:hAnsi="Times New Roman" w:cs="Times New Roman"/>
          <w:sz w:val="24"/>
          <w:szCs w:val="24"/>
        </w:rPr>
        <w:fldChar w:fldCharType="end"/>
      </w:r>
      <w:r w:rsidR="00061BF7">
        <w:rPr>
          <w:rFonts w:ascii="Times New Roman" w:hAnsi="Times New Roman" w:cs="Times New Roman"/>
          <w:sz w:val="24"/>
          <w:szCs w:val="24"/>
        </w:rPr>
      </w:r>
      <w:r w:rsidR="00061BF7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72,97-100</w:t>
      </w:r>
      <w:r w:rsidR="00061BF7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). Pooled analyses </w:t>
      </w:r>
      <w:r w:rsidR="004A031F">
        <w:rPr>
          <w:rFonts w:ascii="Times New Roman" w:hAnsi="Times New Roman" w:cs="Times New Roman"/>
          <w:sz w:val="24"/>
          <w:szCs w:val="24"/>
        </w:rPr>
        <w:t xml:space="preserve">of data from 27 studies </w:t>
      </w:r>
      <w:r>
        <w:rPr>
          <w:rFonts w:ascii="Times New Roman" w:hAnsi="Times New Roman" w:cs="Times New Roman"/>
          <w:sz w:val="24"/>
          <w:szCs w:val="24"/>
        </w:rPr>
        <w:t xml:space="preserve">found </w:t>
      </w:r>
      <w:r w:rsidR="005C1EA4">
        <w:rPr>
          <w:rFonts w:ascii="Times New Roman" w:hAnsi="Times New Roman" w:cs="Times New Roman"/>
          <w:sz w:val="24"/>
          <w:szCs w:val="24"/>
        </w:rPr>
        <w:t>that</w:t>
      </w:r>
      <w:r w:rsidR="004321FE" w:rsidRPr="005B46FE">
        <w:rPr>
          <w:rFonts w:ascii="Times New Roman" w:hAnsi="Times New Roman" w:cs="Times New Roman"/>
          <w:sz w:val="24"/>
          <w:szCs w:val="24"/>
        </w:rPr>
        <w:t xml:space="preserve"> </w:t>
      </w:r>
      <w:r w:rsidR="004321FE" w:rsidRPr="00C426E1">
        <w:rPr>
          <w:rFonts w:ascii="Times New Roman" w:hAnsi="Times New Roman" w:cs="Times New Roman"/>
          <w:sz w:val="24"/>
          <w:szCs w:val="24"/>
        </w:rPr>
        <w:t xml:space="preserve">food marketing </w:t>
      </w:r>
      <w:r w:rsidR="005C1EA4">
        <w:rPr>
          <w:rFonts w:ascii="Times New Roman" w:hAnsi="Times New Roman" w:cs="Times New Roman"/>
          <w:sz w:val="24"/>
          <w:szCs w:val="24"/>
        </w:rPr>
        <w:t>was significantly associated with</w:t>
      </w:r>
      <w:r w:rsidR="004321FE" w:rsidRPr="00C426E1">
        <w:rPr>
          <w:rFonts w:ascii="Times New Roman" w:hAnsi="Times New Roman" w:cs="Times New Roman"/>
          <w:sz w:val="24"/>
          <w:szCs w:val="24"/>
        </w:rPr>
        <w:t xml:space="preserve"> food choice </w:t>
      </w:r>
      <w:r w:rsidR="004321FE" w:rsidRPr="00C426E1">
        <w:rPr>
          <w:rFonts w:ascii="Times New Roman" w:hAnsi="Times New Roman" w:cs="Times New Roman"/>
          <w:sz w:val="24"/>
          <w:szCs w:val="24"/>
          <w:lang w:val="en-US"/>
        </w:rPr>
        <w:t>(OR 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95E89" w:rsidRPr="00C426E1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E41854" w:rsidRPr="00C426E1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4321FE" w:rsidRPr="00C426E1">
        <w:rPr>
          <w:rFonts w:ascii="Times New Roman" w:hAnsi="Times New Roman" w:cs="Times New Roman"/>
          <w:sz w:val="24"/>
          <w:szCs w:val="24"/>
          <w:lang w:val="en-US"/>
        </w:rPr>
        <w:t>, 95% CI 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C426E1">
        <w:rPr>
          <w:rFonts w:ascii="Times New Roman" w:hAnsi="Times New Roman" w:cs="Times New Roman"/>
          <w:sz w:val="24"/>
          <w:szCs w:val="24"/>
          <w:lang w:val="en-US"/>
        </w:rPr>
        <w:t>26-2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50; </w:t>
      </w:r>
      <w:r w:rsidR="00054204" w:rsidRPr="00C426E1">
        <w:rPr>
          <w:rFonts w:ascii="Times New Roman" w:hAnsi="Times New Roman" w:cs="Times New Roman"/>
          <w:sz w:val="24"/>
          <w:szCs w:val="24"/>
          <w:lang w:val="en-US"/>
        </w:rPr>
        <w:t>Z=3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41854" w:rsidRPr="00C426E1">
        <w:rPr>
          <w:rFonts w:ascii="Times New Roman" w:hAnsi="Times New Roman" w:cs="Times New Roman"/>
          <w:sz w:val="24"/>
          <w:szCs w:val="24"/>
          <w:lang w:val="en-US"/>
        </w:rPr>
        <w:t>27</w:t>
      </w:r>
      <w:r w:rsidR="00595E89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54204" w:rsidRPr="00C426E1">
        <w:rPr>
          <w:rFonts w:ascii="Times New Roman" w:hAnsi="Times New Roman" w:cs="Times New Roman"/>
          <w:sz w:val="24"/>
          <w:szCs w:val="24"/>
        </w:rPr>
        <w:t>I</w:t>
      </w:r>
      <w:r w:rsidR="00054204" w:rsidRPr="00C426E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54204" w:rsidRPr="00C426E1">
        <w:rPr>
          <w:rFonts w:ascii="Times New Roman" w:hAnsi="Times New Roman" w:cs="Times New Roman"/>
          <w:sz w:val="24"/>
          <w:szCs w:val="24"/>
        </w:rPr>
        <w:t>=77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41854" w:rsidRPr="00C426E1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054204" w:rsidRPr="00C426E1">
        <w:rPr>
          <w:rFonts w:ascii="Times New Roman" w:hAnsi="Times New Roman" w:cs="Times New Roman"/>
          <w:sz w:val="24"/>
          <w:szCs w:val="24"/>
        </w:rPr>
        <w:t>%,</w:t>
      </w:r>
      <w:r w:rsidR="00054204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321FE" w:rsidRPr="00C426E1">
        <w:rPr>
          <w:rFonts w:ascii="Times New Roman" w:hAnsi="Times New Roman" w:cs="Times New Roman"/>
          <w:sz w:val="24"/>
          <w:szCs w:val="24"/>
          <w:lang w:val="en-US"/>
        </w:rPr>
        <w:t>p&lt;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C426E1">
        <w:rPr>
          <w:rFonts w:ascii="Times New Roman" w:hAnsi="Times New Roman" w:cs="Times New Roman"/>
          <w:sz w:val="24"/>
          <w:szCs w:val="24"/>
          <w:lang w:val="en-US"/>
        </w:rPr>
        <w:t>001</w:t>
      </w:r>
      <w:r w:rsidR="00054204" w:rsidRPr="00C426E1">
        <w:rPr>
          <w:rFonts w:ascii="Times New Roman" w:hAnsi="Times New Roman" w:cs="Times New Roman"/>
          <w:sz w:val="24"/>
          <w:szCs w:val="24"/>
          <w:lang w:val="en-US"/>
        </w:rPr>
        <w:t>; figure 3</w:t>
      </w:r>
      <w:r w:rsidR="004321FE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5C1EA4">
        <w:rPr>
          <w:rFonts w:ascii="Times New Roman" w:hAnsi="Times New Roman" w:cs="Times New Roman"/>
          <w:sz w:val="24"/>
          <w:szCs w:val="24"/>
          <w:lang w:val="en-US"/>
        </w:rPr>
        <w:t>Specifically,</w:t>
      </w:r>
      <w:r w:rsidR="005B46FE" w:rsidRPr="00C426E1">
        <w:rPr>
          <w:rFonts w:ascii="Times New Roman" w:hAnsi="Times New Roman" w:cs="Times New Roman"/>
          <w:sz w:val="24"/>
          <w:szCs w:val="24"/>
        </w:rPr>
        <w:t xml:space="preserve"> food</w:t>
      </w:r>
      <w:r w:rsidR="004321FE" w:rsidRPr="00C426E1">
        <w:rPr>
          <w:rFonts w:ascii="Times New Roman" w:hAnsi="Times New Roman" w:cs="Times New Roman"/>
          <w:sz w:val="24"/>
          <w:szCs w:val="24"/>
        </w:rPr>
        <w:t xml:space="preserve"> marketing exposure was associated with increased odds of 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321FE" w:rsidRPr="00C426E1">
        <w:rPr>
          <w:rFonts w:ascii="Times New Roman" w:hAnsi="Times New Roman" w:cs="Times New Roman"/>
          <w:sz w:val="24"/>
          <w:szCs w:val="24"/>
        </w:rPr>
        <w:t>7</w:t>
      </w:r>
      <w:r w:rsidR="00595E89" w:rsidRPr="00C426E1">
        <w:rPr>
          <w:rFonts w:ascii="Times New Roman" w:hAnsi="Times New Roman" w:cs="Times New Roman"/>
          <w:sz w:val="24"/>
          <w:szCs w:val="24"/>
        </w:rPr>
        <w:t>8</w:t>
      </w:r>
      <w:r w:rsidR="004321FE" w:rsidRPr="00C426E1">
        <w:rPr>
          <w:rFonts w:ascii="Times New Roman" w:hAnsi="Times New Roman" w:cs="Times New Roman"/>
          <w:sz w:val="24"/>
          <w:szCs w:val="24"/>
        </w:rPr>
        <w:t xml:space="preserve"> times greater choice of the test item(s), irrespective of whether the test item was unhealthy or healthy</w:t>
      </w:r>
      <w:r w:rsidR="00C426E1">
        <w:rPr>
          <w:rFonts w:ascii="Times New Roman" w:hAnsi="Times New Roman" w:cs="Times New Roman"/>
          <w:sz w:val="24"/>
          <w:szCs w:val="24"/>
        </w:rPr>
        <w:t>. However, we note that</w:t>
      </w:r>
      <w:r w:rsidR="004321FE" w:rsidRPr="00C426E1">
        <w:rPr>
          <w:rStyle w:val="CommentReference"/>
          <w:rFonts w:ascii="Times New Roman" w:hAnsi="Times New Roman" w:cs="Times New Roman"/>
          <w:sz w:val="24"/>
          <w:szCs w:val="24"/>
        </w:rPr>
        <w:t xml:space="preserve"> only</w:t>
      </w:r>
      <w:r w:rsidR="00893FB1" w:rsidRPr="00C426E1">
        <w:rPr>
          <w:rStyle w:val="CommentReference"/>
          <w:rFonts w:ascii="Times New Roman" w:hAnsi="Times New Roman" w:cs="Times New Roman"/>
          <w:sz w:val="24"/>
          <w:szCs w:val="24"/>
        </w:rPr>
        <w:t xml:space="preserve"> 3</w:t>
      </w:r>
      <w:r w:rsidR="005B46FE" w:rsidRPr="00C426E1">
        <w:rPr>
          <w:rStyle w:val="CommentReference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JpbjwvQXV0aG9yPjxZZWFyPjIwMTI8L1llYXI+PFJl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</w:fldData>
        </w:fldChar>
      </w:r>
      <w:r w:rsidR="00BE4C96" w:rsidRPr="00C426E1">
        <w:rPr>
          <w:rStyle w:val="CommentReference"/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 w:rsidRPr="00C426E1">
        <w:rPr>
          <w:rStyle w:val="CommentReference"/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JpbjwvQXV0aG9yPjxZZWFyPjIwMTI8L1llYXI+PFJl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</w:fldData>
        </w:fldChar>
      </w:r>
      <w:r w:rsidR="00BE4C96" w:rsidRPr="00C426E1">
        <w:rPr>
          <w:rStyle w:val="CommentReference"/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 w:rsidRPr="00C426E1">
        <w:rPr>
          <w:rStyle w:val="CommentReference"/>
          <w:rFonts w:ascii="Times New Roman" w:hAnsi="Times New Roman" w:cs="Times New Roman"/>
          <w:sz w:val="24"/>
          <w:szCs w:val="24"/>
        </w:rPr>
      </w:r>
      <w:r w:rsidR="00BE4C96" w:rsidRPr="00C426E1">
        <w:rPr>
          <w:rStyle w:val="CommentReference"/>
          <w:rFonts w:ascii="Times New Roman" w:hAnsi="Times New Roman" w:cs="Times New Roman"/>
          <w:sz w:val="24"/>
          <w:szCs w:val="24"/>
        </w:rPr>
        <w:fldChar w:fldCharType="end"/>
      </w:r>
      <w:r w:rsidR="005B46FE" w:rsidRPr="00C426E1">
        <w:rPr>
          <w:rStyle w:val="CommentReference"/>
          <w:rFonts w:ascii="Times New Roman" w:hAnsi="Times New Roman" w:cs="Times New Roman"/>
          <w:sz w:val="24"/>
          <w:szCs w:val="24"/>
        </w:rPr>
      </w:r>
      <w:r w:rsidR="005B46FE" w:rsidRPr="00C426E1">
        <w:rPr>
          <w:rStyle w:val="CommentReference"/>
          <w:rFonts w:ascii="Times New Roman" w:hAnsi="Times New Roman" w:cs="Times New Roman"/>
          <w:sz w:val="24"/>
          <w:szCs w:val="24"/>
        </w:rPr>
        <w:fldChar w:fldCharType="separate"/>
      </w:r>
      <w:r w:rsidR="00BE4C96" w:rsidRPr="00C426E1">
        <w:rPr>
          <w:rStyle w:val="CommentReference"/>
          <w:rFonts w:ascii="Times New Roman" w:hAnsi="Times New Roman" w:cs="Times New Roman"/>
          <w:noProof/>
          <w:sz w:val="24"/>
          <w:szCs w:val="24"/>
          <w:vertAlign w:val="superscript"/>
        </w:rPr>
        <w:t>85,87,99</w:t>
      </w:r>
      <w:r w:rsidR="005B46FE" w:rsidRPr="00C426E1">
        <w:rPr>
          <w:rStyle w:val="CommentReference"/>
          <w:rFonts w:ascii="Times New Roman" w:hAnsi="Times New Roman" w:cs="Times New Roman"/>
          <w:sz w:val="24"/>
          <w:szCs w:val="24"/>
        </w:rPr>
        <w:fldChar w:fldCharType="end"/>
      </w:r>
      <w:r w:rsidR="004321FE" w:rsidRPr="00C426E1">
        <w:rPr>
          <w:rFonts w:ascii="Times New Roman" w:hAnsi="Times New Roman" w:cs="Times New Roman"/>
          <w:sz w:val="24"/>
          <w:szCs w:val="24"/>
        </w:rPr>
        <w:t xml:space="preserve"> </w:t>
      </w:r>
      <w:r w:rsidR="00893FB1" w:rsidRPr="00C426E1">
        <w:rPr>
          <w:rStyle w:val="CommentReference"/>
          <w:rFonts w:ascii="Times New Roman" w:hAnsi="Times New Roman" w:cs="Times New Roman"/>
          <w:sz w:val="24"/>
          <w:szCs w:val="24"/>
        </w:rPr>
        <w:t>of 27 effect sizes reported on choice of healthier items specifically</w:t>
      </w:r>
      <w:r w:rsidR="00893FB1" w:rsidRPr="00C426E1">
        <w:rPr>
          <w:rFonts w:ascii="Times New Roman" w:hAnsi="Times New Roman" w:cs="Times New Roman"/>
          <w:sz w:val="24"/>
          <w:szCs w:val="24"/>
        </w:rPr>
        <w:t xml:space="preserve"> </w:t>
      </w:r>
      <w:r w:rsidR="004321FE" w:rsidRPr="00C426E1">
        <w:rPr>
          <w:rFonts w:ascii="Times New Roman" w:hAnsi="Times New Roman" w:cs="Times New Roman"/>
          <w:sz w:val="24"/>
          <w:szCs w:val="24"/>
        </w:rPr>
        <w:t>and only one of those did so within a study design in which the marketing</w:t>
      </w:r>
      <w:r w:rsidR="005B46FE" w:rsidRPr="00C426E1">
        <w:rPr>
          <w:rFonts w:ascii="Times New Roman" w:hAnsi="Times New Roman" w:cs="Times New Roman"/>
          <w:sz w:val="24"/>
          <w:szCs w:val="24"/>
        </w:rPr>
        <w:t xml:space="preserve"> exposure</w:t>
      </w:r>
      <w:r w:rsidRPr="00C426E1">
        <w:rPr>
          <w:rFonts w:ascii="Times New Roman" w:hAnsi="Times New Roman" w:cs="Times New Roman"/>
          <w:sz w:val="24"/>
          <w:szCs w:val="24"/>
        </w:rPr>
        <w:t xml:space="preserve"> itself</w:t>
      </w:r>
      <w:r w:rsidR="004321FE" w:rsidRPr="00C426E1">
        <w:rPr>
          <w:rFonts w:ascii="Times New Roman" w:hAnsi="Times New Roman" w:cs="Times New Roman"/>
          <w:sz w:val="24"/>
          <w:szCs w:val="24"/>
        </w:rPr>
        <w:t xml:space="preserve"> was for healthier food</w:t>
      </w:r>
      <w:r w:rsidR="005B46FE" w:rsidRPr="00C426E1">
        <w:rPr>
          <w:rFonts w:ascii="Times New Roman" w:hAnsi="Times New Roman" w:cs="Times New Roman"/>
          <w:sz w:val="24"/>
          <w:szCs w:val="24"/>
        </w:rPr>
        <w:fldChar w:fldCharType="begin"/>
      </w:r>
      <w:r w:rsidR="00BE4C96" w:rsidRPr="00C426E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bin&lt;/Author&gt;&lt;Year&gt;2012&lt;/Year&gt;&lt;RecNum&gt;102&lt;/RecNum&gt;&lt;DisplayText&gt;&lt;style face="superscript"&gt;85&lt;/style&gt;&lt;/DisplayText&gt;&lt;record&gt;&lt;rec-number&gt;102&lt;/rec-number&gt;&lt;foreign-keys&gt;&lt;key app="EN" db-id="szwr5f9f9etz0ke9w5hvvtwgtfpeedv59v00" timestamp="1605876038"&gt;102&lt;/key&gt;&lt;/foreign-keys&gt;&lt;ref-type name="Journal Article"&gt;17&lt;/ref-type&gt;&lt;contributors&gt;&lt;authors&gt;&lt;author&gt;Hobin, E.P.&lt;/author&gt;&lt;author&gt;Hammond, D.G.&lt;/author&gt;&lt;author&gt;Daniel, S.&lt;/author&gt;&lt;author&gt;Hanning, R.M.&lt;/author&gt;&lt;author&gt;Manske, S.R.&lt;/author&gt;&lt;/authors&gt;&lt;/contributors&gt;&lt;titles&gt;&lt;title&gt;The Happy Meal® Effect: The Impact of Toy Premiums on Healthy Eating Among Children in Ontario, Canada&lt;/title&gt;&lt;secondary-title&gt;Canadian Journal of Public Health&lt;/secondary-title&gt;&lt;/titles&gt;&lt;periodical&gt;&lt;full-title&gt;Canadian Journal of Public Health&lt;/full-title&gt;&lt;/periodical&gt;&lt;pages&gt;e244-e248&lt;/pages&gt;&lt;volume&gt;103&lt;/volume&gt;&lt;number&gt;4&lt;/number&gt;&lt;dates&gt;&lt;year&gt;2012&lt;/year&gt;&lt;pub-dates&gt;&lt;date&gt;2012/07/01&lt;/date&gt;&lt;/pub-dates&gt;&lt;/dates&gt;&lt;isbn&gt;1920-7476&lt;/isbn&gt;&lt;urls&gt;&lt;related-urls&gt;&lt;url&gt;https://doi.org/10.1007/BF03404228&lt;/url&gt;&lt;/related-urls&gt;&lt;/urls&gt;&lt;electronic-resource-num&gt;10.1007/BF03404228&lt;/electronic-resource-num&gt;&lt;/record&gt;&lt;/Cite&gt;&lt;/EndNote&gt;</w:instrText>
      </w:r>
      <w:r w:rsidR="005B46FE" w:rsidRPr="00C426E1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C426E1">
        <w:rPr>
          <w:rFonts w:ascii="Times New Roman" w:hAnsi="Times New Roman" w:cs="Times New Roman"/>
          <w:noProof/>
          <w:sz w:val="24"/>
          <w:szCs w:val="24"/>
          <w:vertAlign w:val="superscript"/>
        </w:rPr>
        <w:t>85</w:t>
      </w:r>
      <w:r w:rsidR="005B46FE" w:rsidRPr="00C426E1">
        <w:rPr>
          <w:rFonts w:ascii="Times New Roman" w:hAnsi="Times New Roman" w:cs="Times New Roman"/>
          <w:sz w:val="24"/>
          <w:szCs w:val="24"/>
        </w:rPr>
        <w:fldChar w:fldCharType="end"/>
      </w:r>
      <w:r w:rsidR="005B46FE" w:rsidRPr="00C426E1">
        <w:rPr>
          <w:rFonts w:ascii="Times New Roman" w:hAnsi="Times New Roman" w:cs="Times New Roman"/>
          <w:sz w:val="24"/>
          <w:szCs w:val="24"/>
        </w:rPr>
        <w:t xml:space="preserve">. </w:t>
      </w:r>
      <w:r w:rsidR="00A40B8C" w:rsidRPr="00C426E1">
        <w:rPr>
          <w:rFonts w:ascii="Times New Roman" w:hAnsi="Times New Roman" w:cs="Times New Roman"/>
          <w:sz w:val="24"/>
          <w:szCs w:val="24"/>
        </w:rPr>
        <w:t xml:space="preserve">The effect was robust to sensitivity analyses </w:t>
      </w:r>
      <w:r w:rsidR="00C64BB8">
        <w:rPr>
          <w:rFonts w:ascii="Times New Roman" w:hAnsi="Times New Roman" w:cs="Times New Roman"/>
          <w:sz w:val="24"/>
          <w:szCs w:val="24"/>
        </w:rPr>
        <w:t>and</w:t>
      </w:r>
      <w:r w:rsidR="00550150" w:rsidRPr="00C426E1">
        <w:rPr>
          <w:rFonts w:ascii="Times New Roman" w:hAnsi="Times New Roman" w:cs="Times New Roman"/>
          <w:sz w:val="24"/>
          <w:szCs w:val="24"/>
        </w:rPr>
        <w:t xml:space="preserve"> </w:t>
      </w:r>
      <w:r w:rsidR="00E41854" w:rsidRPr="00C426E1">
        <w:rPr>
          <w:rFonts w:ascii="Times New Roman" w:hAnsi="Times New Roman" w:cs="Times New Roman"/>
          <w:sz w:val="24"/>
          <w:szCs w:val="24"/>
        </w:rPr>
        <w:t>GOSH analyses demonstrated that across 100000 iterations of the analyses the pooled effect was OR~</w:t>
      </w:r>
      <w:r w:rsidR="009C6AD2" w:rsidRPr="00C426E1">
        <w:rPr>
          <w:rFonts w:ascii="Times New Roman" w:hAnsi="Times New Roman" w:cs="Times New Roman"/>
          <w:sz w:val="24"/>
          <w:szCs w:val="24"/>
        </w:rPr>
        <w:t>1.702</w:t>
      </w:r>
      <w:r w:rsidR="00E41854" w:rsidRPr="00C426E1">
        <w:rPr>
          <w:rFonts w:ascii="Times New Roman" w:hAnsi="Times New Roman" w:cs="Times New Roman"/>
          <w:sz w:val="24"/>
          <w:szCs w:val="24"/>
        </w:rPr>
        <w:t xml:space="preserve"> (see </w:t>
      </w:r>
      <w:r w:rsidR="00C64BB8">
        <w:rPr>
          <w:rFonts w:ascii="Times New Roman" w:hAnsi="Times New Roman" w:cs="Times New Roman"/>
          <w:sz w:val="24"/>
          <w:szCs w:val="24"/>
        </w:rPr>
        <w:t xml:space="preserve">Appendix D in the </w:t>
      </w:r>
      <w:r w:rsidR="00FB04E9">
        <w:rPr>
          <w:rFonts w:ascii="Times New Roman" w:hAnsi="Times New Roman" w:cs="Times New Roman"/>
          <w:sz w:val="24"/>
          <w:szCs w:val="24"/>
        </w:rPr>
        <w:t>supplement</w:t>
      </w:r>
      <w:r w:rsidR="00E41854" w:rsidRPr="00C426E1">
        <w:rPr>
          <w:rFonts w:ascii="Times New Roman" w:hAnsi="Times New Roman" w:cs="Times New Roman"/>
          <w:sz w:val="24"/>
          <w:szCs w:val="24"/>
        </w:rPr>
        <w:t xml:space="preserve">). </w:t>
      </w:r>
      <w:r w:rsidR="00550150" w:rsidRPr="00C426E1">
        <w:rPr>
          <w:rFonts w:ascii="Times New Roman" w:hAnsi="Times New Roman" w:cs="Times New Roman"/>
          <w:sz w:val="24"/>
          <w:szCs w:val="24"/>
        </w:rPr>
        <w:t>There was no statistical evidence that study design (X</w:t>
      </w:r>
      <w:r w:rsidR="00550150" w:rsidRPr="00C426E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50150" w:rsidRPr="00C426E1">
        <w:rPr>
          <w:rFonts w:ascii="Times New Roman" w:hAnsi="Times New Roman" w:cs="Times New Roman"/>
          <w:sz w:val="24"/>
          <w:szCs w:val="24"/>
        </w:rPr>
        <w:t>(1)=3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C426E1">
        <w:rPr>
          <w:rFonts w:ascii="Times New Roman" w:hAnsi="Times New Roman" w:cs="Times New Roman"/>
          <w:sz w:val="24"/>
          <w:szCs w:val="24"/>
        </w:rPr>
        <w:t>01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C426E1">
        <w:rPr>
          <w:rFonts w:ascii="Times New Roman" w:hAnsi="Times New Roman" w:cs="Times New Roman"/>
          <w:sz w:val="24"/>
          <w:szCs w:val="24"/>
          <w:lang w:val="en-US"/>
        </w:rPr>
        <w:t>08</w:t>
      </w:r>
      <w:r w:rsidR="00550150" w:rsidRPr="00C426E1">
        <w:rPr>
          <w:rFonts w:ascii="Times New Roman" w:hAnsi="Times New Roman" w:cs="Times New Roman"/>
          <w:sz w:val="24"/>
          <w:szCs w:val="24"/>
        </w:rPr>
        <w:t>), marketing manipulation type (X</w:t>
      </w:r>
      <w:r w:rsidR="00550150" w:rsidRPr="00C426E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50150" w:rsidRPr="00550150">
        <w:rPr>
          <w:rFonts w:ascii="Times New Roman" w:hAnsi="Times New Roman" w:cs="Times New Roman"/>
          <w:sz w:val="24"/>
          <w:szCs w:val="24"/>
        </w:rPr>
        <w:t>(1)=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</w:rPr>
        <w:t>012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</w:rPr>
        <w:t>91) or marketing channel (X</w:t>
      </w:r>
      <w:r w:rsidR="00550150" w:rsidRPr="0055015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50150" w:rsidRPr="00550150">
        <w:rPr>
          <w:rFonts w:ascii="Times New Roman" w:hAnsi="Times New Roman" w:cs="Times New Roman"/>
          <w:sz w:val="24"/>
          <w:szCs w:val="24"/>
        </w:rPr>
        <w:t>(2)=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</w:rPr>
        <w:t>02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</w:rPr>
        <w:t>99) significantly moderated the effect sizes. A meta-regression of average age of children in the studies (mean=8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550150" w:rsidRPr="00550150">
        <w:rPr>
          <w:rFonts w:ascii="Times New Roman" w:hAnsi="Times New Roman" w:cs="Times New Roman"/>
          <w:sz w:val="24"/>
          <w:szCs w:val="24"/>
        </w:rPr>
        <w:t>6y, range: 4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550150" w:rsidRPr="00550150">
        <w:rPr>
          <w:rFonts w:ascii="Times New Roman" w:hAnsi="Times New Roman" w:cs="Times New Roman"/>
          <w:sz w:val="24"/>
          <w:szCs w:val="24"/>
        </w:rPr>
        <w:t>–1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  <w:lang w:val="en-US"/>
        </w:rPr>
        <w:t>8</w:t>
      </w:r>
      <w:r w:rsidR="00550150" w:rsidRPr="00550150">
        <w:rPr>
          <w:rFonts w:ascii="Times New Roman" w:hAnsi="Times New Roman" w:cs="Times New Roman"/>
          <w:sz w:val="24"/>
          <w:szCs w:val="24"/>
        </w:rPr>
        <w:t>) on the effect size was not significant (B=-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</w:rPr>
        <w:t>08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</w:rPr>
        <w:t>53). The continuous test for evidential value was significant (Z=8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  <w:lang w:val="en-US"/>
        </w:rPr>
        <w:t>287, p&lt;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50150" w:rsidRPr="00550150">
        <w:rPr>
          <w:rFonts w:ascii="Times New Roman" w:hAnsi="Times New Roman" w:cs="Times New Roman"/>
          <w:sz w:val="24"/>
          <w:szCs w:val="24"/>
          <w:lang w:val="en-US"/>
        </w:rPr>
        <w:t>01).</w:t>
      </w:r>
      <w:r w:rsidR="00936BE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en studies were not </w:t>
      </w:r>
      <w:r w:rsidRPr="001451E0">
        <w:rPr>
          <w:rFonts w:ascii="Times New Roman" w:hAnsi="Times New Roman" w:cs="Times New Roman"/>
          <w:sz w:val="24"/>
          <w:szCs w:val="24"/>
          <w:lang w:val="en-US"/>
        </w:rPr>
        <w:t xml:space="preserve">included i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1451E0">
        <w:rPr>
          <w:rFonts w:ascii="Times New Roman" w:hAnsi="Times New Roman" w:cs="Times New Roman"/>
          <w:sz w:val="24"/>
          <w:szCs w:val="24"/>
          <w:lang w:val="en-US"/>
        </w:rPr>
        <w:t xml:space="preserve">pooled analysis, of these </w: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t>eigh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und a</w:t>
      </w:r>
      <w:r w:rsidR="00821468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>
        <w:rPr>
          <w:rFonts w:ascii="Times New Roman" w:hAnsi="Times New Roman" w:cs="Times New Roman"/>
          <w:sz w:val="24"/>
          <w:szCs w:val="24"/>
          <w:lang w:val="en-US"/>
        </w:rPr>
        <w:t>effect of food marketing on food choice</w: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t xml:space="preserve"> (of which seven were in the direction of greater choice of test items with food marketing exposure</w: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0FsaXN0ZXI8L0F1dGhvcj48WWVhcj4yMDEyPC9ZZWFy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0FsaXN0ZXI8L0F1dGhvcj48WWVhcj4yMDEyPC9ZZWFy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D1809">
        <w:rPr>
          <w:rFonts w:ascii="Times New Roman" w:hAnsi="Times New Roman" w:cs="Times New Roman"/>
          <w:sz w:val="24"/>
          <w:szCs w:val="24"/>
          <w:lang w:val="en-US"/>
        </w:rPr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74,101-106</w: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t xml:space="preserve"> while one found greater choice of test items in the control condition</w: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gle&lt;/Author&gt;&lt;Year&gt;2017&lt;/Year&gt;&lt;RecNum&gt;128&lt;/RecNum&gt;&lt;DisplayText&gt;&lt;style face="superscript"&gt;107&lt;/style&gt;&lt;/DisplayText&gt;&lt;record&gt;&lt;rec-number&gt;128&lt;/rec-number&gt;&lt;foreign-keys&gt;&lt;key app="EN" db-id="szwr5f9f9etz0ke9w5hvvtwgtfpeedv59v00" timestamp="1606227885"&gt;128&lt;/key&gt;&lt;/foreign-keys&gt;&lt;ref-type name="Journal Article"&gt;17&lt;/ref-type&gt;&lt;contributors&gt;&lt;authors&gt;&lt;author&gt;Ogle, A.D.&lt;/author&gt;&lt;author&gt;Graham, D.J.&lt;/author&gt;&lt;author&gt;Lucas-Thompson, R.G.&lt;/author&gt;&lt;author&gt;Roberto, C.A.&lt;/author&gt;&lt;/authors&gt;&lt;/contributors&gt;&lt;titles&gt;&lt;title&gt;Influence of Cartoon Media Characters on Children&amp;apos;s Attention to and Preference for Food and Beverage Products&lt;/title&gt;&lt;secondary-title&gt;Journal of the Academy of Nutrition and Dietetics&lt;/secondary-title&gt;&lt;/titles&gt;&lt;periodical&gt;&lt;full-title&gt;Journal of the Academy of Nutrition and Dietetics&lt;/full-title&gt;&lt;/periodical&gt;&lt;pages&gt;265-270.e2&lt;/pages&gt;&lt;volume&gt;117&lt;/volume&gt;&lt;number&gt;2&lt;/number&gt;&lt;keywords&gt;&lt;keyword&gt;Front-of-pack&lt;/keyword&gt;&lt;keyword&gt;Food marketing&lt;/keyword&gt;&lt;keyword&gt;Children&lt;/keyword&gt;&lt;keyword&gt;Licensed characters&lt;/keyword&gt;&lt;keyword&gt;Visual attention&lt;/keyword&gt;&lt;/keywords&gt;&lt;dates&gt;&lt;year&gt;2017&lt;/year&gt;&lt;pub-dates&gt;&lt;date&gt;2017/02/01/&lt;/date&gt;&lt;/pub-dates&gt;&lt;/dates&gt;&lt;isbn&gt;2212-2672&lt;/isbn&gt;&lt;urls&gt;&lt;related-urls&gt;&lt;url&gt;http://www.sciencedirect.com/science/article/pii/S2212267216310346&lt;/url&gt;&lt;/related-urls&gt;&lt;/urls&gt;&lt;electronic-resource-num&gt;https://doi.org/10.1016/j.jand.2016.08.012&lt;/electronic-resource-num&gt;&lt;/record&gt;&lt;/Cite&gt;&lt;/EndNote&gt;</w:instrTex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07</w: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t>) and two found no effect</w:t>
      </w:r>
      <w:r w:rsidR="00072B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cmVzPC9BdXRob3I+PFllYXI+MjAxNjwvWWVhcj48UmVj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cmVzPC9BdXRob3I+PFllYXI+MjAxNjwvWWVhcj48UmVj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D1809">
        <w:rPr>
          <w:rFonts w:ascii="Times New Roman" w:hAnsi="Times New Roman" w:cs="Times New Roman"/>
          <w:sz w:val="24"/>
          <w:szCs w:val="24"/>
          <w:lang w:val="en-US"/>
        </w:rPr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04,108</w:t>
      </w:r>
      <w:r w:rsidR="001D180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72BE9">
        <w:rPr>
          <w:rFonts w:ascii="Times New Roman" w:hAnsi="Times New Roman" w:cs="Times New Roman"/>
          <w:sz w:val="24"/>
          <w:szCs w:val="24"/>
          <w:lang w:val="en-US"/>
        </w:rPr>
        <w:t xml:space="preserve"> 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upplementary analysis of </w:t>
      </w:r>
      <w:r w:rsidR="00E45BBB">
        <w:rPr>
          <w:rFonts w:ascii="Times New Roman" w:hAnsi="Times New Roman" w:cs="Times New Roman"/>
          <w:sz w:val="24"/>
          <w:szCs w:val="24"/>
          <w:lang w:val="en-US"/>
        </w:rPr>
        <w:t>three</w:t>
      </w:r>
      <w:r w:rsidRPr="001451E0">
        <w:rPr>
          <w:rFonts w:ascii="Times New Roman" w:hAnsi="Times New Roman" w:cs="Times New Roman"/>
          <w:sz w:val="24"/>
          <w:szCs w:val="24"/>
        </w:rPr>
        <w:t xml:space="preserve"> of </w:t>
      </w:r>
      <w:r>
        <w:rPr>
          <w:rFonts w:ascii="Times New Roman" w:hAnsi="Times New Roman" w:cs="Times New Roman"/>
          <w:sz w:val="24"/>
          <w:szCs w:val="24"/>
        </w:rPr>
        <w:t>these</w:t>
      </w:r>
      <w:r w:rsidRPr="001451E0">
        <w:rPr>
          <w:rFonts w:ascii="Times New Roman" w:hAnsi="Times New Roman" w:cs="Times New Roman"/>
          <w:sz w:val="24"/>
          <w:szCs w:val="24"/>
        </w:rPr>
        <w:t xml:space="preserve"> studies</w:t>
      </w:r>
      <w:r w:rsidRPr="001451E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XRvbmE8L0F1dGhvcj48WWVhcj4yMDE0PC9ZZWFyPjxS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=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XRvbmE8L0F1dGhvcj48WWVhcj4yMDE0PC9ZZWFyPjxS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=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</w:rPr>
      </w:r>
      <w:r w:rsidR="00BE4C96">
        <w:rPr>
          <w:rFonts w:ascii="Times New Roman" w:hAnsi="Times New Roman" w:cs="Times New Roman"/>
          <w:sz w:val="24"/>
          <w:szCs w:val="24"/>
        </w:rPr>
        <w:fldChar w:fldCharType="end"/>
      </w:r>
      <w:r w:rsidRPr="001451E0">
        <w:rPr>
          <w:rFonts w:ascii="Times New Roman" w:hAnsi="Times New Roman" w:cs="Times New Roman"/>
          <w:sz w:val="24"/>
          <w:szCs w:val="24"/>
        </w:rPr>
      </w:r>
      <w:r w:rsidRPr="001451E0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03,104</w:t>
      </w:r>
      <w:r w:rsidRPr="001451E0">
        <w:rPr>
          <w:rFonts w:ascii="Times New Roman" w:hAnsi="Times New Roman" w:cs="Times New Roman"/>
          <w:sz w:val="24"/>
          <w:szCs w:val="24"/>
        </w:rPr>
        <w:fldChar w:fldCharType="end"/>
      </w:r>
      <w:r w:rsidRPr="001451E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at used</w:t>
      </w:r>
      <w:r w:rsidRPr="001451E0">
        <w:rPr>
          <w:rFonts w:ascii="Times New Roman" w:hAnsi="Times New Roman" w:cs="Times New Roman"/>
          <w:sz w:val="24"/>
          <w:szCs w:val="24"/>
        </w:rPr>
        <w:t xml:space="preserve"> a cross-over design </w:t>
      </w:r>
      <w:r>
        <w:rPr>
          <w:rFonts w:ascii="Times New Roman" w:hAnsi="Times New Roman" w:cs="Times New Roman"/>
          <w:sz w:val="24"/>
          <w:szCs w:val="24"/>
        </w:rPr>
        <w:t>with binary outcomes showed</w:t>
      </w:r>
      <w:r w:rsidRPr="001451E0">
        <w:rPr>
          <w:rFonts w:ascii="Times New Roman" w:hAnsi="Times New Roman" w:cs="Times New Roman"/>
          <w:sz w:val="24"/>
          <w:szCs w:val="24"/>
        </w:rPr>
        <w:t xml:space="preserve"> a non-significant pooled odds ratio </w:t>
      </w:r>
      <w:r w:rsidR="00072BE9">
        <w:rPr>
          <w:rFonts w:ascii="Times New Roman" w:hAnsi="Times New Roman" w:cs="Times New Roman"/>
          <w:sz w:val="24"/>
          <w:szCs w:val="24"/>
        </w:rPr>
        <w:t>(</w:t>
      </w:r>
      <w:r w:rsidRPr="001451E0">
        <w:rPr>
          <w:rFonts w:ascii="Times New Roman" w:hAnsi="Times New Roman" w:cs="Times New Roman"/>
          <w:sz w:val="24"/>
          <w:szCs w:val="24"/>
        </w:rPr>
        <w:t>OR 3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1451E0">
        <w:rPr>
          <w:rFonts w:ascii="Times New Roman" w:hAnsi="Times New Roman" w:cs="Times New Roman"/>
          <w:sz w:val="24"/>
          <w:szCs w:val="24"/>
        </w:rPr>
        <w:t>45 95% CI 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1451E0">
        <w:rPr>
          <w:rFonts w:ascii="Times New Roman" w:hAnsi="Times New Roman" w:cs="Times New Roman"/>
          <w:sz w:val="24"/>
          <w:szCs w:val="24"/>
        </w:rPr>
        <w:t>97-12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1451E0">
        <w:rPr>
          <w:rFonts w:ascii="Times New Roman" w:hAnsi="Times New Roman" w:cs="Times New Roman"/>
          <w:sz w:val="24"/>
          <w:szCs w:val="24"/>
        </w:rPr>
        <w:t>43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Theme="majorHAnsi" w:hAnsiTheme="majorHAnsi" w:cstheme="majorHAnsi"/>
        </w:rPr>
        <w:t xml:space="preserve">. 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 xml:space="preserve">The certainty of evidence for RCTs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 xml:space="preserve"> moderate (unexplained high heterogeneity), and for NRS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 xml:space="preserve"> very low (observational studies, risk of bias, and imprecision of the effect size estimates)</w:t>
      </w:r>
      <w:r w:rsidR="001C40F8" w:rsidRPr="00160B8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106D97E" w14:textId="1AB85770" w:rsidR="00550150" w:rsidRPr="005B46FE" w:rsidRDefault="00D201E5" w:rsidP="0001278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201E5">
        <w:rPr>
          <w:rFonts w:ascii="Times New Roman" w:hAnsi="Times New Roman" w:cs="Times New Roman"/>
          <w:sz w:val="24"/>
          <w:szCs w:val="24"/>
          <w:lang w:val="en-US"/>
        </w:rPr>
        <w:t xml:space="preserve">For food preference, 20 studies </w:t>
      </w:r>
      <w:r w:rsidR="00061BF7">
        <w:rPr>
          <w:rFonts w:ascii="Times New Roman" w:hAnsi="Times New Roman" w:cs="Times New Roman"/>
          <w:sz w:val="24"/>
          <w:szCs w:val="24"/>
          <w:lang w:val="en-US"/>
        </w:rPr>
        <w:t xml:space="preserve">(in 19 articles) </w:t>
      </w:r>
      <w:r w:rsidRPr="00D201E5">
        <w:rPr>
          <w:rFonts w:ascii="Times New Roman" w:hAnsi="Times New Roman" w:cs="Times New Roman"/>
          <w:sz w:val="24"/>
          <w:szCs w:val="24"/>
          <w:lang w:val="en-US"/>
        </w:rPr>
        <w:t>were identified (12 RCTs</w:t>
      </w:r>
      <w:r w:rsidR="0060605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lsYW5kPC9BdXRob3I+PFllYXI+MjAxNTwvWWVhcj48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Cb3lsYW5kPC9BdXRob3I+PFllYXI+MjAxNTwvWWVhcj48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</w:fldData>
        </w:fldCha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  <w:lang w:val="en-US"/>
        </w:rPr>
      </w:r>
      <w:r w:rsidR="00BE4C9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0605C">
        <w:rPr>
          <w:rFonts w:ascii="Times New Roman" w:hAnsi="Times New Roman" w:cs="Times New Roman"/>
          <w:sz w:val="24"/>
          <w:szCs w:val="24"/>
          <w:lang w:val="en-US"/>
        </w:rPr>
      </w:r>
      <w:r w:rsidR="006060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3,77,79,94,104,109-114</w:t>
      </w:r>
      <w:r w:rsidR="006060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93FB1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D201E5">
        <w:rPr>
          <w:rFonts w:ascii="Times New Roman" w:hAnsi="Times New Roman" w:cs="Times New Roman"/>
          <w:sz w:val="24"/>
          <w:szCs w:val="24"/>
          <w:lang w:val="en-US"/>
        </w:rPr>
        <w:t xml:space="preserve"> eight </w:t>
      </w:r>
      <w:r w:rsidRPr="00C426E1">
        <w:rPr>
          <w:rFonts w:ascii="Times New Roman" w:hAnsi="Times New Roman" w:cs="Times New Roman"/>
          <w:sz w:val="24"/>
          <w:szCs w:val="24"/>
          <w:lang w:val="en-US"/>
        </w:rPr>
        <w:t>experimental NRS</w:t>
      </w:r>
      <w:r w:rsidR="0060605C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2FudGU8L0F1dGhvcj48WWVhcj4yMDE5PC9ZZWFyPjxS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</w:fldData>
        </w:fldCha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Z2FudGU8L0F1dGhvcj48WWVhcj4yMDE5PC9ZZWFyPjxS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</w:fldData>
        </w:fldCha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0605C" w:rsidRPr="00C426E1">
        <w:rPr>
          <w:rFonts w:ascii="Times New Roman" w:hAnsi="Times New Roman" w:cs="Times New Roman"/>
          <w:sz w:val="24"/>
          <w:szCs w:val="24"/>
          <w:lang w:val="en-US"/>
        </w:rPr>
      </w:r>
      <w:r w:rsidR="0060605C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C426E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97,103,106,115-119</w:t>
      </w:r>
      <w:r w:rsidR="0060605C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061BF7" w:rsidRPr="00C426E1">
        <w:rPr>
          <w:rFonts w:ascii="Times New Roman" w:hAnsi="Times New Roman" w:cs="Times New Roman"/>
          <w:sz w:val="24"/>
          <w:szCs w:val="24"/>
        </w:rPr>
        <w:t xml:space="preserve">Pooled analyses of data from 12 studies found </w:t>
      </w:r>
      <w:r w:rsidR="005C1EA4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550150" w:rsidRPr="00C426E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food marketing </w:t>
      </w:r>
      <w:r w:rsidR="005C1EA4">
        <w:rPr>
          <w:rFonts w:ascii="Times New Roman" w:hAnsi="Times New Roman" w:cs="Times New Roman"/>
          <w:sz w:val="24"/>
          <w:szCs w:val="24"/>
          <w:lang w:val="en-US"/>
        </w:rPr>
        <w:t>was significantly associated with</w:t>
      </w:r>
      <w:r w:rsidR="0012679D">
        <w:rPr>
          <w:rFonts w:ascii="Times New Roman" w:hAnsi="Times New Roman" w:cs="Times New Roman"/>
          <w:sz w:val="24"/>
          <w:szCs w:val="24"/>
          <w:lang w:val="en-US"/>
        </w:rPr>
        <w:t xml:space="preserve"> increased</w:t>
      </w:r>
      <w:r w:rsidR="00550150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 food preference </w:t>
      </w:r>
      <w:r w:rsidR="000D1E2F" w:rsidRPr="00C426E1">
        <w:rPr>
          <w:rFonts w:ascii="Times New Roman" w:hAnsi="Times New Roman" w:cs="Times New Roman"/>
          <w:sz w:val="24"/>
          <w:szCs w:val="24"/>
          <w:lang w:val="en-US"/>
        </w:rPr>
        <w:t>(SMD 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D1E2F" w:rsidRPr="00C426E1">
        <w:rPr>
          <w:rFonts w:ascii="Times New Roman" w:hAnsi="Times New Roman" w:cs="Times New Roman"/>
          <w:sz w:val="24"/>
          <w:szCs w:val="24"/>
          <w:lang w:val="en-US"/>
        </w:rPr>
        <w:t>30, 95% CI 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D1E2F" w:rsidRPr="00C426E1">
        <w:rPr>
          <w:rFonts w:ascii="Times New Roman" w:hAnsi="Times New Roman" w:cs="Times New Roman"/>
          <w:sz w:val="24"/>
          <w:szCs w:val="24"/>
          <w:lang w:val="en-US"/>
        </w:rPr>
        <w:t>12-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D1E2F" w:rsidRPr="00C426E1">
        <w:rPr>
          <w:rFonts w:ascii="Times New Roman" w:hAnsi="Times New Roman" w:cs="Times New Roman"/>
          <w:sz w:val="24"/>
          <w:szCs w:val="24"/>
          <w:lang w:val="en-US"/>
        </w:rPr>
        <w:t>49</w:t>
      </w:r>
      <w:r w:rsidR="00054204" w:rsidRPr="00C426E1">
        <w:rPr>
          <w:rFonts w:ascii="Times New Roman" w:hAnsi="Times New Roman" w:cs="Times New Roman"/>
          <w:sz w:val="24"/>
          <w:szCs w:val="24"/>
          <w:lang w:val="en-US"/>
        </w:rPr>
        <w:t>, Z=3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54204" w:rsidRPr="00C426E1">
        <w:rPr>
          <w:rFonts w:ascii="Times New Roman" w:hAnsi="Times New Roman" w:cs="Times New Roman"/>
          <w:sz w:val="24"/>
          <w:szCs w:val="24"/>
          <w:lang w:val="en-US"/>
        </w:rPr>
        <w:t>21,</w:t>
      </w:r>
      <w:r w:rsidR="00054204" w:rsidRPr="00C426E1">
        <w:rPr>
          <w:rFonts w:ascii="Times New Roman" w:hAnsi="Times New Roman" w:cs="Times New Roman"/>
          <w:sz w:val="24"/>
          <w:szCs w:val="24"/>
        </w:rPr>
        <w:t xml:space="preserve"> I</w:t>
      </w:r>
      <w:r w:rsidR="00054204" w:rsidRPr="00C426E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054204" w:rsidRPr="00C426E1">
        <w:rPr>
          <w:rFonts w:ascii="Times New Roman" w:hAnsi="Times New Roman" w:cs="Times New Roman"/>
          <w:sz w:val="24"/>
          <w:szCs w:val="24"/>
        </w:rPr>
        <w:t>=9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54204" w:rsidRPr="00C426E1">
        <w:rPr>
          <w:rFonts w:ascii="Times New Roman" w:hAnsi="Times New Roman" w:cs="Times New Roman"/>
          <w:sz w:val="24"/>
          <w:szCs w:val="24"/>
          <w:lang w:val="en-US"/>
        </w:rPr>
        <w:t>0</w:t>
      </w:r>
      <w:r w:rsidR="00054204" w:rsidRPr="00C426E1">
        <w:rPr>
          <w:rFonts w:ascii="Times New Roman" w:hAnsi="Times New Roman" w:cs="Times New Roman"/>
          <w:sz w:val="24"/>
          <w:szCs w:val="24"/>
        </w:rPr>
        <w:t>%,</w:t>
      </w:r>
      <w:r w:rsidR="00054204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1E2F" w:rsidRPr="00C426E1">
        <w:rPr>
          <w:rFonts w:ascii="Times New Roman" w:hAnsi="Times New Roman" w:cs="Times New Roman"/>
          <w:sz w:val="24"/>
          <w:szCs w:val="24"/>
          <w:lang w:val="en-US"/>
        </w:rPr>
        <w:t>p=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D1E2F" w:rsidRPr="00C426E1">
        <w:rPr>
          <w:rFonts w:ascii="Times New Roman" w:hAnsi="Times New Roman" w:cs="Times New Roman"/>
          <w:sz w:val="24"/>
          <w:szCs w:val="24"/>
          <w:lang w:val="en-US"/>
        </w:rPr>
        <w:t>001</w:t>
      </w:r>
      <w:r w:rsidR="00054204" w:rsidRPr="00C426E1">
        <w:rPr>
          <w:rFonts w:ascii="Times New Roman" w:hAnsi="Times New Roman" w:cs="Times New Roman"/>
          <w:sz w:val="24"/>
          <w:szCs w:val="24"/>
          <w:lang w:val="en-US"/>
        </w:rPr>
        <w:t>; figure 4</w:t>
      </w:r>
      <w:r w:rsidR="000D1E2F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8E56CC" w:rsidRPr="00C426E1">
        <w:rPr>
          <w:rFonts w:ascii="Times New Roman" w:hAnsi="Times New Roman" w:cs="Times New Roman"/>
          <w:sz w:val="24"/>
          <w:szCs w:val="24"/>
        </w:rPr>
        <w:t xml:space="preserve">The effect was robust to sensitivity analyses </w:t>
      </w:r>
      <w:r w:rsidR="000613E9">
        <w:rPr>
          <w:rFonts w:ascii="Times New Roman" w:hAnsi="Times New Roman" w:cs="Times New Roman"/>
          <w:sz w:val="24"/>
          <w:szCs w:val="24"/>
        </w:rPr>
        <w:t>and</w:t>
      </w:r>
      <w:r w:rsidR="008E56CC" w:rsidRPr="00C426E1">
        <w:rPr>
          <w:rFonts w:ascii="Times New Roman" w:hAnsi="Times New Roman" w:cs="Times New Roman"/>
          <w:sz w:val="24"/>
          <w:szCs w:val="24"/>
        </w:rPr>
        <w:t xml:space="preserve"> </w:t>
      </w:r>
      <w:r w:rsidR="00E41854" w:rsidRPr="00C426E1">
        <w:rPr>
          <w:rFonts w:ascii="Times New Roman" w:hAnsi="Times New Roman" w:cs="Times New Roman"/>
          <w:sz w:val="24"/>
          <w:szCs w:val="24"/>
        </w:rPr>
        <w:t>GOSH analyses demonstrated that across 100000 iterations of the analyses the pooled effect was SMD~ .</w:t>
      </w:r>
      <w:r w:rsidR="00ED5BE9" w:rsidRPr="00C426E1">
        <w:rPr>
          <w:rFonts w:ascii="Times New Roman" w:hAnsi="Times New Roman" w:cs="Times New Roman"/>
          <w:sz w:val="24"/>
          <w:szCs w:val="24"/>
        </w:rPr>
        <w:t>53</w:t>
      </w:r>
      <w:r w:rsidR="00E41854" w:rsidRPr="00C426E1">
        <w:rPr>
          <w:rFonts w:ascii="Times New Roman" w:hAnsi="Times New Roman" w:cs="Times New Roman"/>
          <w:sz w:val="24"/>
          <w:szCs w:val="24"/>
        </w:rPr>
        <w:t xml:space="preserve"> (see </w:t>
      </w:r>
      <w:r w:rsidR="000613E9">
        <w:rPr>
          <w:rFonts w:ascii="Times New Roman" w:hAnsi="Times New Roman" w:cs="Times New Roman"/>
          <w:sz w:val="24"/>
          <w:szCs w:val="24"/>
        </w:rPr>
        <w:t xml:space="preserve">Appendix D in the </w:t>
      </w:r>
      <w:r w:rsidR="00FB04E9">
        <w:rPr>
          <w:rFonts w:ascii="Times New Roman" w:hAnsi="Times New Roman" w:cs="Times New Roman"/>
          <w:sz w:val="24"/>
          <w:szCs w:val="24"/>
        </w:rPr>
        <w:t>supplement</w:t>
      </w:r>
      <w:r w:rsidR="00E41854" w:rsidRPr="00C426E1">
        <w:rPr>
          <w:rFonts w:ascii="Times New Roman" w:hAnsi="Times New Roman" w:cs="Times New Roman"/>
          <w:sz w:val="24"/>
          <w:szCs w:val="24"/>
        </w:rPr>
        <w:t xml:space="preserve">). </w:t>
      </w:r>
      <w:r w:rsidR="008D0F50" w:rsidRPr="00C426E1">
        <w:rPr>
          <w:rFonts w:ascii="Times New Roman" w:hAnsi="Times New Roman" w:cs="Times New Roman"/>
          <w:sz w:val="24"/>
          <w:szCs w:val="24"/>
        </w:rPr>
        <w:t>There was no statistical evidence that study design (X</w:t>
      </w:r>
      <w:r w:rsidR="008D0F50" w:rsidRPr="00C426E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D0F50" w:rsidRPr="00C426E1">
        <w:rPr>
          <w:rFonts w:ascii="Times New Roman" w:hAnsi="Times New Roman" w:cs="Times New Roman"/>
          <w:sz w:val="24"/>
          <w:szCs w:val="24"/>
        </w:rPr>
        <w:t>(1)=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D0F50" w:rsidRPr="00C426E1">
        <w:rPr>
          <w:rFonts w:ascii="Times New Roman" w:hAnsi="Times New Roman" w:cs="Times New Roman"/>
          <w:sz w:val="24"/>
          <w:szCs w:val="24"/>
        </w:rPr>
        <w:t>19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D0F50" w:rsidRPr="00C426E1">
        <w:rPr>
          <w:rFonts w:ascii="Times New Roman" w:hAnsi="Times New Roman" w:cs="Times New Roman"/>
          <w:sz w:val="24"/>
          <w:szCs w:val="24"/>
          <w:lang w:val="en-US"/>
        </w:rPr>
        <w:t>67</w:t>
      </w:r>
      <w:r w:rsidR="008D0F50" w:rsidRPr="00C426E1">
        <w:rPr>
          <w:rFonts w:ascii="Times New Roman" w:hAnsi="Times New Roman" w:cs="Times New Roman"/>
          <w:sz w:val="24"/>
          <w:szCs w:val="24"/>
        </w:rPr>
        <w:t>), marketing manipulation type (X</w:t>
      </w:r>
      <w:r w:rsidR="008D0F50" w:rsidRPr="00C426E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D0F50" w:rsidRPr="00C426E1">
        <w:rPr>
          <w:rFonts w:ascii="Times New Roman" w:hAnsi="Times New Roman" w:cs="Times New Roman"/>
          <w:sz w:val="24"/>
          <w:szCs w:val="24"/>
        </w:rPr>
        <w:t>(1)=0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D0F50" w:rsidRPr="00C426E1">
        <w:rPr>
          <w:rFonts w:ascii="Times New Roman" w:hAnsi="Times New Roman" w:cs="Times New Roman"/>
          <w:sz w:val="24"/>
          <w:szCs w:val="24"/>
          <w:lang w:val="en-US"/>
        </w:rPr>
        <w:t>44</w:t>
      </w:r>
      <w:r w:rsidR="008D0F50" w:rsidRPr="00C426E1">
        <w:rPr>
          <w:rFonts w:ascii="Times New Roman" w:hAnsi="Times New Roman" w:cs="Times New Roman"/>
          <w:sz w:val="24"/>
          <w:szCs w:val="24"/>
        </w:rPr>
        <w:t>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D0F50" w:rsidRPr="00C426E1">
        <w:rPr>
          <w:rFonts w:ascii="Times New Roman" w:hAnsi="Times New Roman" w:cs="Times New Roman"/>
          <w:sz w:val="24"/>
          <w:szCs w:val="24"/>
        </w:rPr>
        <w:t>51) or marketing channel (X</w:t>
      </w:r>
      <w:r w:rsidR="008D0F50" w:rsidRPr="00C426E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D0F50" w:rsidRPr="00C426E1">
        <w:rPr>
          <w:rFonts w:ascii="Times New Roman" w:hAnsi="Times New Roman" w:cs="Times New Roman"/>
          <w:sz w:val="24"/>
          <w:szCs w:val="24"/>
        </w:rPr>
        <w:t>(2)=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D0F50" w:rsidRPr="00C426E1">
        <w:rPr>
          <w:rFonts w:ascii="Times New Roman" w:hAnsi="Times New Roman" w:cs="Times New Roman"/>
          <w:sz w:val="24"/>
          <w:szCs w:val="24"/>
        </w:rPr>
        <w:t>29, p=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D0F50" w:rsidRPr="00C426E1">
        <w:rPr>
          <w:rFonts w:ascii="Times New Roman" w:hAnsi="Times New Roman" w:cs="Times New Roman"/>
          <w:sz w:val="24"/>
          <w:szCs w:val="24"/>
        </w:rPr>
        <w:t>53) significantly moderated the effect sizes</w:t>
      </w:r>
      <w:r w:rsidR="001F264A" w:rsidRPr="00C426E1">
        <w:rPr>
          <w:rFonts w:ascii="Times New Roman" w:hAnsi="Times New Roman" w:cs="Times New Roman"/>
          <w:sz w:val="24"/>
          <w:szCs w:val="24"/>
        </w:rPr>
        <w:t xml:space="preserve">. </w:t>
      </w:r>
      <w:r w:rsidR="008D0F50" w:rsidRPr="00C426E1">
        <w:rPr>
          <w:rFonts w:ascii="Times New Roman" w:hAnsi="Times New Roman" w:cs="Times New Roman"/>
          <w:sz w:val="24"/>
          <w:szCs w:val="24"/>
        </w:rPr>
        <w:t>The continuous test for evidential value was significant (Z=</w:t>
      </w:r>
      <w:r w:rsidR="001F264A" w:rsidRPr="00C426E1">
        <w:rPr>
          <w:rFonts w:ascii="Times New Roman" w:hAnsi="Times New Roman" w:cs="Times New Roman"/>
          <w:sz w:val="24"/>
          <w:szCs w:val="24"/>
        </w:rPr>
        <w:t>5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F264A" w:rsidRPr="00C426E1">
        <w:rPr>
          <w:rFonts w:ascii="Times New Roman" w:hAnsi="Times New Roman" w:cs="Times New Roman"/>
          <w:sz w:val="24"/>
          <w:szCs w:val="24"/>
          <w:lang w:val="en-US"/>
        </w:rPr>
        <w:t>504</w:t>
      </w:r>
      <w:r w:rsidR="008D0F50" w:rsidRPr="00C426E1">
        <w:rPr>
          <w:rFonts w:ascii="Times New Roman" w:hAnsi="Times New Roman" w:cs="Times New Roman"/>
          <w:sz w:val="24"/>
          <w:szCs w:val="24"/>
          <w:lang w:val="en-US"/>
        </w:rPr>
        <w:t>, p&lt;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D0F50" w:rsidRPr="00C426E1">
        <w:rPr>
          <w:rFonts w:ascii="Times New Roman" w:hAnsi="Times New Roman" w:cs="Times New Roman"/>
          <w:sz w:val="24"/>
          <w:szCs w:val="24"/>
          <w:lang w:val="en-US"/>
        </w:rPr>
        <w:t>01).</w:t>
      </w:r>
      <w:r w:rsidR="00936BE3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t>Eight studies were not able to be included in the pooled analysis, of which six found an effect of food marketing on preference</w:t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0dhbGU8L0F1dGhvcj48WWVhcj4yMDE2PC9ZZWFyPjxS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</w:fldData>
        </w:fldCha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0dhbGU8L0F1dGhvcj48WWVhcj4yMDE2PC9ZZWFyPjxS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</w:fldData>
        </w:fldCha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C426E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53,103,104,106,112</w:t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 and two found no effect.</w:t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J0bWFubjwvQXV0aG9yPjxZZWFyPjIwMTc8L1llYXI+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</w:fldData>
        </w:fldCha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J0bWFubjwvQXV0aG9yPjxZZWFyPjIwMTc8L1llYXI+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</w:fldData>
        </w:fldCha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</w:r>
      <w:r w:rsidR="00BE4C96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BE4C96" w:rsidRPr="00C426E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17,118</w:t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21468" w:rsidRPr="00C426E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0240E" w:rsidRPr="00C426E1">
        <w:rPr>
          <w:rFonts w:ascii="Times New Roman" w:hAnsi="Times New Roman" w:cs="Times New Roman"/>
          <w:sz w:val="24"/>
          <w:szCs w:val="24"/>
        </w:rPr>
        <w:t>When studies with cross-over</w:t>
      </w:r>
      <w:r w:rsidR="0060240E" w:rsidRPr="0060240E">
        <w:rPr>
          <w:rFonts w:ascii="Times New Roman" w:hAnsi="Times New Roman" w:cs="Times New Roman"/>
          <w:sz w:val="24"/>
          <w:szCs w:val="24"/>
        </w:rPr>
        <w:t xml:space="preserve"> designs and binary outcomes</w:t>
      </w:r>
      <w:r w:rsidR="0060240E" w:rsidRPr="0060240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5uYXJzZG90dGlyPC9BdXRob3I+PFllYXI+MjAxMDwv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dW5uYXJzZG90dGlyPC9BdXRob3I+PFllYXI+MjAxMDwv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</w:rPr>
      </w:r>
      <w:r w:rsidR="00BE4C96">
        <w:rPr>
          <w:rFonts w:ascii="Times New Roman" w:hAnsi="Times New Roman" w:cs="Times New Roman"/>
          <w:sz w:val="24"/>
          <w:szCs w:val="24"/>
        </w:rPr>
        <w:fldChar w:fldCharType="end"/>
      </w:r>
      <w:r w:rsidR="0060240E" w:rsidRPr="0060240E">
        <w:rPr>
          <w:rFonts w:ascii="Times New Roman" w:hAnsi="Times New Roman" w:cs="Times New Roman"/>
          <w:sz w:val="24"/>
          <w:szCs w:val="24"/>
        </w:rPr>
      </w:r>
      <w:r w:rsidR="0060240E" w:rsidRPr="0060240E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03,104,106,112</w:t>
      </w:r>
      <w:r w:rsidR="0060240E" w:rsidRPr="0060240E">
        <w:rPr>
          <w:rFonts w:ascii="Times New Roman" w:hAnsi="Times New Roman" w:cs="Times New Roman"/>
          <w:sz w:val="24"/>
          <w:szCs w:val="24"/>
        </w:rPr>
        <w:fldChar w:fldCharType="end"/>
      </w:r>
      <w:r w:rsidR="0060240E" w:rsidRPr="0060240E">
        <w:rPr>
          <w:rFonts w:ascii="Times New Roman" w:hAnsi="Times New Roman" w:cs="Times New Roman"/>
          <w:sz w:val="24"/>
          <w:szCs w:val="24"/>
        </w:rPr>
        <w:t xml:space="preserve"> were analysed separately there was a significant effect of marketing on preference (OR=3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0240E" w:rsidRPr="0060240E">
        <w:rPr>
          <w:rFonts w:ascii="Times New Roman" w:hAnsi="Times New Roman" w:cs="Times New Roman"/>
          <w:sz w:val="24"/>
          <w:szCs w:val="24"/>
        </w:rPr>
        <w:t>49 [95% CI 2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0240E" w:rsidRPr="0060240E">
        <w:rPr>
          <w:rFonts w:ascii="Times New Roman" w:hAnsi="Times New Roman" w:cs="Times New Roman"/>
          <w:sz w:val="24"/>
          <w:szCs w:val="24"/>
        </w:rPr>
        <w:t>03 to 6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0240E" w:rsidRPr="0060240E">
        <w:rPr>
          <w:rFonts w:ascii="Times New Roman" w:hAnsi="Times New Roman" w:cs="Times New Roman"/>
          <w:sz w:val="24"/>
          <w:szCs w:val="24"/>
        </w:rPr>
        <w:t>22], z=4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0240E" w:rsidRPr="0060240E">
        <w:rPr>
          <w:rFonts w:ascii="Times New Roman" w:hAnsi="Times New Roman" w:cs="Times New Roman"/>
          <w:sz w:val="24"/>
          <w:szCs w:val="24"/>
        </w:rPr>
        <w:t>40, p&lt;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0240E" w:rsidRPr="0060240E">
        <w:rPr>
          <w:rFonts w:ascii="Times New Roman" w:hAnsi="Times New Roman" w:cs="Times New Roman"/>
          <w:sz w:val="24"/>
          <w:szCs w:val="24"/>
        </w:rPr>
        <w:t>001).</w:t>
      </w:r>
      <w:r w:rsidR="0060240E">
        <w:rPr>
          <w:rFonts w:ascii="Times New Roman" w:hAnsi="Times New Roman" w:cs="Times New Roman"/>
          <w:sz w:val="24"/>
          <w:szCs w:val="24"/>
        </w:rPr>
        <w:t xml:space="preserve"> </w:t>
      </w:r>
      <w:r w:rsidR="00160B85" w:rsidRPr="001C40F8">
        <w:rPr>
          <w:rFonts w:ascii="Times New Roman" w:hAnsi="Times New Roman" w:cs="Times New Roman"/>
          <w:sz w:val="24"/>
          <w:szCs w:val="24"/>
          <w:lang w:val="en-US"/>
        </w:rPr>
        <w:t xml:space="preserve">The certainty of evidence for </w:t>
      </w:r>
      <w:r w:rsidR="001C40F8" w:rsidRPr="001C40F8">
        <w:rPr>
          <w:rFonts w:ascii="Times New Roman" w:hAnsi="Times New Roman" w:cs="Times New Roman"/>
          <w:sz w:val="24"/>
          <w:szCs w:val="24"/>
          <w:lang w:val="en-US"/>
        </w:rPr>
        <w:t xml:space="preserve">both </w:t>
      </w:r>
      <w:r w:rsidR="00160B85" w:rsidRPr="001C40F8">
        <w:rPr>
          <w:rFonts w:ascii="Times New Roman" w:hAnsi="Times New Roman" w:cs="Times New Roman"/>
          <w:sz w:val="24"/>
          <w:szCs w:val="24"/>
          <w:lang w:val="en-US"/>
        </w:rPr>
        <w:t xml:space="preserve">RCTs and NRS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60B85" w:rsidRPr="001C40F8">
        <w:rPr>
          <w:rFonts w:ascii="Times New Roman" w:hAnsi="Times New Roman" w:cs="Times New Roman"/>
          <w:sz w:val="24"/>
          <w:szCs w:val="24"/>
          <w:lang w:val="en-US"/>
        </w:rPr>
        <w:t xml:space="preserve"> very low (</w:t>
      </w:r>
      <w:r w:rsidR="001C40F8" w:rsidRPr="001C40F8">
        <w:rPr>
          <w:rFonts w:ascii="Times New Roman" w:hAnsi="Times New Roman" w:cs="Times New Roman"/>
          <w:sz w:val="24"/>
          <w:szCs w:val="24"/>
          <w:lang w:val="en-US"/>
        </w:rPr>
        <w:t>inconsistency</w:t>
      </w:r>
      <w:r w:rsidR="002446A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60B85" w:rsidRPr="001C40F8">
        <w:rPr>
          <w:rFonts w:ascii="Times New Roman" w:hAnsi="Times New Roman" w:cs="Times New Roman"/>
          <w:sz w:val="24"/>
          <w:szCs w:val="24"/>
          <w:lang w:val="en-US"/>
        </w:rPr>
        <w:t>imprecision)</w:t>
      </w:r>
      <w:r w:rsidR="00936BE3" w:rsidRPr="001C40F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CEBFF7B" w14:textId="7E5ECCBC" w:rsidR="00936BE3" w:rsidRDefault="00936BE3" w:rsidP="0001278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2" w:name="_Hlk81835376"/>
      <w:r w:rsidRPr="00936BE3">
        <w:rPr>
          <w:rFonts w:ascii="Times New Roman" w:hAnsi="Times New Roman" w:cs="Times New Roman"/>
          <w:sz w:val="24"/>
          <w:szCs w:val="24"/>
        </w:rPr>
        <w:t xml:space="preserve">For food purchasing, </w:t>
      </w:r>
      <w:r w:rsidR="002446AB">
        <w:rPr>
          <w:rFonts w:ascii="Times New Roman" w:hAnsi="Times New Roman" w:cs="Times New Roman"/>
          <w:sz w:val="24"/>
          <w:szCs w:val="24"/>
        </w:rPr>
        <w:t>five studies (one RCT</w:t>
      </w:r>
      <w:r w:rsidR="002446AB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ard&lt;/Author&gt;&lt;Year&gt;2016&lt;/Year&gt;&lt;RecNum&gt;100&lt;/RecNum&gt;&lt;DisplayText&gt;&lt;style face="superscript"&gt;120&lt;/style&gt;&lt;/DisplayText&gt;&lt;record&gt;&lt;rec-number&gt;100&lt;/rec-number&gt;&lt;foreign-keys&gt;&lt;key app="EN" db-id="szwr5f9f9etz0ke9w5hvvtwgtfpeedv59v00" timestamp="1605875960"&gt;100&lt;/key&gt;&lt;/foreign-keys&gt;&lt;ref-type name="Journal Article"&gt;17&lt;/ref-type&gt;&lt;contributors&gt;&lt;authors&gt;&lt;author&gt;Heard, A.M.&lt;/author&gt;&lt;author&gt;Harris, J.L.&lt;/author&gt;&lt;author&gt;Liu, S.&lt;/author&gt;&lt;author&gt;Schwartz, M.B.&lt;/author&gt;&lt;author&gt;Li, X.&lt;/author&gt;&lt;/authors&gt;&lt;/contributors&gt;&lt;titles&gt;&lt;title&gt;Piloting an online grocery store simulation to assess children&amp;apos;s food choices&lt;/title&gt;&lt;secondary-title&gt;Appetite&lt;/secondary-title&gt;&lt;/titles&gt;&lt;periodical&gt;&lt;full-title&gt;Appetite&lt;/full-title&gt;&lt;/periodical&gt;&lt;pages&gt;260-267&lt;/pages&gt;&lt;volume&gt;96&lt;/volume&gt;&lt;keywords&gt;&lt;keyword&gt;Childhood obesity&lt;/keyword&gt;&lt;keyword&gt;Food choices&lt;/keyword&gt;&lt;keyword&gt;Food preferences&lt;/keyword&gt;&lt;keyword&gt;Nutrition education&lt;/keyword&gt;&lt;keyword&gt;Intervention evaluations&lt;/keyword&gt;&lt;/keywords&gt;&lt;dates&gt;&lt;year&gt;2016&lt;/year&gt;&lt;pub-dates&gt;&lt;date&gt;2016/01/01/&lt;/date&gt;&lt;/pub-dates&gt;&lt;/dates&gt;&lt;isbn&gt;0195-6663&lt;/isbn&gt;&lt;urls&gt;&lt;related-urls&gt;&lt;url&gt;http://www.sciencedirect.com/science/article/pii/S0195666315300313&lt;/url&gt;&lt;/related-urls&gt;&lt;/urls&gt;&lt;electronic-resource-num&gt;https://doi.org/10.1016/j.appet.2015.09.020&lt;/electronic-resource-num&gt;&lt;/record&gt;&lt;/Cite&gt;&lt;/EndNote&gt;</w:instrText>
      </w:r>
      <w:r w:rsidR="002446AB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20</w:t>
      </w:r>
      <w:r w:rsidR="002446AB">
        <w:rPr>
          <w:rFonts w:ascii="Times New Roman" w:hAnsi="Times New Roman" w:cs="Times New Roman"/>
          <w:sz w:val="24"/>
          <w:szCs w:val="24"/>
        </w:rPr>
        <w:fldChar w:fldCharType="end"/>
      </w:r>
      <w:r w:rsidR="002446AB">
        <w:rPr>
          <w:rFonts w:ascii="Times New Roman" w:hAnsi="Times New Roman" w:cs="Times New Roman"/>
          <w:sz w:val="24"/>
          <w:szCs w:val="24"/>
        </w:rPr>
        <w:t>, one experimental NRS</w:t>
      </w:r>
      <w:r w:rsidR="002446AB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mões&lt;/Author&gt;&lt;Year&gt;2014&lt;/Year&gt;&lt;RecNum&gt;137&lt;/RecNum&gt;&lt;DisplayText&gt;&lt;style face="superscript"&gt;121&lt;/style&gt;&lt;/DisplayText&gt;&lt;record&gt;&lt;rec-number&gt;137&lt;/rec-number&gt;&lt;foreign-keys&gt;&lt;key app="EN" db-id="szwr5f9f9etz0ke9w5hvvtwgtfpeedv59v00" timestamp="1606238832"&gt;137&lt;/key&gt;&lt;/foreign-keys&gt;&lt;ref-type name="Journal Article"&gt;17&lt;/ref-type&gt;&lt;contributors&gt;&lt;authors&gt;&lt;author&gt;Simões, I.&lt;/author&gt;&lt;author&gt;Agante, L.&lt;/author&gt;&lt;/authors&gt;&lt;/contributors&gt;&lt;titles&gt;&lt;title&gt;The impact of event sponsorship on Portuguese children’s brand image and purchase intentions&lt;/title&gt;&lt;secondary-title&gt;International Journal of Advertising&lt;/secondary-title&gt;&lt;/titles&gt;&lt;periodical&gt;&lt;full-title&gt;International Journal of Advertising&lt;/full-title&gt;&lt;/periodical&gt;&lt;pages&gt;533-556&lt;/pages&gt;&lt;volume&gt;33&lt;/volume&gt;&lt;number&gt;3&lt;/number&gt;&lt;dates&gt;&lt;year&gt;2014&lt;/year&gt;&lt;pub-dates&gt;&lt;date&gt;2014/01/01&lt;/date&gt;&lt;/pub-dates&gt;&lt;/dates&gt;&lt;publisher&gt;Routledge&lt;/publisher&gt;&lt;isbn&gt;0265-0487&lt;/isbn&gt;&lt;urls&gt;&lt;related-urls&gt;&lt;url&gt;https://doi.org/10.2501/IJA-33-3-533-556&lt;/url&gt;&lt;/related-urls&gt;&lt;/urls&gt;&lt;electronic-resource-num&gt;10.2501/IJA-33-3-533-556&lt;/electronic-resource-num&gt;&lt;/record&gt;&lt;/Cite&gt;&lt;/EndNote&gt;</w:instrText>
      </w:r>
      <w:r w:rsidR="002446AB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21</w:t>
      </w:r>
      <w:r w:rsidR="002446AB">
        <w:rPr>
          <w:rFonts w:ascii="Times New Roman" w:hAnsi="Times New Roman" w:cs="Times New Roman"/>
          <w:sz w:val="24"/>
          <w:szCs w:val="24"/>
        </w:rPr>
        <w:fldChar w:fldCharType="end"/>
      </w:r>
      <w:r w:rsidR="002446AB">
        <w:rPr>
          <w:rFonts w:ascii="Times New Roman" w:hAnsi="Times New Roman" w:cs="Times New Roman"/>
          <w:sz w:val="24"/>
          <w:szCs w:val="24"/>
        </w:rPr>
        <w:t xml:space="preserve">, </w:t>
      </w:r>
      <w:r w:rsidR="00893FB1">
        <w:rPr>
          <w:rFonts w:ascii="Times New Roman" w:hAnsi="Times New Roman" w:cs="Times New Roman"/>
          <w:sz w:val="24"/>
          <w:szCs w:val="24"/>
        </w:rPr>
        <w:t xml:space="preserve">and </w:t>
      </w:r>
      <w:r w:rsidR="002446AB">
        <w:rPr>
          <w:rFonts w:ascii="Times New Roman" w:hAnsi="Times New Roman" w:cs="Times New Roman"/>
          <w:sz w:val="24"/>
          <w:szCs w:val="24"/>
        </w:rPr>
        <w:t>three observational NRS</w:t>
      </w:r>
      <w:r w:rsidR="002446A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N0ZXRib248L0F1dGhvcj48WWVhcj4yMDEyPC9ZZWFy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N0ZXRib248L0F1dGhvcj48WWVhcj4yMDEyPC9ZZWFy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</w:rPr>
      </w:r>
      <w:r w:rsidR="00BE4C96">
        <w:rPr>
          <w:rFonts w:ascii="Times New Roman" w:hAnsi="Times New Roman" w:cs="Times New Roman"/>
          <w:sz w:val="24"/>
          <w:szCs w:val="24"/>
        </w:rPr>
        <w:fldChar w:fldCharType="end"/>
      </w:r>
      <w:r w:rsidR="002446AB">
        <w:rPr>
          <w:rFonts w:ascii="Times New Roman" w:hAnsi="Times New Roman" w:cs="Times New Roman"/>
          <w:sz w:val="24"/>
          <w:szCs w:val="24"/>
        </w:rPr>
      </w:r>
      <w:r w:rsidR="002446AB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66,122,123</w:t>
      </w:r>
      <w:r w:rsidR="002446AB">
        <w:rPr>
          <w:rFonts w:ascii="Times New Roman" w:hAnsi="Times New Roman" w:cs="Times New Roman"/>
          <w:sz w:val="24"/>
          <w:szCs w:val="24"/>
        </w:rPr>
        <w:fldChar w:fldCharType="end"/>
      </w:r>
      <w:r w:rsidR="002446AB">
        <w:rPr>
          <w:rFonts w:ascii="Times New Roman" w:hAnsi="Times New Roman" w:cs="Times New Roman"/>
          <w:sz w:val="24"/>
          <w:szCs w:val="24"/>
        </w:rPr>
        <w:t xml:space="preserve">) were identified. </w:t>
      </w:r>
      <w:r w:rsidR="005D33C7">
        <w:rPr>
          <w:rFonts w:ascii="Times New Roman" w:hAnsi="Times New Roman" w:cs="Times New Roman"/>
          <w:sz w:val="24"/>
          <w:szCs w:val="24"/>
        </w:rPr>
        <w:t xml:space="preserve">All three observational NRS (moderate-high quality) found an </w:t>
      </w:r>
      <w:r w:rsidR="0012679D">
        <w:rPr>
          <w:rFonts w:ascii="Times New Roman" w:hAnsi="Times New Roman" w:cs="Times New Roman"/>
          <w:sz w:val="24"/>
          <w:szCs w:val="24"/>
        </w:rPr>
        <w:t xml:space="preserve">association between </w:t>
      </w:r>
      <w:r w:rsidR="005D33C7">
        <w:rPr>
          <w:rFonts w:ascii="Times New Roman" w:hAnsi="Times New Roman" w:cs="Times New Roman"/>
          <w:sz w:val="24"/>
          <w:szCs w:val="24"/>
        </w:rPr>
        <w:t xml:space="preserve"> food marketing </w:t>
      </w:r>
      <w:r w:rsidR="0012679D">
        <w:rPr>
          <w:rFonts w:ascii="Times New Roman" w:hAnsi="Times New Roman" w:cs="Times New Roman"/>
          <w:sz w:val="24"/>
          <w:szCs w:val="24"/>
        </w:rPr>
        <w:t xml:space="preserve">and </w:t>
      </w:r>
      <w:r w:rsidR="005D33C7">
        <w:rPr>
          <w:rFonts w:ascii="Times New Roman" w:hAnsi="Times New Roman" w:cs="Times New Roman"/>
          <w:sz w:val="24"/>
          <w:szCs w:val="24"/>
        </w:rPr>
        <w:t xml:space="preserve">purchasing (two </w:t>
      </w:r>
      <w:r w:rsidR="00893FB1">
        <w:rPr>
          <w:rFonts w:ascii="Times New Roman" w:hAnsi="Times New Roman" w:cs="Times New Roman"/>
          <w:sz w:val="24"/>
          <w:szCs w:val="24"/>
        </w:rPr>
        <w:t xml:space="preserve">effects </w:t>
      </w:r>
      <w:r w:rsidR="005D33C7">
        <w:rPr>
          <w:rFonts w:ascii="Times New Roman" w:hAnsi="Times New Roman" w:cs="Times New Roman"/>
          <w:sz w:val="24"/>
          <w:szCs w:val="24"/>
        </w:rPr>
        <w:t>of public health harm</w:t>
      </w:r>
      <w:r w:rsidR="005D33C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5ha2VyPC9BdXRob3I+PFllYXI+MjAxMTwvWWVhcj48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5ha2VyPC9BdXRob3I+PFllYXI+MjAxMTwvWWVhcj48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</w:rPr>
      </w:r>
      <w:r w:rsidR="00BE4C96">
        <w:rPr>
          <w:rFonts w:ascii="Times New Roman" w:hAnsi="Times New Roman" w:cs="Times New Roman"/>
          <w:sz w:val="24"/>
          <w:szCs w:val="24"/>
        </w:rPr>
        <w:fldChar w:fldCharType="end"/>
      </w:r>
      <w:r w:rsidR="005D33C7">
        <w:rPr>
          <w:rFonts w:ascii="Times New Roman" w:hAnsi="Times New Roman" w:cs="Times New Roman"/>
          <w:sz w:val="24"/>
          <w:szCs w:val="24"/>
        </w:rPr>
      </w:r>
      <w:r w:rsidR="005D33C7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66,122</w:t>
      </w:r>
      <w:r w:rsidR="005D33C7">
        <w:rPr>
          <w:rFonts w:ascii="Times New Roman" w:hAnsi="Times New Roman" w:cs="Times New Roman"/>
          <w:sz w:val="24"/>
          <w:szCs w:val="24"/>
        </w:rPr>
        <w:fldChar w:fldCharType="end"/>
      </w:r>
      <w:r w:rsidR="005D33C7">
        <w:rPr>
          <w:rFonts w:ascii="Times New Roman" w:hAnsi="Times New Roman" w:cs="Times New Roman"/>
          <w:sz w:val="24"/>
          <w:szCs w:val="24"/>
        </w:rPr>
        <w:t>, one of public health benefit</w:t>
      </w:r>
      <w:r w:rsidR="005D33C7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rewnowski&lt;/Author&gt;&lt;Year&gt;2017&lt;/Year&gt;&lt;RecNum&gt;76&lt;/RecNum&gt;&lt;DisplayText&gt;&lt;style face="superscript"&gt;123&lt;/style&gt;&lt;/DisplayText&gt;&lt;record&gt;&lt;rec-number&gt;76&lt;/rec-number&gt;&lt;foreign-keys&gt;&lt;key app="EN" db-id="szwr5f9f9etz0ke9w5hvvtwgtfpeedv59v00" timestamp="1605871096"&gt;76&lt;/key&gt;&lt;/foreign-keys&gt;&lt;ref-type name="Journal Article"&gt;17&lt;/ref-type&gt;&lt;contributors&gt;&lt;authors&gt;&lt;author&gt;Drewnowski, A.&lt;/author&gt;&lt;author&gt;Michels, S.&lt;/author&gt;&lt;author&gt;Leroy, D.&lt;/author&gt;&lt;/authors&gt;&lt;/contributors&gt;&lt;titles&gt;&lt;title&gt;The Impact of Crunchy Wednesdays on Happy Meal Fruit Orders: Analysis of Sales Data in France, 2009–2013&lt;/title&gt;&lt;secondary-title&gt;Journal of Nutrition Education and Behavior&lt;/secondary-title&gt;&lt;/titles&gt;&lt;periodical&gt;&lt;full-title&gt;Journal of Nutrition Education and Behavior&lt;/full-title&gt;&lt;/periodical&gt;&lt;pages&gt;236-240.e1&lt;/pages&gt;&lt;volume&gt;49&lt;/volume&gt;&lt;number&gt;3&lt;/number&gt;&lt;keywords&gt;&lt;keyword&gt;fast food&lt;/keyword&gt;&lt;keyword&gt;sales data&lt;/keyword&gt;&lt;keyword&gt;health promotion&lt;/keyword&gt;&lt;keyword&gt;Happy Meal&lt;/keyword&gt;&lt;/keywords&gt;&lt;dates&gt;&lt;year&gt;2017&lt;/year&gt;&lt;pub-dates&gt;&lt;date&gt;2017/03/01/&lt;/date&gt;&lt;/pub-dates&gt;&lt;/dates&gt;&lt;isbn&gt;1499-4046&lt;/isbn&gt;&lt;urls&gt;&lt;related-urls&gt;&lt;url&gt;http://www.sciencedirect.com/science/article/pii/S1499404616308521&lt;/url&gt;&lt;/related-urls&gt;&lt;/urls&gt;&lt;electronic-resource-num&gt;https://doi.org/10.1016/j.jneb.2016.10.005&lt;/electronic-resource-num&gt;&lt;/record&gt;&lt;/Cite&gt;&lt;/EndNote&gt;</w:instrText>
      </w:r>
      <w:r w:rsidR="005D33C7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23</w:t>
      </w:r>
      <w:r w:rsidR="005D33C7">
        <w:rPr>
          <w:rFonts w:ascii="Times New Roman" w:hAnsi="Times New Roman" w:cs="Times New Roman"/>
          <w:sz w:val="24"/>
          <w:szCs w:val="24"/>
        </w:rPr>
        <w:fldChar w:fldCharType="end"/>
      </w:r>
      <w:r w:rsidR="005D33C7">
        <w:rPr>
          <w:rFonts w:ascii="Times New Roman" w:hAnsi="Times New Roman" w:cs="Times New Roman"/>
          <w:sz w:val="24"/>
          <w:szCs w:val="24"/>
        </w:rPr>
        <w:t xml:space="preserve">). </w:t>
      </w:r>
      <w:r w:rsidR="00452675">
        <w:rPr>
          <w:rFonts w:ascii="Times New Roman" w:hAnsi="Times New Roman" w:cs="Times New Roman"/>
          <w:sz w:val="24"/>
          <w:szCs w:val="24"/>
        </w:rPr>
        <w:t>The RCT (with some concerns of bias)</w:t>
      </w:r>
      <w:r w:rsidR="00452675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ard&lt;/Author&gt;&lt;Year&gt;2016&lt;/Year&gt;&lt;RecNum&gt;100&lt;/RecNum&gt;&lt;DisplayText&gt;&lt;style face="superscript"&gt;120&lt;/style&gt;&lt;/DisplayText&gt;&lt;record&gt;&lt;rec-number&gt;100&lt;/rec-number&gt;&lt;foreign-keys&gt;&lt;key app="EN" db-id="szwr5f9f9etz0ke9w5hvvtwgtfpeedv59v00" timestamp="1605875960"&gt;100&lt;/key&gt;&lt;/foreign-keys&gt;&lt;ref-type name="Journal Article"&gt;17&lt;/ref-type&gt;&lt;contributors&gt;&lt;authors&gt;&lt;author&gt;Heard, A.M.&lt;/author&gt;&lt;author&gt;Harris, J.L.&lt;/author&gt;&lt;author&gt;Liu, S.&lt;/author&gt;&lt;author&gt;Schwartz, M.B.&lt;/author&gt;&lt;author&gt;Li, X.&lt;/author&gt;&lt;/authors&gt;&lt;/contributors&gt;&lt;titles&gt;&lt;title&gt;Piloting an online grocery store simulation to assess children&amp;apos;s food choices&lt;/title&gt;&lt;secondary-title&gt;Appetite&lt;/secondary-title&gt;&lt;/titles&gt;&lt;periodical&gt;&lt;full-title&gt;Appetite&lt;/full-title&gt;&lt;/periodical&gt;&lt;pages&gt;260-267&lt;/pages&gt;&lt;volume&gt;96&lt;/volume&gt;&lt;keywords&gt;&lt;keyword&gt;Childhood obesity&lt;/keyword&gt;&lt;keyword&gt;Food choices&lt;/keyword&gt;&lt;keyword&gt;Food preferences&lt;/keyword&gt;&lt;keyword&gt;Nutrition education&lt;/keyword&gt;&lt;keyword&gt;Intervention evaluations&lt;/keyword&gt;&lt;/keywords&gt;&lt;dates&gt;&lt;year&gt;2016&lt;/year&gt;&lt;pub-dates&gt;&lt;date&gt;2016/01/01/&lt;/date&gt;&lt;/pub-dates&gt;&lt;/dates&gt;&lt;isbn&gt;0195-6663&lt;/isbn&gt;&lt;urls&gt;&lt;related-urls&gt;&lt;url&gt;http://www.sciencedirect.com/science/article/pii/S0195666315300313&lt;/url&gt;&lt;/related-urls&gt;&lt;/urls&gt;&lt;electronic-resource-num&gt;https://doi.org/10.1016/j.appet.2015.09.020&lt;/electronic-resource-num&gt;&lt;/record&gt;&lt;/Cite&gt;&lt;/EndNote&gt;</w:instrText>
      </w:r>
      <w:r w:rsidR="00452675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20</w:t>
      </w:r>
      <w:r w:rsidR="00452675">
        <w:rPr>
          <w:rFonts w:ascii="Times New Roman" w:hAnsi="Times New Roman" w:cs="Times New Roman"/>
          <w:sz w:val="24"/>
          <w:szCs w:val="24"/>
        </w:rPr>
        <w:fldChar w:fldCharType="end"/>
      </w:r>
      <w:r w:rsidR="005D33C7">
        <w:rPr>
          <w:rFonts w:ascii="Times New Roman" w:hAnsi="Times New Roman" w:cs="Times New Roman"/>
          <w:sz w:val="24"/>
          <w:szCs w:val="24"/>
        </w:rPr>
        <w:t xml:space="preserve"> and moderate quality experimental NRS</w:t>
      </w:r>
      <w:r w:rsidR="005D33C7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mões&lt;/Author&gt;&lt;Year&gt;2014&lt;/Year&gt;&lt;RecNum&gt;137&lt;/RecNum&gt;&lt;DisplayText&gt;&lt;style face="superscript"&gt;121&lt;/style&gt;&lt;/DisplayText&gt;&lt;record&gt;&lt;rec-number&gt;137&lt;/rec-number&gt;&lt;foreign-keys&gt;&lt;key app="EN" db-id="szwr5f9f9etz0ke9w5hvvtwgtfpeedv59v00" timestamp="1606238832"&gt;137&lt;/key&gt;&lt;/foreign-keys&gt;&lt;ref-type name="Journal Article"&gt;17&lt;/ref-type&gt;&lt;contributors&gt;&lt;authors&gt;&lt;author&gt;Simões, I.&lt;/author&gt;&lt;author&gt;Agante, L.&lt;/author&gt;&lt;/authors&gt;&lt;/contributors&gt;&lt;titles&gt;&lt;title&gt;The impact of event sponsorship on Portuguese children’s brand image and purchase intentions&lt;/title&gt;&lt;secondary-title&gt;International Journal of Advertising&lt;/secondary-title&gt;&lt;/titles&gt;&lt;periodical&gt;&lt;full-title&gt;International Journal of Advertising&lt;/full-title&gt;&lt;/periodical&gt;&lt;pages&gt;533-556&lt;/pages&gt;&lt;volume&gt;33&lt;/volume&gt;&lt;number&gt;3&lt;/number&gt;&lt;dates&gt;&lt;year&gt;2014&lt;/year&gt;&lt;pub-dates&gt;&lt;date&gt;2014/01/01&lt;/date&gt;&lt;/pub-dates&gt;&lt;/dates&gt;&lt;publisher&gt;Routledge&lt;/publisher&gt;&lt;isbn&gt;0265-0487&lt;/isbn&gt;&lt;urls&gt;&lt;related-urls&gt;&lt;url&gt;https://doi.org/10.2501/IJA-33-3-533-556&lt;/url&gt;&lt;/related-urls&gt;&lt;/urls&gt;&lt;electronic-resource-num&gt;10.2501/IJA-33-3-533-556&lt;/electronic-resource-num&gt;&lt;/record&gt;&lt;/Cite&gt;&lt;/EndNote&gt;</w:instrText>
      </w:r>
      <w:r w:rsidR="005D33C7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21</w:t>
      </w:r>
      <w:r w:rsidR="005D33C7">
        <w:rPr>
          <w:rFonts w:ascii="Times New Roman" w:hAnsi="Times New Roman" w:cs="Times New Roman"/>
          <w:sz w:val="24"/>
          <w:szCs w:val="24"/>
        </w:rPr>
        <w:fldChar w:fldCharType="end"/>
      </w:r>
      <w:r w:rsidR="005D33C7" w:rsidRPr="005D33C7">
        <w:rPr>
          <w:rFonts w:ascii="Times New Roman" w:hAnsi="Times New Roman" w:cs="Times New Roman"/>
          <w:sz w:val="24"/>
          <w:szCs w:val="24"/>
        </w:rPr>
        <w:t xml:space="preserve"> </w:t>
      </w:r>
      <w:r w:rsidR="005D33C7">
        <w:rPr>
          <w:rFonts w:ascii="Times New Roman" w:hAnsi="Times New Roman" w:cs="Times New Roman"/>
          <w:sz w:val="24"/>
          <w:szCs w:val="24"/>
        </w:rPr>
        <w:t>found no effect.</w:t>
      </w:r>
      <w:r w:rsidR="00452675">
        <w:rPr>
          <w:rFonts w:ascii="Times New Roman" w:hAnsi="Times New Roman" w:cs="Times New Roman"/>
          <w:sz w:val="24"/>
          <w:szCs w:val="24"/>
        </w:rPr>
        <w:t xml:space="preserve"> </w:t>
      </w:r>
      <w:r w:rsidR="009C6AD2">
        <w:rPr>
          <w:rFonts w:ascii="Times New Roman" w:hAnsi="Times New Roman" w:cs="Times New Roman"/>
          <w:sz w:val="24"/>
          <w:szCs w:val="24"/>
        </w:rPr>
        <w:t xml:space="preserve">The proportion of studies finding clear effects of potential public heath harm </w:t>
      </w:r>
      <w:r w:rsidR="00C96C47">
        <w:rPr>
          <w:rFonts w:ascii="Times New Roman" w:hAnsi="Times New Roman" w:cs="Times New Roman"/>
          <w:sz w:val="24"/>
          <w:szCs w:val="24"/>
        </w:rPr>
        <w:t xml:space="preserve">(1 of 4) </w:t>
      </w:r>
      <w:r w:rsidR="009C6AD2">
        <w:rPr>
          <w:rFonts w:ascii="Times New Roman" w:hAnsi="Times New Roman" w:cs="Times New Roman"/>
          <w:sz w:val="24"/>
          <w:szCs w:val="24"/>
        </w:rPr>
        <w:t>was 25% (95</w:t>
      </w:r>
      <w:r w:rsidR="00135EED">
        <w:rPr>
          <w:rFonts w:ascii="Times New Roman" w:hAnsi="Times New Roman" w:cs="Times New Roman"/>
          <w:sz w:val="24"/>
          <w:szCs w:val="24"/>
        </w:rPr>
        <w:t>%</w:t>
      </w:r>
      <w:r w:rsidR="009C6AD2">
        <w:rPr>
          <w:rFonts w:ascii="Times New Roman" w:hAnsi="Times New Roman" w:cs="Times New Roman"/>
          <w:sz w:val="24"/>
          <w:szCs w:val="24"/>
        </w:rPr>
        <w:t xml:space="preserve"> CI 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C6AD2">
        <w:rPr>
          <w:rFonts w:ascii="Times New Roman" w:hAnsi="Times New Roman" w:cs="Times New Roman"/>
          <w:sz w:val="24"/>
          <w:szCs w:val="24"/>
        </w:rPr>
        <w:t>3%-78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C6AD2">
        <w:rPr>
          <w:rFonts w:ascii="Times New Roman" w:hAnsi="Times New Roman" w:cs="Times New Roman"/>
          <w:sz w:val="24"/>
          <w:szCs w:val="24"/>
        </w:rPr>
        <w:t>1%). The proportion of studies finding unclear effects of potential public health harm</w:t>
      </w:r>
      <w:r w:rsidR="00C96C47">
        <w:rPr>
          <w:rFonts w:ascii="Times New Roman" w:hAnsi="Times New Roman" w:cs="Times New Roman"/>
          <w:sz w:val="24"/>
          <w:szCs w:val="24"/>
        </w:rPr>
        <w:t xml:space="preserve"> (1 of 4)</w:t>
      </w:r>
      <w:r w:rsidR="009C6AD2">
        <w:rPr>
          <w:rFonts w:ascii="Times New Roman" w:hAnsi="Times New Roman" w:cs="Times New Roman"/>
          <w:sz w:val="24"/>
          <w:szCs w:val="24"/>
        </w:rPr>
        <w:t xml:space="preserve"> was 25% (95</w:t>
      </w:r>
      <w:r w:rsidR="00135EED">
        <w:rPr>
          <w:rFonts w:ascii="Times New Roman" w:hAnsi="Times New Roman" w:cs="Times New Roman"/>
          <w:sz w:val="24"/>
          <w:szCs w:val="24"/>
        </w:rPr>
        <w:t>%</w:t>
      </w:r>
      <w:r w:rsidR="009C6AD2">
        <w:rPr>
          <w:rFonts w:ascii="Times New Roman" w:hAnsi="Times New Roman" w:cs="Times New Roman"/>
          <w:sz w:val="24"/>
          <w:szCs w:val="24"/>
        </w:rPr>
        <w:t xml:space="preserve"> CI 1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C6AD2">
        <w:rPr>
          <w:rFonts w:ascii="Times New Roman" w:hAnsi="Times New Roman" w:cs="Times New Roman"/>
          <w:sz w:val="24"/>
          <w:szCs w:val="24"/>
        </w:rPr>
        <w:t>3%-78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C6AD2">
        <w:rPr>
          <w:rFonts w:ascii="Times New Roman" w:hAnsi="Times New Roman" w:cs="Times New Roman"/>
          <w:sz w:val="24"/>
          <w:szCs w:val="24"/>
        </w:rPr>
        <w:t>1%). The proportion of studies that show</w:t>
      </w:r>
      <w:r w:rsidR="00C96C47">
        <w:rPr>
          <w:rFonts w:ascii="Times New Roman" w:hAnsi="Times New Roman" w:cs="Times New Roman"/>
          <w:sz w:val="24"/>
          <w:szCs w:val="24"/>
        </w:rPr>
        <w:t>ed</w:t>
      </w:r>
      <w:r w:rsidR="009C6AD2">
        <w:rPr>
          <w:rFonts w:ascii="Times New Roman" w:hAnsi="Times New Roman" w:cs="Times New Roman"/>
          <w:sz w:val="24"/>
          <w:szCs w:val="24"/>
        </w:rPr>
        <w:t xml:space="preserve"> any effect (clear or unclear) </w:t>
      </w:r>
      <w:r w:rsidR="00C96C47">
        <w:rPr>
          <w:rFonts w:ascii="Times New Roman" w:hAnsi="Times New Roman" w:cs="Times New Roman"/>
          <w:sz w:val="24"/>
          <w:szCs w:val="24"/>
        </w:rPr>
        <w:t xml:space="preserve">of public health harm (2 of 5) </w:t>
      </w:r>
      <w:r w:rsidR="009C6AD2">
        <w:rPr>
          <w:rFonts w:ascii="Times New Roman" w:hAnsi="Times New Roman" w:cs="Times New Roman"/>
          <w:sz w:val="24"/>
          <w:szCs w:val="24"/>
        </w:rPr>
        <w:t>was 40% (95% CI 7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C6AD2">
        <w:rPr>
          <w:rFonts w:ascii="Times New Roman" w:hAnsi="Times New Roman" w:cs="Times New Roman"/>
          <w:sz w:val="24"/>
          <w:szCs w:val="24"/>
        </w:rPr>
        <w:t>3-83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C6AD2">
        <w:rPr>
          <w:rFonts w:ascii="Times New Roman" w:hAnsi="Times New Roman" w:cs="Times New Roman"/>
          <w:sz w:val="24"/>
          <w:szCs w:val="24"/>
        </w:rPr>
        <w:t>0%)</w:t>
      </w:r>
      <w:r w:rsidR="00C96C47">
        <w:rPr>
          <w:rFonts w:ascii="Times New Roman" w:hAnsi="Times New Roman" w:cs="Times New Roman"/>
          <w:sz w:val="24"/>
          <w:szCs w:val="24"/>
        </w:rPr>
        <w:t>.</w:t>
      </w:r>
      <w:bookmarkEnd w:id="2"/>
      <w:r w:rsidR="001C40F8" w:rsidRPr="00DE0C3E">
        <w:rPr>
          <w:rFonts w:ascii="Times New Roman" w:hAnsi="Times New Roman" w:cs="Times New Roman"/>
          <w:sz w:val="24"/>
          <w:szCs w:val="24"/>
          <w:lang w:val="en-US"/>
        </w:rPr>
        <w:t xml:space="preserve"> The certainty of evidence for both RCTs and NRS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C40F8" w:rsidRPr="00DE0C3E">
        <w:rPr>
          <w:rFonts w:ascii="Times New Roman" w:hAnsi="Times New Roman" w:cs="Times New Roman"/>
          <w:sz w:val="24"/>
          <w:szCs w:val="24"/>
          <w:lang w:val="en-US"/>
        </w:rPr>
        <w:t xml:space="preserve"> very low (</w:t>
      </w:r>
      <w:r w:rsidR="00DE0C3E" w:rsidRPr="00DE0C3E">
        <w:rPr>
          <w:rFonts w:ascii="Times New Roman" w:hAnsi="Times New Roman" w:cs="Times New Roman"/>
          <w:sz w:val="24"/>
          <w:szCs w:val="24"/>
          <w:lang w:val="en-US"/>
        </w:rPr>
        <w:t xml:space="preserve">risk of bias, </w:t>
      </w:r>
      <w:r w:rsidR="00D71E89">
        <w:rPr>
          <w:rFonts w:ascii="Times New Roman" w:hAnsi="Times New Roman" w:cs="Times New Roman"/>
          <w:sz w:val="24"/>
          <w:szCs w:val="24"/>
          <w:lang w:val="en-US"/>
        </w:rPr>
        <w:t>inconsistency</w:t>
      </w:r>
      <w:r w:rsidR="00DE0C3E" w:rsidRPr="00DE0C3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C40F8" w:rsidRPr="00DE0C3E">
        <w:rPr>
          <w:rFonts w:ascii="Times New Roman" w:hAnsi="Times New Roman" w:cs="Times New Roman"/>
          <w:sz w:val="24"/>
          <w:szCs w:val="24"/>
          <w:lang w:val="en-US"/>
        </w:rPr>
        <w:t xml:space="preserve"> imprecision).</w:t>
      </w:r>
    </w:p>
    <w:p w14:paraId="6C1DE59D" w14:textId="27658A6A" w:rsidR="001C40F8" w:rsidRPr="005B46FE" w:rsidRDefault="00160B85" w:rsidP="0001278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For purchase requests,</w:t>
      </w:r>
      <w:r w:rsidR="00723150">
        <w:rPr>
          <w:rFonts w:ascii="Times New Roman" w:hAnsi="Times New Roman" w:cs="Times New Roman"/>
          <w:sz w:val="24"/>
          <w:szCs w:val="24"/>
        </w:rPr>
        <w:t xml:space="preserve"> six studies (</w:t>
      </w:r>
      <w:r w:rsidR="002446AB">
        <w:rPr>
          <w:rFonts w:ascii="Times New Roman" w:hAnsi="Times New Roman" w:cs="Times New Roman"/>
          <w:sz w:val="24"/>
          <w:szCs w:val="24"/>
        </w:rPr>
        <w:t>five</w:t>
      </w:r>
      <w:r w:rsidR="00723150">
        <w:rPr>
          <w:rFonts w:ascii="Times New Roman" w:hAnsi="Times New Roman" w:cs="Times New Roman"/>
          <w:sz w:val="24"/>
          <w:szCs w:val="24"/>
        </w:rPr>
        <w:t xml:space="preserve"> RCTs</w:t>
      </w:r>
      <w:r w:rsidR="002446A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czwvQXV0aG9yPjxZZWFyPjIwMTI8L1llYXI+PFJl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Wl0czwvQXV0aG9yPjxZZWFyPjIwMTI8L1llYXI+PFJl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</w:rPr>
      </w:r>
      <w:r w:rsidR="00BE4C96">
        <w:rPr>
          <w:rFonts w:ascii="Times New Roman" w:hAnsi="Times New Roman" w:cs="Times New Roman"/>
          <w:sz w:val="24"/>
          <w:szCs w:val="24"/>
        </w:rPr>
        <w:fldChar w:fldCharType="end"/>
      </w:r>
      <w:r w:rsidR="002446AB">
        <w:rPr>
          <w:rFonts w:ascii="Times New Roman" w:hAnsi="Times New Roman" w:cs="Times New Roman"/>
          <w:sz w:val="24"/>
          <w:szCs w:val="24"/>
        </w:rPr>
      </w:r>
      <w:r w:rsidR="002446AB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60,81,110,111,114</w:t>
      </w:r>
      <w:r w:rsidR="002446AB">
        <w:rPr>
          <w:rFonts w:ascii="Times New Roman" w:hAnsi="Times New Roman" w:cs="Times New Roman"/>
          <w:sz w:val="24"/>
          <w:szCs w:val="24"/>
        </w:rPr>
        <w:fldChar w:fldCharType="end"/>
      </w:r>
      <w:r w:rsidR="00723150">
        <w:rPr>
          <w:rFonts w:ascii="Times New Roman" w:hAnsi="Times New Roman" w:cs="Times New Roman"/>
          <w:sz w:val="24"/>
          <w:szCs w:val="24"/>
        </w:rPr>
        <w:t xml:space="preserve"> and </w:t>
      </w:r>
      <w:r w:rsidR="002446AB">
        <w:rPr>
          <w:rFonts w:ascii="Times New Roman" w:hAnsi="Times New Roman" w:cs="Times New Roman"/>
          <w:sz w:val="24"/>
          <w:szCs w:val="24"/>
        </w:rPr>
        <w:t>one</w:t>
      </w:r>
      <w:r w:rsidR="00723150">
        <w:rPr>
          <w:rFonts w:ascii="Times New Roman" w:hAnsi="Times New Roman" w:cs="Times New Roman"/>
          <w:sz w:val="24"/>
          <w:szCs w:val="24"/>
        </w:rPr>
        <w:t xml:space="preserve"> observational NRS</w:t>
      </w:r>
      <w:r w:rsidR="002446AB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ully&lt;/Author&gt;&lt;Year&gt;2012&lt;/Year&gt;&lt;RecNum&gt;136&lt;/RecNum&gt;&lt;DisplayText&gt;&lt;style face="superscript"&gt;68&lt;/style&gt;&lt;/DisplayText&gt;&lt;record&gt;&lt;rec-number&gt;136&lt;/rec-number&gt;&lt;foreign-keys&gt;&lt;key app="EN" db-id="szwr5f9f9etz0ke9w5hvvtwgtfpeedv59v00" timestamp="1606238545"&gt;136&lt;/key&gt;&lt;/foreign-keys&gt;&lt;ref-type name="Journal Article"&gt;17&lt;/ref-type&gt;&lt;contributors&gt;&lt;authors&gt;&lt;author&gt;Scully, M.&lt;/author&gt;&lt;author&gt;Wakefield, M.&lt;/author&gt;&lt;author&gt;Niven, P.&lt;/author&gt;&lt;author&gt;Chapman, K.&lt;/author&gt;&lt;author&gt;Crawford, D.&lt;/author&gt;&lt;author&gt;Pratt, I.S.&lt;/author&gt;&lt;author&gt;Baur, L.A.&lt;/author&gt;&lt;author&gt;Flood, V.&lt;/author&gt;&lt;author&gt;Morley, B.&lt;/author&gt;&lt;/authors&gt;&lt;/contributors&gt;&lt;titles&gt;&lt;title&gt;Association between food marketing exposure and adolescents’ food choices and eating behaviors&lt;/title&gt;&lt;secondary-title&gt;Appetite&lt;/secondary-title&gt;&lt;/titles&gt;&lt;periodical&gt;&lt;full-title&gt;Appetite&lt;/full-title&gt;&lt;/periodical&gt;&lt;pages&gt;1-5&lt;/pages&gt;&lt;volume&gt;58&lt;/volume&gt;&lt;number&gt;1&lt;/number&gt;&lt;keywords&gt;&lt;keyword&gt;Food marketing&lt;/keyword&gt;&lt;keyword&gt;Adolescents&lt;/keyword&gt;&lt;keyword&gt;Behavior&lt;/keyword&gt;&lt;keyword&gt;Cross-sectional study&lt;/keyword&gt;&lt;/keywords&gt;&lt;dates&gt;&lt;year&gt;2012&lt;/year&gt;&lt;pub-dates&gt;&lt;date&gt;2012/02/01/&lt;/date&gt;&lt;/pub-dates&gt;&lt;/dates&gt;&lt;isbn&gt;0195-6663&lt;/isbn&gt;&lt;urls&gt;&lt;related-urls&gt;&lt;url&gt;http://www.sciencedirect.com/science/article/pii/S0195666311005885&lt;/url&gt;&lt;/related-urls&gt;&lt;/urls&gt;&lt;electronic-resource-num&gt;https://doi.org/10.1016/j.appet.2011.09.020&lt;/electronic-resource-num&gt;&lt;/record&gt;&lt;/Cite&gt;&lt;/EndNote&gt;</w:instrText>
      </w:r>
      <w:r w:rsidR="002446AB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68</w:t>
      </w:r>
      <w:r w:rsidR="002446AB">
        <w:rPr>
          <w:rFonts w:ascii="Times New Roman" w:hAnsi="Times New Roman" w:cs="Times New Roman"/>
          <w:sz w:val="24"/>
          <w:szCs w:val="24"/>
        </w:rPr>
        <w:fldChar w:fldCharType="end"/>
      </w:r>
      <w:r w:rsidR="00723150">
        <w:rPr>
          <w:rFonts w:ascii="Times New Roman" w:hAnsi="Times New Roman" w:cs="Times New Roman"/>
          <w:sz w:val="24"/>
          <w:szCs w:val="24"/>
        </w:rPr>
        <w:t>) were identified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3" w:name="_Hlk83905666"/>
      <w:r w:rsidR="00723150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 combination of p-values was statistically significant (ps&lt;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001) in </w:t>
      </w:r>
      <w:r w:rsidR="00477414">
        <w:rPr>
          <w:rFonts w:ascii="Times New Roman" w:hAnsi="Times New Roman" w:cs="Times New Roman"/>
          <w:sz w:val="24"/>
          <w:szCs w:val="24"/>
          <w:lang w:val="en-US"/>
        </w:rPr>
        <w:t>bo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odel iterations </w:t>
      </w:r>
      <w:bookmarkEnd w:id="3"/>
      <w:r>
        <w:rPr>
          <w:rFonts w:ascii="Times New Roman" w:hAnsi="Times New Roman" w:cs="Times New Roman"/>
          <w:sz w:val="24"/>
          <w:szCs w:val="24"/>
          <w:lang w:val="en-US"/>
        </w:rPr>
        <w:t>(see</w:t>
      </w:r>
      <w:r w:rsidR="000613E9">
        <w:rPr>
          <w:rFonts w:ascii="Times New Roman" w:hAnsi="Times New Roman" w:cs="Times New Roman"/>
          <w:sz w:val="24"/>
          <w:szCs w:val="24"/>
          <w:lang w:val="en-US"/>
        </w:rPr>
        <w:t xml:space="preserve"> Appendix A in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supplement</w:t>
      </w:r>
      <w:r w:rsidR="00E45BBB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uggesting evidence of food marketing </w:t>
      </w:r>
      <w:r w:rsidR="0012679D">
        <w:rPr>
          <w:rFonts w:ascii="Times New Roman" w:hAnsi="Times New Roman" w:cs="Times New Roman"/>
          <w:sz w:val="24"/>
          <w:szCs w:val="24"/>
          <w:lang w:val="en-US"/>
        </w:rPr>
        <w:lastRenderedPageBreak/>
        <w:t>associations wi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is </w:t>
      </w:r>
      <w:r w:rsidRPr="001C40F8">
        <w:rPr>
          <w:rFonts w:ascii="Times New Roman" w:hAnsi="Times New Roman" w:cs="Times New Roman"/>
          <w:sz w:val="24"/>
          <w:szCs w:val="24"/>
          <w:lang w:val="en-US"/>
        </w:rPr>
        <w:t xml:space="preserve">outcome. </w:t>
      </w:r>
      <w:r w:rsidR="001C40F8" w:rsidRPr="001C40F8">
        <w:rPr>
          <w:rFonts w:ascii="Times New Roman" w:hAnsi="Times New Roman" w:cs="Times New Roman"/>
          <w:sz w:val="24"/>
          <w:szCs w:val="24"/>
          <w:lang w:val="en-US"/>
        </w:rPr>
        <w:t xml:space="preserve">The certainty of evidence for RCTs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C40F8" w:rsidRPr="001C40F8">
        <w:rPr>
          <w:rFonts w:ascii="Times New Roman" w:hAnsi="Times New Roman" w:cs="Times New Roman"/>
          <w:sz w:val="24"/>
          <w:szCs w:val="24"/>
          <w:lang w:val="en-US"/>
        </w:rPr>
        <w:t xml:space="preserve"> moderate (risk of bias), and for NRS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C40F8" w:rsidRPr="001C40F8">
        <w:rPr>
          <w:rFonts w:ascii="Times New Roman" w:hAnsi="Times New Roman" w:cs="Times New Roman"/>
          <w:sz w:val="24"/>
          <w:szCs w:val="24"/>
          <w:lang w:val="en-US"/>
        </w:rPr>
        <w:t xml:space="preserve"> very low (observational studies, risk of bias).</w:t>
      </w:r>
    </w:p>
    <w:p w14:paraId="3DFB1D62" w14:textId="307499D0" w:rsidR="00C97164" w:rsidRPr="00135EED" w:rsidRDefault="00936BE3" w:rsidP="000127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36BE3">
        <w:rPr>
          <w:rFonts w:ascii="Times New Roman" w:hAnsi="Times New Roman" w:cs="Times New Roman"/>
          <w:sz w:val="24"/>
          <w:szCs w:val="24"/>
        </w:rPr>
        <w:t xml:space="preserve">For dental caries, </w:t>
      </w:r>
      <w:r w:rsidR="00F7481F">
        <w:rPr>
          <w:rFonts w:ascii="Times New Roman" w:hAnsi="Times New Roman" w:cs="Times New Roman"/>
          <w:sz w:val="24"/>
          <w:szCs w:val="24"/>
        </w:rPr>
        <w:t>two observational NRS were identified. A moderate quality study found a clear effect of public health harm</w:t>
      </w:r>
      <w:r w:rsidR="00F7481F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himire&lt;/Author&gt;&lt;Year&gt;2013&lt;/Year&gt;&lt;RecNum&gt;90&lt;/RecNum&gt;&lt;DisplayText&gt;&lt;style face="superscript"&gt;124&lt;/style&gt;&lt;/DisplayText&gt;&lt;record&gt;&lt;rec-number&gt;90&lt;/rec-number&gt;&lt;foreign-keys&gt;&lt;key app="EN" db-id="szwr5f9f9etz0ke9w5hvvtwgtfpeedv59v00" timestamp="1605874582"&gt;90&lt;/key&gt;&lt;/foreign-keys&gt;&lt;ref-type name="Journal Article"&gt;17&lt;/ref-type&gt;&lt;contributors&gt;&lt;authors&gt;&lt;author&gt;Ghimire, N.&lt;/author&gt;&lt;author&gt;Rao, A.&lt;/author&gt;&lt;/authors&gt;&lt;/contributors&gt;&lt;titles&gt;&lt;title&gt;Comparative evaluation of the influence of television advertisements on children and caries prevalence&lt;/title&gt;&lt;secondary-title&gt;Global Health Action&lt;/secondary-title&gt;&lt;/titles&gt;&lt;periodical&gt;&lt;full-title&gt;Global Health Action&lt;/full-title&gt;&lt;/periodical&gt;&lt;pages&gt;20066&lt;/pages&gt;&lt;volume&gt;6&lt;/volume&gt;&lt;number&gt;1&lt;/number&gt;&lt;dates&gt;&lt;year&gt;2013&lt;/year&gt;&lt;pub-dates&gt;&lt;date&gt;2013/12/01&lt;/date&gt;&lt;/pub-dates&gt;&lt;/dates&gt;&lt;publisher&gt;Taylor &amp;amp; Francis&lt;/publisher&gt;&lt;isbn&gt;1654-9716&lt;/isbn&gt;&lt;urls&gt;&lt;related-urls&gt;&lt;url&gt;https://doi.org/10.3402/gha.v6i0.20066&lt;/url&gt;&lt;/related-urls&gt;&lt;/urls&gt;&lt;electronic-resource-num&gt;10.3402/gha.v6i0.20066&lt;/electronic-resource-num&gt;&lt;/record&gt;&lt;/Cite&gt;&lt;/EndNote&gt;</w:instrText>
      </w:r>
      <w:r w:rsidR="00F7481F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24</w:t>
      </w:r>
      <w:r w:rsidR="00F7481F">
        <w:rPr>
          <w:rFonts w:ascii="Times New Roman" w:hAnsi="Times New Roman" w:cs="Times New Roman"/>
          <w:sz w:val="24"/>
          <w:szCs w:val="24"/>
        </w:rPr>
        <w:fldChar w:fldCharType="end"/>
      </w:r>
      <w:r w:rsidR="00F7481F">
        <w:rPr>
          <w:rFonts w:ascii="Times New Roman" w:hAnsi="Times New Roman" w:cs="Times New Roman"/>
          <w:sz w:val="24"/>
          <w:szCs w:val="24"/>
        </w:rPr>
        <w:t xml:space="preserve"> and a high quality study found no effect.</w:t>
      </w:r>
      <w:r w:rsidR="00F7481F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lva&lt;/Author&gt;&lt;Year&gt;2020&lt;/Year&gt;&lt;RecNum&gt;114&lt;/RecNum&gt;&lt;DisplayText&gt;&lt;style face="superscript"&gt;69&lt;/style&gt;&lt;/DisplayText&gt;&lt;record&gt;&lt;rec-number&gt;114&lt;/rec-number&gt;&lt;foreign-keys&gt;&lt;key app="EN" db-id="szwr5f9f9etz0ke9w5hvvtwgtfpeedv59v00" timestamp="1606220937"&gt;114&lt;/key&gt;&lt;/foreign-keys&gt;&lt;ref-type name="Journal Article"&gt;17&lt;/ref-type&gt;&lt;contributors&gt;&lt;authors&gt;&lt;author&gt;Silva, R.N.M.T.&lt;/author&gt;&lt;author&gt;Duarte, D.A.&lt;/author&gt;&lt;author&gt;de Oliveira, A.M.G.&lt;/author&gt;&lt;/authors&gt;&lt;/contributors&gt;&lt;titles&gt;&lt;title&gt;The influence of television on the food habits of schoolchildren and its association with dental caries&lt;/title&gt;&lt;secondary-title&gt;Clinical and Experimental Dental Research&lt;/secondary-title&gt;&lt;/titles&gt;&lt;periodical&gt;&lt;full-title&gt;Clinical and Experimental Dental Research&lt;/full-title&gt;&lt;/periodical&gt;&lt;pages&gt;24-32&lt;/pages&gt;&lt;volume&gt;6&lt;/volume&gt;&lt;number&gt;1&lt;/number&gt;&lt;dates&gt;&lt;year&gt;2020&lt;/year&gt;&lt;/dates&gt;&lt;isbn&gt;2057-4347&lt;/isbn&gt;&lt;urls&gt;&lt;related-urls&gt;&lt;url&gt;https://onlinelibrary.wiley.com/doi/abs/10.1002/cre2.244&lt;/url&gt;&lt;/related-urls&gt;&lt;/urls&gt;&lt;electronic-resource-num&gt;https://doi.org/10.1002/cre2.244&lt;/electronic-resource-num&gt;&lt;/record&gt;&lt;/Cite&gt;&lt;/EndNote&gt;</w:instrText>
      </w:r>
      <w:r w:rsidR="00F7481F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69</w:t>
      </w:r>
      <w:r w:rsidR="00F7481F">
        <w:rPr>
          <w:rFonts w:ascii="Times New Roman" w:hAnsi="Times New Roman" w:cs="Times New Roman"/>
          <w:sz w:val="24"/>
          <w:szCs w:val="24"/>
        </w:rPr>
        <w:fldChar w:fldCharType="end"/>
      </w:r>
      <w:r w:rsidR="00F7481F">
        <w:rPr>
          <w:rFonts w:ascii="Times New Roman" w:hAnsi="Times New Roman" w:cs="Times New Roman"/>
          <w:sz w:val="24"/>
          <w:szCs w:val="24"/>
        </w:rPr>
        <w:t xml:space="preserve"> </w:t>
      </w:r>
      <w:r w:rsidR="00C96C47">
        <w:rPr>
          <w:rFonts w:ascii="Times New Roman" w:hAnsi="Times New Roman" w:cs="Times New Roman"/>
          <w:sz w:val="24"/>
          <w:szCs w:val="24"/>
        </w:rPr>
        <w:t>The proportion of studies that showed any effect (clear or unclear) of public health harm (1 of 2) was 50% (95% CI: 9%-90.5%).</w:t>
      </w:r>
      <w:r w:rsidR="00135EED">
        <w:rPr>
          <w:rFonts w:ascii="Times New Roman" w:hAnsi="Times New Roman" w:cs="Times New Roman"/>
          <w:sz w:val="24"/>
          <w:szCs w:val="24"/>
        </w:rPr>
        <w:t xml:space="preserve"> 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 xml:space="preserve">The certainty of evidence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 xml:space="preserve"> very low (risk of bias, inconsistency, indirectness)</w:t>
      </w:r>
      <w:r w:rsidRPr="001C40F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066489D" w14:textId="1A492298" w:rsidR="00160B85" w:rsidRDefault="00936BE3" w:rsidP="00012788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36BE3">
        <w:rPr>
          <w:rFonts w:ascii="Times New Roman" w:hAnsi="Times New Roman" w:cs="Times New Roman"/>
          <w:sz w:val="24"/>
          <w:szCs w:val="24"/>
        </w:rPr>
        <w:t xml:space="preserve">Very little evidence was available on the </w:t>
      </w:r>
      <w:r w:rsidR="0012679D">
        <w:rPr>
          <w:rFonts w:ascii="Times New Roman" w:hAnsi="Times New Roman" w:cs="Times New Roman"/>
          <w:sz w:val="24"/>
          <w:szCs w:val="24"/>
        </w:rPr>
        <w:t>relationship between</w:t>
      </w:r>
      <w:r w:rsidRPr="00936BE3">
        <w:rPr>
          <w:rFonts w:ascii="Times New Roman" w:hAnsi="Times New Roman" w:cs="Times New Roman"/>
          <w:sz w:val="24"/>
          <w:szCs w:val="24"/>
        </w:rPr>
        <w:t xml:space="preserve"> food marketing </w:t>
      </w:r>
      <w:r w:rsidR="0012679D">
        <w:rPr>
          <w:rFonts w:ascii="Times New Roman" w:hAnsi="Times New Roman" w:cs="Times New Roman"/>
          <w:sz w:val="24"/>
          <w:szCs w:val="24"/>
        </w:rPr>
        <w:t>and body weight or</w:t>
      </w:r>
      <w:r w:rsidRPr="00936BE3">
        <w:rPr>
          <w:rFonts w:ascii="Times New Roman" w:hAnsi="Times New Roman" w:cs="Times New Roman"/>
          <w:sz w:val="24"/>
          <w:szCs w:val="24"/>
        </w:rPr>
        <w:t xml:space="preserve"> </w:t>
      </w:r>
      <w:r w:rsidR="00135EED">
        <w:rPr>
          <w:rFonts w:ascii="Times New Roman" w:hAnsi="Times New Roman" w:cs="Times New Roman"/>
          <w:sz w:val="24"/>
          <w:szCs w:val="24"/>
        </w:rPr>
        <w:t>BMI</w:t>
      </w:r>
      <w:r w:rsidR="00F7481F">
        <w:rPr>
          <w:rFonts w:ascii="Times New Roman" w:hAnsi="Times New Roman" w:cs="Times New Roman"/>
          <w:sz w:val="24"/>
          <w:szCs w:val="24"/>
        </w:rPr>
        <w:t>.</w:t>
      </w:r>
      <w:r w:rsidRPr="00936BE3">
        <w:rPr>
          <w:rFonts w:ascii="Times New Roman" w:hAnsi="Times New Roman" w:cs="Times New Roman"/>
          <w:sz w:val="24"/>
          <w:szCs w:val="24"/>
        </w:rPr>
        <w:t xml:space="preserve"> </w:t>
      </w:r>
      <w:r w:rsidR="00F7481F">
        <w:rPr>
          <w:rFonts w:ascii="Times New Roman" w:hAnsi="Times New Roman" w:cs="Times New Roman"/>
          <w:sz w:val="24"/>
          <w:szCs w:val="24"/>
        </w:rPr>
        <w:t>O</w:t>
      </w:r>
      <w:r w:rsidRPr="00936BE3">
        <w:rPr>
          <w:rFonts w:ascii="Times New Roman" w:hAnsi="Times New Roman" w:cs="Times New Roman"/>
          <w:sz w:val="24"/>
          <w:szCs w:val="24"/>
        </w:rPr>
        <w:t>ur review identified a single, moderate quality observational NRS with no</w:t>
      </w:r>
      <w:r w:rsidR="00F7481F">
        <w:rPr>
          <w:rFonts w:ascii="Times New Roman" w:hAnsi="Times New Roman" w:cs="Times New Roman"/>
          <w:sz w:val="24"/>
          <w:szCs w:val="24"/>
        </w:rPr>
        <w:t xml:space="preserve"> </w:t>
      </w:r>
      <w:r w:rsidRPr="00936BE3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F7481F">
        <w:rPr>
          <w:rFonts w:ascii="Times New Roman" w:hAnsi="Times New Roman" w:cs="Times New Roman"/>
          <w:sz w:val="24"/>
          <w:szCs w:val="24"/>
        </w:rPr>
        <w:t>effects</w:t>
      </w:r>
      <w:r w:rsidR="00F7481F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naker&lt;/Author&gt;&lt;Year&gt;2011&lt;/Year&gt;&lt;RecNum&gt;122&lt;/RecNum&gt;&lt;DisplayText&gt;&lt;style face="superscript"&gt;66&lt;/style&gt;&lt;/DisplayText&gt;&lt;record&gt;&lt;rec-number&gt;122&lt;/rec-number&gt;&lt;foreign-keys&gt;&lt;key app="EN" db-id="szwr5f9f9etz0ke9w5hvvtwgtfpeedv59v00" timestamp="1606227323"&gt;122&lt;/key&gt;&lt;/foreign-keys&gt;&lt;ref-type name="Journal Article"&gt;17&lt;/ref-type&gt;&lt;contributors&gt;&lt;authors&gt;&lt;author&gt;Minaker, L.M.&lt;/author&gt;&lt;author&gt;Storey, K.E.&lt;/author&gt;&lt;author&gt;Raine, K.D.&lt;/author&gt;&lt;author&gt;Spence, J.C.&lt;/author&gt;&lt;author&gt;Forbes, L.E.&lt;/author&gt;&lt;author&gt;Plotnikoff, R.C.&lt;/author&gt;&lt;author&gt;McCargar, L.J.&lt;/author&gt;&lt;/authors&gt;&lt;/contributors&gt;&lt;titles&gt;&lt;title&gt;Associations between the perceived presence of vending machines and food and beverage logos in schools and adolescents’ diet and weight status&lt;/title&gt;&lt;secondary-title&gt;Public Health Nutrition&lt;/secondary-title&gt;&lt;/titles&gt;&lt;periodical&gt;&lt;full-title&gt;Public Health Nutrition&lt;/full-title&gt;&lt;/periodical&gt;&lt;pages&gt;1350-1356&lt;/pages&gt;&lt;volume&gt;14&lt;/volume&gt;&lt;number&gt;8&lt;/number&gt;&lt;edition&gt;2011/03/31&lt;/edition&gt;&lt;keywords&gt;&lt;keyword&gt;School&lt;/keyword&gt;&lt;keyword&gt;Food environments&lt;/keyword&gt;&lt;keyword&gt;Obesity&lt;/keyword&gt;&lt;keyword&gt;Diet&lt;/keyword&gt;&lt;keyword&gt;Adolescents&lt;/keyword&gt;&lt;/keywords&gt;&lt;dates&gt;&lt;year&gt;2011&lt;/year&gt;&lt;/dates&gt;&lt;publisher&gt;Cambridge University Press&lt;/publisher&gt;&lt;isbn&gt;1368-9800&lt;/isbn&gt;&lt;urls&gt;&lt;related-urls&gt;&lt;url&gt;https://www.cambridge.org/core/article/associations-between-the-perceived-presence-of-vending-machines-and-food-and-beverage-logos-in-schools-and-adolescents-diet-and-weight-status/1A2CD4CD403F7B412EFBC69195038BEE&lt;/url&gt;&lt;/related-urls&gt;&lt;/urls&gt;&lt;electronic-resource-num&gt;10.1017/S1368980011000449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F7481F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66</w:t>
      </w:r>
      <w:r w:rsidR="00F7481F">
        <w:rPr>
          <w:rFonts w:ascii="Times New Roman" w:hAnsi="Times New Roman" w:cs="Times New Roman"/>
          <w:sz w:val="24"/>
          <w:szCs w:val="24"/>
        </w:rPr>
        <w:fldChar w:fldCharType="end"/>
      </w:r>
      <w:r w:rsidR="0060605C" w:rsidRPr="00936BE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 xml:space="preserve">The certainty of evidence </w:t>
      </w:r>
      <w:r w:rsidR="00DE0C3E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 xml:space="preserve"> very low (risk of bias</w:t>
      </w:r>
      <w:r w:rsidR="00D71E8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C40F8">
        <w:rPr>
          <w:rFonts w:ascii="Times New Roman" w:hAnsi="Times New Roman" w:cs="Times New Roman"/>
          <w:sz w:val="24"/>
          <w:szCs w:val="24"/>
          <w:lang w:val="en-US"/>
        </w:rPr>
        <w:t>indirectness)</w:t>
      </w:r>
      <w:r w:rsidR="001C40F8" w:rsidRPr="001C40F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05D4FF7" w14:textId="02C0DC1E" w:rsidR="00893FB1" w:rsidRDefault="00893FB1" w:rsidP="00012788">
      <w:pPr>
        <w:spacing w:after="100" w:afterAutospacing="1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No studies were found with </w:t>
      </w:r>
      <w:r w:rsidR="00782D76">
        <w:rPr>
          <w:rFonts w:ascii="Times New Roman" w:hAnsi="Times New Roman" w:cs="Times New Roman"/>
          <w:sz w:val="24"/>
          <w:szCs w:val="24"/>
          <w:lang w:val="en-US"/>
        </w:rPr>
        <w:t xml:space="preserve">relevant </w:t>
      </w:r>
      <w:r>
        <w:rPr>
          <w:rFonts w:ascii="Times New Roman" w:hAnsi="Times New Roman" w:cs="Times New Roman"/>
          <w:sz w:val="24"/>
          <w:szCs w:val="24"/>
          <w:lang w:val="en-US"/>
        </w:rPr>
        <w:t>data on diet related NCDs or validated surrogate indicators.</w:t>
      </w:r>
    </w:p>
    <w:p w14:paraId="3EFEF3B7" w14:textId="03202524" w:rsidR="00FC5946" w:rsidRDefault="00FC5946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iscussion</w:t>
      </w:r>
    </w:p>
    <w:p w14:paraId="033D81EA" w14:textId="589D1D91" w:rsidR="00614748" w:rsidRDefault="00452675" w:rsidP="00012788">
      <w:pPr>
        <w:spacing w:after="100" w:afterAutospacing="1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ood marketing exposure is associated with </w:t>
      </w:r>
      <w:r w:rsidR="00A94F1C">
        <w:rPr>
          <w:rFonts w:ascii="Times New Roman" w:hAnsi="Times New Roman" w:cs="Times New Roman"/>
          <w:sz w:val="24"/>
          <w:szCs w:val="24"/>
          <w:lang w:val="en-US"/>
        </w:rPr>
        <w:t xml:space="preserve">increases i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hildren’s food intake, choice of and preference towards test items, and purchase requests. There was little evidence to support </w:t>
      </w:r>
      <w:r w:rsidR="00782D76">
        <w:rPr>
          <w:rFonts w:ascii="Times New Roman" w:hAnsi="Times New Roman" w:cs="Times New Roman"/>
          <w:sz w:val="24"/>
          <w:szCs w:val="24"/>
          <w:lang w:val="en-US"/>
        </w:rPr>
        <w:t>associations wi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od purchasing by or on behalf of children, </w:t>
      </w:r>
      <w:r w:rsidR="005D33C7">
        <w:rPr>
          <w:rFonts w:ascii="Times New Roman" w:hAnsi="Times New Roman" w:cs="Times New Roman"/>
          <w:sz w:val="24"/>
          <w:szCs w:val="24"/>
          <w:lang w:val="en-US"/>
        </w:rPr>
        <w:t xml:space="preserve">while data relating to dental health and body weight outcomes </w:t>
      </w:r>
      <w:r w:rsidR="00115F56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5D33C7">
        <w:rPr>
          <w:rFonts w:ascii="Times New Roman" w:hAnsi="Times New Roman" w:cs="Times New Roman"/>
          <w:sz w:val="24"/>
          <w:szCs w:val="24"/>
          <w:lang w:val="en-US"/>
        </w:rPr>
        <w:t xml:space="preserve"> scarce. No studies were found </w:t>
      </w:r>
      <w:r w:rsidR="00115F56">
        <w:rPr>
          <w:rFonts w:ascii="Times New Roman" w:hAnsi="Times New Roman" w:cs="Times New Roman"/>
          <w:sz w:val="24"/>
          <w:szCs w:val="24"/>
          <w:lang w:val="en-US"/>
        </w:rPr>
        <w:t xml:space="preserve">for the </w:t>
      </w:r>
      <w:r w:rsidR="005D33C7">
        <w:rPr>
          <w:rFonts w:ascii="Times New Roman" w:hAnsi="Times New Roman" w:cs="Times New Roman"/>
          <w:sz w:val="24"/>
          <w:szCs w:val="24"/>
          <w:lang w:val="en-US"/>
        </w:rPr>
        <w:t>diet related NCDs or validated surrogate indicators</w:t>
      </w:r>
      <w:r w:rsidR="00115F56">
        <w:rPr>
          <w:rFonts w:ascii="Times New Roman" w:hAnsi="Times New Roman" w:cs="Times New Roman"/>
          <w:sz w:val="24"/>
          <w:szCs w:val="24"/>
          <w:lang w:val="en-US"/>
        </w:rPr>
        <w:t xml:space="preserve"> outcome</w:t>
      </w:r>
      <w:r w:rsidR="005D33C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83DCAE7" w14:textId="4E393971" w:rsidR="00280AD8" w:rsidRDefault="005D33C7" w:rsidP="00012788">
      <w:pPr>
        <w:spacing w:after="100" w:afterAutospacing="1" w:line="480" w:lineRule="auto"/>
        <w:rPr>
          <w:rFonts w:ascii="Times New Roman" w:hAnsi="Times New Roman" w:cs="Times New Roman"/>
          <w:sz w:val="24"/>
          <w:szCs w:val="24"/>
        </w:rPr>
      </w:pPr>
      <w:r w:rsidRPr="005D33C7">
        <w:rPr>
          <w:rFonts w:ascii="Times New Roman" w:hAnsi="Times New Roman" w:cs="Times New Roman"/>
          <w:sz w:val="24"/>
          <w:szCs w:val="24"/>
        </w:rPr>
        <w:t>The effect size</w:t>
      </w:r>
      <w:r w:rsidR="009C3F29">
        <w:rPr>
          <w:rFonts w:ascii="Times New Roman" w:hAnsi="Times New Roman" w:cs="Times New Roman"/>
          <w:sz w:val="24"/>
          <w:szCs w:val="24"/>
        </w:rPr>
        <w:t>s</w:t>
      </w:r>
      <w:r w:rsidRPr="005D33C7">
        <w:rPr>
          <w:rFonts w:ascii="Times New Roman" w:hAnsi="Times New Roman" w:cs="Times New Roman"/>
          <w:sz w:val="24"/>
          <w:szCs w:val="24"/>
        </w:rPr>
        <w:t xml:space="preserve"> from the pooled analys</w:t>
      </w:r>
      <w:r w:rsidR="009C3F29">
        <w:rPr>
          <w:rFonts w:ascii="Times New Roman" w:hAnsi="Times New Roman" w:cs="Times New Roman"/>
          <w:sz w:val="24"/>
          <w:szCs w:val="24"/>
        </w:rPr>
        <w:t>e</w:t>
      </w:r>
      <w:r w:rsidRPr="005D33C7">
        <w:rPr>
          <w:rFonts w:ascii="Times New Roman" w:hAnsi="Times New Roman" w:cs="Times New Roman"/>
          <w:sz w:val="24"/>
          <w:szCs w:val="24"/>
        </w:rPr>
        <w:t>s w</w:t>
      </w:r>
      <w:r w:rsidR="009C3F29">
        <w:rPr>
          <w:rFonts w:ascii="Times New Roman" w:hAnsi="Times New Roman" w:cs="Times New Roman"/>
          <w:sz w:val="24"/>
          <w:szCs w:val="24"/>
        </w:rPr>
        <w:t>ere</w:t>
      </w:r>
      <w:r w:rsidRPr="005D33C7">
        <w:rPr>
          <w:rFonts w:ascii="Times New Roman" w:hAnsi="Times New Roman" w:cs="Times New Roman"/>
          <w:sz w:val="24"/>
          <w:szCs w:val="24"/>
        </w:rPr>
        <w:t xml:space="preserve"> small </w:t>
      </w:r>
      <w:r w:rsidR="009C3F29">
        <w:rPr>
          <w:rFonts w:ascii="Times New Roman" w:hAnsi="Times New Roman" w:cs="Times New Roman"/>
          <w:sz w:val="24"/>
          <w:szCs w:val="24"/>
        </w:rPr>
        <w:t>for intake and preference, and moderate</w:t>
      </w:r>
      <w:r w:rsidR="00135EED">
        <w:rPr>
          <w:rFonts w:ascii="Times New Roman" w:hAnsi="Times New Roman" w:cs="Times New Roman"/>
          <w:sz w:val="24"/>
          <w:szCs w:val="24"/>
        </w:rPr>
        <w:t xml:space="preserve"> </w:t>
      </w:r>
      <w:r w:rsidR="009C3F29">
        <w:rPr>
          <w:rFonts w:ascii="Times New Roman" w:hAnsi="Times New Roman" w:cs="Times New Roman"/>
          <w:sz w:val="24"/>
          <w:szCs w:val="24"/>
        </w:rPr>
        <w:t>to large for choice, and were</w:t>
      </w:r>
      <w:r w:rsidRPr="005D33C7">
        <w:rPr>
          <w:rFonts w:ascii="Times New Roman" w:hAnsi="Times New Roman" w:cs="Times New Roman"/>
          <w:sz w:val="24"/>
          <w:szCs w:val="24"/>
        </w:rPr>
        <w:t xml:space="preserve"> robust to sensitivity analyses. </w:t>
      </w:r>
      <w:r w:rsidR="00280AD8">
        <w:rPr>
          <w:rFonts w:ascii="Times New Roman" w:hAnsi="Times New Roman" w:cs="Times New Roman"/>
          <w:sz w:val="24"/>
          <w:szCs w:val="24"/>
        </w:rPr>
        <w:t>P</w:t>
      </w:r>
      <w:r w:rsidR="00612F46">
        <w:rPr>
          <w:rFonts w:ascii="Times New Roman" w:hAnsi="Times New Roman" w:cs="Times New Roman"/>
          <w:sz w:val="24"/>
          <w:szCs w:val="24"/>
        </w:rPr>
        <w:t xml:space="preserve"> </w:t>
      </w:r>
      <w:r w:rsidR="00280AD8">
        <w:rPr>
          <w:rFonts w:ascii="Times New Roman" w:hAnsi="Times New Roman" w:cs="Times New Roman"/>
          <w:sz w:val="24"/>
          <w:szCs w:val="24"/>
        </w:rPr>
        <w:t xml:space="preserve">curve analyses </w:t>
      </w:r>
      <w:r w:rsidR="00115F56">
        <w:rPr>
          <w:rFonts w:ascii="Times New Roman" w:hAnsi="Times New Roman" w:cs="Times New Roman"/>
          <w:sz w:val="24"/>
          <w:szCs w:val="24"/>
        </w:rPr>
        <w:t xml:space="preserve">demonstrated </w:t>
      </w:r>
      <w:r w:rsidR="00280AD8">
        <w:rPr>
          <w:rFonts w:ascii="Times New Roman" w:hAnsi="Times New Roman" w:cs="Times New Roman"/>
          <w:sz w:val="24"/>
          <w:szCs w:val="24"/>
        </w:rPr>
        <w:t xml:space="preserve">significant evidential value, indicative of a lack of selective reporting or ‘p hacking’. </w:t>
      </w:r>
      <w:r w:rsidR="00CE3446">
        <w:rPr>
          <w:rFonts w:ascii="Times New Roman" w:hAnsi="Times New Roman" w:cs="Times New Roman"/>
          <w:sz w:val="24"/>
          <w:szCs w:val="24"/>
        </w:rPr>
        <w:t xml:space="preserve">These findings are </w:t>
      </w:r>
      <w:r w:rsidR="006245F0">
        <w:rPr>
          <w:rFonts w:ascii="Times New Roman" w:hAnsi="Times New Roman" w:cs="Times New Roman"/>
          <w:sz w:val="24"/>
          <w:szCs w:val="24"/>
        </w:rPr>
        <w:t xml:space="preserve">largely </w:t>
      </w:r>
      <w:r w:rsidR="00CE3446">
        <w:rPr>
          <w:rFonts w:ascii="Times New Roman" w:hAnsi="Times New Roman" w:cs="Times New Roman"/>
          <w:sz w:val="24"/>
          <w:szCs w:val="24"/>
        </w:rPr>
        <w:t xml:space="preserve">consistent with, and build on, </w:t>
      </w:r>
      <w:r w:rsidR="00135EED">
        <w:rPr>
          <w:rFonts w:ascii="Times New Roman" w:hAnsi="Times New Roman" w:cs="Times New Roman"/>
          <w:sz w:val="24"/>
          <w:szCs w:val="24"/>
        </w:rPr>
        <w:t>previous findings</w:t>
      </w:r>
      <w:r w:rsidR="00CE3446" w:rsidRPr="00CE34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lybnM8L0F1dGhvcj48WWVhcj4yMDA5PC9ZZWFyPjxS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</w:fldData>
        </w:fldChar>
      </w:r>
      <w:r w:rsidR="00694E3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4E3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lybnM8L0F1dGhvcj48WWVhcj4yMDA5PC9ZZWFyPjxS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</w:fldData>
        </w:fldChar>
      </w:r>
      <w:r w:rsidR="00694E3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4E3A">
        <w:rPr>
          <w:rFonts w:ascii="Times New Roman" w:hAnsi="Times New Roman" w:cs="Times New Roman"/>
          <w:sz w:val="24"/>
          <w:szCs w:val="24"/>
        </w:rPr>
      </w:r>
      <w:r w:rsidR="00694E3A">
        <w:rPr>
          <w:rFonts w:ascii="Times New Roman" w:hAnsi="Times New Roman" w:cs="Times New Roman"/>
          <w:sz w:val="24"/>
          <w:szCs w:val="24"/>
        </w:rPr>
        <w:fldChar w:fldCharType="end"/>
      </w:r>
      <w:r w:rsidR="00CE3446" w:rsidRPr="00CE3446">
        <w:rPr>
          <w:rFonts w:ascii="Times New Roman" w:hAnsi="Times New Roman" w:cs="Times New Roman"/>
          <w:sz w:val="24"/>
          <w:szCs w:val="24"/>
        </w:rPr>
      </w:r>
      <w:r w:rsidR="00CE3446" w:rsidRPr="00CE3446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5,17,18,20,21</w:t>
      </w:r>
      <w:r w:rsidR="00CE3446" w:rsidRPr="00CE3446">
        <w:rPr>
          <w:rFonts w:ascii="Times New Roman" w:hAnsi="Times New Roman" w:cs="Times New Roman"/>
          <w:sz w:val="24"/>
          <w:szCs w:val="24"/>
        </w:rPr>
        <w:fldChar w:fldCharType="end"/>
      </w:r>
      <w:r w:rsidR="006245F0">
        <w:rPr>
          <w:rFonts w:ascii="Times New Roman" w:hAnsi="Times New Roman" w:cs="Times New Roman"/>
          <w:sz w:val="24"/>
          <w:szCs w:val="24"/>
        </w:rPr>
        <w:t xml:space="preserve"> although there are </w:t>
      </w:r>
      <w:r w:rsidR="00694E3A">
        <w:rPr>
          <w:rFonts w:ascii="Times New Roman" w:hAnsi="Times New Roman" w:cs="Times New Roman"/>
          <w:sz w:val="24"/>
          <w:szCs w:val="24"/>
        </w:rPr>
        <w:t xml:space="preserve">some </w:t>
      </w:r>
      <w:r w:rsidR="006245F0">
        <w:rPr>
          <w:rFonts w:ascii="Times New Roman" w:hAnsi="Times New Roman" w:cs="Times New Roman"/>
          <w:sz w:val="24"/>
          <w:szCs w:val="24"/>
        </w:rPr>
        <w:t>discrepancies.</w:t>
      </w:r>
      <w:r w:rsidR="00694E3A">
        <w:rPr>
          <w:rFonts w:ascii="Times New Roman" w:hAnsi="Times New Roman" w:cs="Times New Roman"/>
          <w:sz w:val="24"/>
          <w:szCs w:val="24"/>
        </w:rPr>
        <w:t xml:space="preserve"> For example,</w:t>
      </w:r>
      <w:r w:rsidR="006245F0">
        <w:rPr>
          <w:rFonts w:ascii="Times New Roman" w:hAnsi="Times New Roman" w:cs="Times New Roman"/>
          <w:sz w:val="24"/>
          <w:szCs w:val="24"/>
        </w:rPr>
        <w:t xml:space="preserve"> </w:t>
      </w:r>
      <w:r w:rsidR="00CE3446" w:rsidRPr="00CE3446">
        <w:rPr>
          <w:rFonts w:ascii="Times New Roman" w:hAnsi="Times New Roman" w:cs="Times New Roman"/>
          <w:sz w:val="24"/>
          <w:szCs w:val="24"/>
        </w:rPr>
        <w:t>Russell et al.</w:t>
      </w:r>
      <w:r w:rsidR="00CE3446" w:rsidRPr="00CE3446">
        <w:rPr>
          <w:rFonts w:ascii="Times New Roman" w:hAnsi="Times New Roman" w:cs="Times New Roman"/>
          <w:sz w:val="24"/>
          <w:szCs w:val="24"/>
        </w:rPr>
        <w:fldChar w:fldCharType="begin"/>
      </w:r>
      <w:r w:rsidR="00694E3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ussell&lt;/Author&gt;&lt;Year&gt;2018&lt;/Year&gt;&lt;RecNum&gt;53&lt;/RecNum&gt;&lt;DisplayText&gt;&lt;style face="superscript"&gt;20&lt;/style&gt;&lt;/DisplayText&gt;&lt;record&gt;&lt;rec-number&gt;53&lt;/rec-number&gt;&lt;foreign-keys&gt;&lt;key app="EN" db-id="xerrt0zriepsrveef5up559opefppdfx0zap" timestamp="1635502237"&gt;53&lt;/key&gt;&lt;/foreign-keys&gt;&lt;ref-type name="Journal Article"&gt;17&lt;/ref-type&gt;&lt;contributors&gt;&lt;authors&gt;&lt;author&gt;Russell, S.J.&lt;/author&gt;&lt;author&gt;Croker, H.&lt;/author&gt;&lt;author&gt;Viner, R.M.&lt;/author&gt;&lt;/authors&gt;&lt;/contributors&gt;&lt;titles&gt;&lt;title&gt;The effect of screen advertising on children&amp;apos;s dietary intake: A systematic review and meta-analysis&lt;/title&gt;&lt;secondary-title&gt;Obesity Reviews&lt;/secondary-title&gt;&lt;/titles&gt;&lt;periodical&gt;&lt;full-title&gt;Obesity Reviews&lt;/full-title&gt;&lt;/periodical&gt;&lt;pages&gt;1-15&lt;/pages&gt;&lt;volume&gt;0&lt;/volume&gt;&lt;number&gt;0&lt;/number&gt;&lt;dates&gt;&lt;year&gt;2018&lt;/year&gt;&lt;/dates&gt;&lt;urls&gt;&lt;related-urls&gt;&lt;url&gt;https://onlinelibrary.wiley.com/doi/abs/10.1111/obr.12812&lt;/url&gt;&lt;/related-urls&gt;&lt;/urls&gt;&lt;electronic-resource-num&gt;doi:10.1111/obr.12812&lt;/electronic-resource-num&gt;&lt;/record&gt;&lt;/Cite&gt;&lt;/EndNote&gt;</w:instrText>
      </w:r>
      <w:r w:rsidR="00CE3446" w:rsidRPr="00CE3446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20</w:t>
      </w:r>
      <w:r w:rsidR="00CE3446" w:rsidRPr="00CE3446">
        <w:rPr>
          <w:rFonts w:ascii="Times New Roman" w:hAnsi="Times New Roman" w:cs="Times New Roman"/>
          <w:sz w:val="24"/>
          <w:szCs w:val="24"/>
        </w:rPr>
        <w:fldChar w:fldCharType="end"/>
      </w:r>
      <w:r w:rsidR="00CE3446" w:rsidRPr="00CE3446">
        <w:rPr>
          <w:rFonts w:ascii="Times New Roman" w:hAnsi="Times New Roman" w:cs="Times New Roman"/>
          <w:sz w:val="24"/>
          <w:szCs w:val="24"/>
        </w:rPr>
        <w:t xml:space="preserve"> identified a moderating effect of BMI, </w:t>
      </w:r>
      <w:r w:rsidR="00CE3446" w:rsidRPr="00CE3446">
        <w:rPr>
          <w:rFonts w:ascii="Times New Roman" w:hAnsi="Times New Roman" w:cs="Times New Roman"/>
          <w:sz w:val="24"/>
          <w:szCs w:val="24"/>
        </w:rPr>
        <w:lastRenderedPageBreak/>
        <w:t>such that children with overweight or obesity consumed an average of 45</w:t>
      </w:r>
      <w:r w:rsidR="00FB04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E3446" w:rsidRPr="00CE3446">
        <w:rPr>
          <w:rFonts w:ascii="Times New Roman" w:hAnsi="Times New Roman" w:cs="Times New Roman"/>
          <w:sz w:val="24"/>
          <w:szCs w:val="24"/>
        </w:rPr>
        <w:t>6 kcal more than children with healthy weight following exposure to food advertisements. Th</w:t>
      </w:r>
      <w:r w:rsidR="00115F56">
        <w:rPr>
          <w:rFonts w:ascii="Times New Roman" w:hAnsi="Times New Roman" w:cs="Times New Roman"/>
          <w:sz w:val="24"/>
          <w:szCs w:val="24"/>
        </w:rPr>
        <w:t>at type of</w:t>
      </w:r>
      <w:r w:rsidR="00CE3446" w:rsidRPr="00CE3446">
        <w:rPr>
          <w:rFonts w:ascii="Times New Roman" w:hAnsi="Times New Roman" w:cs="Times New Roman"/>
          <w:sz w:val="24"/>
          <w:szCs w:val="24"/>
        </w:rPr>
        <w:t xml:space="preserve"> subgroup analysis was not possible here due to a lack of appropriate data reported in the studies (of the five effect sizes in</w:t>
      </w:r>
      <w:r w:rsidR="00115F56">
        <w:rPr>
          <w:rFonts w:ascii="Times New Roman" w:hAnsi="Times New Roman" w:cs="Times New Roman"/>
          <w:sz w:val="24"/>
          <w:szCs w:val="24"/>
        </w:rPr>
        <w:t>cluded in</w:t>
      </w:r>
      <w:r w:rsidR="00CE3446" w:rsidRPr="00CE3446">
        <w:rPr>
          <w:rFonts w:ascii="Times New Roman" w:hAnsi="Times New Roman" w:cs="Times New Roman"/>
          <w:sz w:val="24"/>
          <w:szCs w:val="24"/>
        </w:rPr>
        <w:t xml:space="preserve"> each group</w:t>
      </w:r>
      <w:r w:rsidR="006245F0">
        <w:rPr>
          <w:rFonts w:ascii="Times New Roman" w:hAnsi="Times New Roman" w:cs="Times New Roman"/>
          <w:sz w:val="24"/>
          <w:szCs w:val="24"/>
        </w:rPr>
        <w:fldChar w:fldCharType="begin"/>
      </w:r>
      <w:r w:rsidR="00694E3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ussell&lt;/Author&gt;&lt;Year&gt;2018&lt;/Year&gt;&lt;RecNum&gt;53&lt;/RecNum&gt;&lt;DisplayText&gt;&lt;style face="superscript"&gt;20&lt;/style&gt;&lt;/DisplayText&gt;&lt;record&gt;&lt;rec-number&gt;53&lt;/rec-number&gt;&lt;foreign-keys&gt;&lt;key app="EN" db-id="xerrt0zriepsrveef5up559opefppdfx0zap" timestamp="1635502237"&gt;53&lt;/key&gt;&lt;/foreign-keys&gt;&lt;ref-type name="Journal Article"&gt;17&lt;/ref-type&gt;&lt;contributors&gt;&lt;authors&gt;&lt;author&gt;Russell, S.J.&lt;/author&gt;&lt;author&gt;Croker, H.&lt;/author&gt;&lt;author&gt;Viner, R.M.&lt;/author&gt;&lt;/authors&gt;&lt;/contributors&gt;&lt;titles&gt;&lt;title&gt;The effect of screen advertising on children&amp;apos;s dietary intake: A systematic review and meta-analysis&lt;/title&gt;&lt;secondary-title&gt;Obesity Reviews&lt;/secondary-title&gt;&lt;/titles&gt;&lt;periodical&gt;&lt;full-title&gt;Obesity Reviews&lt;/full-title&gt;&lt;/periodical&gt;&lt;pages&gt;1-15&lt;/pages&gt;&lt;volume&gt;0&lt;/volume&gt;&lt;number&gt;0&lt;/number&gt;&lt;dates&gt;&lt;year&gt;2018&lt;/year&gt;&lt;/dates&gt;&lt;urls&gt;&lt;related-urls&gt;&lt;url&gt;https://onlinelibrary.wiley.com/doi/abs/10.1111/obr.12812&lt;/url&gt;&lt;/related-urls&gt;&lt;/urls&gt;&lt;electronic-resource-num&gt;doi:10.1111/obr.12812&lt;/electronic-resource-num&gt;&lt;/record&gt;&lt;/Cite&gt;&lt;/EndNote&gt;</w:instrText>
      </w:r>
      <w:r w:rsidR="006245F0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20</w:t>
      </w:r>
      <w:r w:rsidR="006245F0">
        <w:rPr>
          <w:rFonts w:ascii="Times New Roman" w:hAnsi="Times New Roman" w:cs="Times New Roman"/>
          <w:sz w:val="24"/>
          <w:szCs w:val="24"/>
        </w:rPr>
        <w:fldChar w:fldCharType="end"/>
      </w:r>
      <w:r w:rsidR="00CE3446" w:rsidRPr="00CE3446">
        <w:rPr>
          <w:rFonts w:ascii="Times New Roman" w:hAnsi="Times New Roman" w:cs="Times New Roman"/>
          <w:sz w:val="24"/>
          <w:szCs w:val="24"/>
        </w:rPr>
        <w:t xml:space="preserve">, two came from pre-2009 so were </w:t>
      </w:r>
      <w:r w:rsidR="00CE3446">
        <w:rPr>
          <w:rFonts w:ascii="Times New Roman" w:hAnsi="Times New Roman" w:cs="Times New Roman"/>
          <w:sz w:val="24"/>
          <w:szCs w:val="24"/>
        </w:rPr>
        <w:t xml:space="preserve">excluded </w:t>
      </w:r>
      <w:r w:rsidR="006245F0">
        <w:rPr>
          <w:rFonts w:ascii="Times New Roman" w:hAnsi="Times New Roman" w:cs="Times New Roman"/>
          <w:sz w:val="24"/>
          <w:szCs w:val="24"/>
        </w:rPr>
        <w:t>here</w:t>
      </w:r>
      <w:r w:rsidR="00CE3446" w:rsidRPr="00CE3446">
        <w:rPr>
          <w:rFonts w:ascii="Times New Roman" w:hAnsi="Times New Roman" w:cs="Times New Roman"/>
          <w:sz w:val="24"/>
          <w:szCs w:val="24"/>
        </w:rPr>
        <w:t>).</w:t>
      </w:r>
    </w:p>
    <w:p w14:paraId="098F1D16" w14:textId="5B2C3EA9" w:rsidR="005D33C7" w:rsidRDefault="00786B38" w:rsidP="00012788">
      <w:pPr>
        <w:spacing w:after="100" w:afterAutospacing="1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 xml:space="preserve">A strength of the present </w:t>
      </w:r>
      <w:r w:rsidR="00ED5BE9">
        <w:rPr>
          <w:rFonts w:ascii="Times New Roman" w:hAnsi="Times New Roman" w:cs="Times New Roman"/>
          <w:sz w:val="24"/>
          <w:szCs w:val="24"/>
        </w:rPr>
        <w:t xml:space="preserve">review </w:t>
      </w:r>
      <w:r>
        <w:rPr>
          <w:rFonts w:ascii="Times New Roman" w:hAnsi="Times New Roman" w:cs="Times New Roman"/>
          <w:sz w:val="24"/>
          <w:szCs w:val="24"/>
        </w:rPr>
        <w:t xml:space="preserve">is that it has </w:t>
      </w:r>
      <w:r w:rsidR="00115F56">
        <w:rPr>
          <w:rFonts w:ascii="Times New Roman" w:hAnsi="Times New Roman" w:cs="Times New Roman"/>
          <w:sz w:val="24"/>
          <w:szCs w:val="24"/>
        </w:rPr>
        <w:t>linked</w:t>
      </w:r>
      <w:r>
        <w:rPr>
          <w:rFonts w:ascii="Times New Roman" w:hAnsi="Times New Roman" w:cs="Times New Roman"/>
          <w:sz w:val="24"/>
          <w:szCs w:val="24"/>
        </w:rPr>
        <w:t xml:space="preserve"> diverse </w:t>
      </w:r>
      <w:r w:rsidR="001E1E15">
        <w:rPr>
          <w:rFonts w:ascii="Times New Roman" w:hAnsi="Times New Roman" w:cs="Times New Roman"/>
          <w:sz w:val="24"/>
          <w:szCs w:val="24"/>
        </w:rPr>
        <w:t xml:space="preserve">formats of </w:t>
      </w:r>
      <w:r>
        <w:rPr>
          <w:rFonts w:ascii="Times New Roman" w:hAnsi="Times New Roman" w:cs="Times New Roman"/>
          <w:sz w:val="24"/>
          <w:szCs w:val="24"/>
        </w:rPr>
        <w:t xml:space="preserve">food marketing exposure </w:t>
      </w:r>
      <w:r w:rsidR="006245F0">
        <w:rPr>
          <w:rFonts w:ascii="Times New Roman" w:hAnsi="Times New Roman" w:cs="Times New Roman"/>
          <w:sz w:val="24"/>
          <w:szCs w:val="24"/>
        </w:rPr>
        <w:t xml:space="preserve">(including newer digital forms such as influencer marketing) </w:t>
      </w:r>
      <w:r>
        <w:rPr>
          <w:rFonts w:ascii="Times New Roman" w:hAnsi="Times New Roman" w:cs="Times New Roman"/>
          <w:sz w:val="24"/>
          <w:szCs w:val="24"/>
        </w:rPr>
        <w:t xml:space="preserve">to a range of behavioural and health outcomes. Other analyses have reported on a single format of marketing exposure (e.g., screen-based) and </w:t>
      </w:r>
      <w:r w:rsidR="00245716">
        <w:rPr>
          <w:rFonts w:ascii="Times New Roman" w:hAnsi="Times New Roman" w:cs="Times New Roman"/>
          <w:sz w:val="24"/>
          <w:szCs w:val="24"/>
        </w:rPr>
        <w:t>fewer than three</w:t>
      </w:r>
      <w:r>
        <w:rPr>
          <w:rFonts w:ascii="Times New Roman" w:hAnsi="Times New Roman" w:cs="Times New Roman"/>
          <w:sz w:val="24"/>
          <w:szCs w:val="24"/>
        </w:rPr>
        <w:t xml:space="preserve"> outcomes. The certainty of evidence for critical outcomes was most frequently rated as very low or moderate, which could be regarded as a limitation. However, </w:t>
      </w:r>
      <w:r w:rsidR="001E1E15">
        <w:rPr>
          <w:rFonts w:ascii="Times New Roman" w:hAnsi="Times New Roman" w:cs="Times New Roman"/>
          <w:sz w:val="24"/>
          <w:szCs w:val="24"/>
        </w:rPr>
        <w:t>as has been described previously</w:t>
      </w:r>
      <w:r w:rsidR="001E1E15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ynolds&lt;/Author&gt;&lt;Year&gt;2019&lt;/Year&gt;&lt;RecNum&gt;379&lt;/RecNum&gt;&lt;DisplayText&gt;&lt;style face="superscript"&gt;125&lt;/style&gt;&lt;/DisplayText&gt;&lt;record&gt;&lt;rec-number&gt;379&lt;/rec-number&gt;&lt;foreign-keys&gt;&lt;key app="EN" db-id="szwr5f9f9etz0ke9w5hvvtwgtfpeedv59v00" timestamp="1631110698"&gt;379&lt;/key&gt;&lt;/foreign-keys&gt;&lt;ref-type name="Journal Article"&gt;17&lt;/ref-type&gt;&lt;contributors&gt;&lt;authors&gt;&lt;author&gt;Reynolds, A.&lt;/author&gt;&lt;author&gt;Mann, J.&lt;/author&gt;&lt;author&gt;Cummings, J.&lt;/author&gt;&lt;author&gt;Winter, N.&lt;/author&gt;&lt;author&gt;Mete, E.&lt;/author&gt;&lt;author&gt;Te Morenga, L.&lt;/author&gt;&lt;/authors&gt;&lt;/contributors&gt;&lt;titles&gt;&lt;title&gt;Carbohydrate quality and human health: a series of systematic reviews and meta-analyses&lt;/title&gt;&lt;secondary-title&gt;The Lancet&lt;/secondary-title&gt;&lt;/titles&gt;&lt;periodical&gt;&lt;full-title&gt;The Lancet&lt;/full-title&gt;&lt;/periodical&gt;&lt;pages&gt;434-445&lt;/pages&gt;&lt;volume&gt;393&lt;/volume&gt;&lt;number&gt;10170&lt;/number&gt;&lt;dates&gt;&lt;year&gt;2019&lt;/year&gt;&lt;pub-dates&gt;&lt;date&gt;2019/02/02/&lt;/date&gt;&lt;/pub-dates&gt;&lt;/dates&gt;&lt;isbn&gt;0140-6736&lt;/isbn&gt;&lt;urls&gt;&lt;related-urls&gt;&lt;url&gt;https://www.sciencedirect.com/science/article/pii/S0140673618318099&lt;/url&gt;&lt;/related-urls&gt;&lt;/urls&gt;&lt;electronic-resource-num&gt;https://doi.org/10.1016/S0140-6736(18)31809-9&lt;/electronic-resource-num&gt;&lt;/record&gt;&lt;/Cite&gt;&lt;/EndNote&gt;</w:instrText>
      </w:r>
      <w:r w:rsidR="001E1E15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25</w:t>
      </w:r>
      <w:r w:rsidR="001E1E15">
        <w:rPr>
          <w:rFonts w:ascii="Times New Roman" w:hAnsi="Times New Roman" w:cs="Times New Roman"/>
          <w:sz w:val="24"/>
          <w:szCs w:val="24"/>
        </w:rPr>
        <w:fldChar w:fldCharType="end"/>
      </w:r>
      <w:r w:rsidR="001E1E15">
        <w:rPr>
          <w:rFonts w:ascii="Times New Roman" w:hAnsi="Times New Roman" w:cs="Times New Roman"/>
          <w:sz w:val="24"/>
          <w:szCs w:val="24"/>
        </w:rPr>
        <w:t xml:space="preserve">, this </w:t>
      </w:r>
      <w:r w:rsidR="00077AE8">
        <w:rPr>
          <w:rFonts w:ascii="Times New Roman" w:hAnsi="Times New Roman" w:cs="Times New Roman"/>
          <w:sz w:val="24"/>
          <w:szCs w:val="24"/>
        </w:rPr>
        <w:t xml:space="preserve">reflects the nature of the </w:t>
      </w:r>
      <w:r w:rsidR="001E1E15">
        <w:rPr>
          <w:rFonts w:ascii="Times New Roman" w:hAnsi="Times New Roman" w:cs="Times New Roman"/>
          <w:sz w:val="24"/>
          <w:szCs w:val="24"/>
        </w:rPr>
        <w:t>GRADE criteria</w:t>
      </w:r>
      <w:r w:rsidR="00077AE8">
        <w:rPr>
          <w:rFonts w:ascii="Times New Roman" w:hAnsi="Times New Roman" w:cs="Times New Roman"/>
          <w:sz w:val="24"/>
          <w:szCs w:val="24"/>
        </w:rPr>
        <w:t>. GRADE</w:t>
      </w:r>
      <w:r w:rsidR="001E1E15">
        <w:rPr>
          <w:rFonts w:ascii="Times New Roman" w:hAnsi="Times New Roman" w:cs="Times New Roman"/>
          <w:sz w:val="24"/>
          <w:szCs w:val="24"/>
        </w:rPr>
        <w:t xml:space="preserve"> </w:t>
      </w:r>
      <w:r w:rsidR="00077AE8">
        <w:rPr>
          <w:rFonts w:ascii="Times New Roman" w:hAnsi="Times New Roman" w:cs="Times New Roman"/>
          <w:sz w:val="24"/>
          <w:szCs w:val="24"/>
        </w:rPr>
        <w:t>prioritises RCT data with clinical</w:t>
      </w:r>
      <w:r w:rsidR="00135EED">
        <w:rPr>
          <w:rFonts w:ascii="Times New Roman" w:hAnsi="Times New Roman" w:cs="Times New Roman"/>
          <w:sz w:val="24"/>
          <w:szCs w:val="24"/>
        </w:rPr>
        <w:t xml:space="preserve"> </w:t>
      </w:r>
      <w:r w:rsidR="00077AE8">
        <w:rPr>
          <w:rFonts w:ascii="Times New Roman" w:hAnsi="Times New Roman" w:cs="Times New Roman"/>
          <w:sz w:val="24"/>
          <w:szCs w:val="24"/>
        </w:rPr>
        <w:t>outcomes and requires certainty to be downgraded where there is unexplained heterogeneity, even where results are consistent between RCTs and NRS and show similar findings to previous reviews</w:t>
      </w:r>
      <w:r w:rsidR="00135EED">
        <w:rPr>
          <w:rFonts w:ascii="Times New Roman" w:hAnsi="Times New Roman" w:cs="Times New Roman"/>
          <w:sz w:val="24"/>
          <w:szCs w:val="24"/>
        </w:rPr>
        <w:t>,</w:t>
      </w:r>
      <w:r w:rsidR="00077AE8">
        <w:rPr>
          <w:rFonts w:ascii="Times New Roman" w:hAnsi="Times New Roman" w:cs="Times New Roman"/>
          <w:sz w:val="24"/>
          <w:szCs w:val="24"/>
        </w:rPr>
        <w:t xml:space="preserve"> as here. The substantial observed heterogeneity</w:t>
      </w:r>
      <w:r w:rsidR="00B74B9C">
        <w:rPr>
          <w:rFonts w:ascii="Times New Roman" w:hAnsi="Times New Roman" w:cs="Times New Roman"/>
          <w:sz w:val="24"/>
          <w:szCs w:val="24"/>
        </w:rPr>
        <w:t>,</w:t>
      </w:r>
      <w:r w:rsidR="00077AE8">
        <w:rPr>
          <w:rFonts w:ascii="Times New Roman" w:hAnsi="Times New Roman" w:cs="Times New Roman"/>
          <w:sz w:val="24"/>
          <w:szCs w:val="24"/>
        </w:rPr>
        <w:t xml:space="preserve"> </w:t>
      </w:r>
      <w:r w:rsidR="00280AD8">
        <w:rPr>
          <w:rFonts w:ascii="Times New Roman" w:hAnsi="Times New Roman" w:cs="Times New Roman"/>
          <w:sz w:val="24"/>
          <w:szCs w:val="24"/>
        </w:rPr>
        <w:t xml:space="preserve">also </w:t>
      </w:r>
      <w:r w:rsidR="00077AE8">
        <w:rPr>
          <w:rFonts w:ascii="Times New Roman" w:hAnsi="Times New Roman" w:cs="Times New Roman"/>
          <w:sz w:val="24"/>
          <w:szCs w:val="24"/>
        </w:rPr>
        <w:t xml:space="preserve">consistent with </w:t>
      </w:r>
      <w:r w:rsidR="005B22A1">
        <w:rPr>
          <w:rFonts w:ascii="Times New Roman" w:hAnsi="Times New Roman" w:cs="Times New Roman"/>
          <w:sz w:val="24"/>
          <w:szCs w:val="24"/>
        </w:rPr>
        <w:t xml:space="preserve">previous </w:t>
      </w:r>
      <w:r w:rsidR="009C3F29">
        <w:rPr>
          <w:rFonts w:ascii="Times New Roman" w:hAnsi="Times New Roman" w:cs="Times New Roman"/>
          <w:sz w:val="24"/>
          <w:szCs w:val="24"/>
        </w:rPr>
        <w:t>meta-analyses</w:t>
      </w:r>
      <w:r w:rsidR="005B22A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sYW5kPC9BdXRob3I+PFllYXI+MjAxNjwvWWVhcj48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==
</w:fldData>
        </w:fldChar>
      </w:r>
      <w:r w:rsidR="00694E3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4E3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sYW5kPC9BdXRob3I+PFllYXI+MjAxNjwvWWVhcj48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==
</w:fldData>
        </w:fldChar>
      </w:r>
      <w:r w:rsidR="00694E3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4E3A">
        <w:rPr>
          <w:rFonts w:ascii="Times New Roman" w:hAnsi="Times New Roman" w:cs="Times New Roman"/>
          <w:sz w:val="24"/>
          <w:szCs w:val="24"/>
        </w:rPr>
      </w:r>
      <w:r w:rsidR="00694E3A">
        <w:rPr>
          <w:rFonts w:ascii="Times New Roman" w:hAnsi="Times New Roman" w:cs="Times New Roman"/>
          <w:sz w:val="24"/>
          <w:szCs w:val="24"/>
        </w:rPr>
        <w:fldChar w:fldCharType="end"/>
      </w:r>
      <w:r w:rsidR="005B22A1">
        <w:rPr>
          <w:rFonts w:ascii="Times New Roman" w:hAnsi="Times New Roman" w:cs="Times New Roman"/>
          <w:sz w:val="24"/>
          <w:szCs w:val="24"/>
        </w:rPr>
      </w:r>
      <w:r w:rsidR="005B22A1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7,18,20</w:t>
      </w:r>
      <w:r w:rsidR="005B22A1">
        <w:rPr>
          <w:rFonts w:ascii="Times New Roman" w:hAnsi="Times New Roman" w:cs="Times New Roman"/>
          <w:sz w:val="24"/>
          <w:szCs w:val="24"/>
        </w:rPr>
        <w:fldChar w:fldCharType="end"/>
      </w:r>
      <w:r w:rsidR="005B22A1">
        <w:rPr>
          <w:rFonts w:ascii="Times New Roman" w:hAnsi="Times New Roman" w:cs="Times New Roman"/>
          <w:sz w:val="24"/>
          <w:szCs w:val="24"/>
        </w:rPr>
        <w:t xml:space="preserve">, was unexplained by </w:t>
      </w:r>
      <w:r w:rsidR="003676DB">
        <w:rPr>
          <w:rFonts w:ascii="Times New Roman" w:hAnsi="Times New Roman" w:cs="Times New Roman"/>
          <w:sz w:val="24"/>
          <w:szCs w:val="24"/>
        </w:rPr>
        <w:t>sensitivity analyses, or subgroup</w:t>
      </w:r>
      <w:r w:rsidR="005B22A1">
        <w:rPr>
          <w:rFonts w:ascii="Times New Roman" w:hAnsi="Times New Roman" w:cs="Times New Roman"/>
          <w:sz w:val="24"/>
          <w:szCs w:val="24"/>
        </w:rPr>
        <w:t xml:space="preserve"> analyses on </w:t>
      </w:r>
      <w:r w:rsidR="002B7145">
        <w:rPr>
          <w:rFonts w:ascii="Times New Roman" w:hAnsi="Times New Roman" w:cs="Times New Roman"/>
          <w:sz w:val="24"/>
          <w:szCs w:val="24"/>
        </w:rPr>
        <w:t xml:space="preserve">overall </w:t>
      </w:r>
      <w:r w:rsidR="005B22A1">
        <w:rPr>
          <w:rFonts w:ascii="Times New Roman" w:hAnsi="Times New Roman" w:cs="Times New Roman"/>
          <w:sz w:val="24"/>
          <w:szCs w:val="24"/>
        </w:rPr>
        <w:t>study design</w:t>
      </w:r>
      <w:r w:rsidR="00077AE8">
        <w:rPr>
          <w:rFonts w:ascii="Times New Roman" w:hAnsi="Times New Roman" w:cs="Times New Roman"/>
          <w:sz w:val="24"/>
          <w:szCs w:val="24"/>
        </w:rPr>
        <w:t xml:space="preserve"> (although for </w:t>
      </w:r>
      <w:r w:rsidR="002B7145">
        <w:rPr>
          <w:rFonts w:ascii="Times New Roman" w:hAnsi="Times New Roman" w:cs="Times New Roman"/>
          <w:sz w:val="24"/>
          <w:szCs w:val="24"/>
        </w:rPr>
        <w:t>intake and choice outcomes</w:t>
      </w:r>
      <w:r w:rsidR="00077AE8">
        <w:rPr>
          <w:rFonts w:ascii="Times New Roman" w:hAnsi="Times New Roman" w:cs="Times New Roman"/>
          <w:sz w:val="24"/>
          <w:szCs w:val="24"/>
        </w:rPr>
        <w:t xml:space="preserve"> variability was reduced when only RCTs were included)</w:t>
      </w:r>
      <w:r w:rsidR="005B22A1">
        <w:rPr>
          <w:rFonts w:ascii="Times New Roman" w:hAnsi="Times New Roman" w:cs="Times New Roman"/>
          <w:sz w:val="24"/>
          <w:szCs w:val="24"/>
        </w:rPr>
        <w:t xml:space="preserve">, marketing manipulation, marketing format, study quality, participant age or BMI. </w:t>
      </w:r>
      <w:r w:rsidR="00B74B9C">
        <w:rPr>
          <w:rFonts w:ascii="Times New Roman" w:hAnsi="Times New Roman" w:cs="Times New Roman"/>
          <w:sz w:val="24"/>
          <w:szCs w:val="24"/>
        </w:rPr>
        <w:t xml:space="preserve">Therefore, this heterogeneity </w:t>
      </w:r>
      <w:r w:rsidR="00077AE8" w:rsidRPr="00280AD8">
        <w:rPr>
          <w:rFonts w:ascii="Times New Roman" w:hAnsi="Times New Roman" w:cs="Times New Roman"/>
          <w:sz w:val="24"/>
          <w:szCs w:val="24"/>
        </w:rPr>
        <w:t>is likely a consequence of the large number of studies</w:t>
      </w:r>
      <w:r w:rsidR="002B7145" w:rsidRPr="00280AD8">
        <w:rPr>
          <w:rFonts w:ascii="Times New Roman" w:hAnsi="Times New Roman" w:cs="Times New Roman"/>
          <w:sz w:val="24"/>
          <w:szCs w:val="24"/>
        </w:rPr>
        <w:t xml:space="preserve"> and</w:t>
      </w:r>
      <w:r w:rsidR="00077AE8" w:rsidRPr="00280AD8">
        <w:rPr>
          <w:rFonts w:ascii="Times New Roman" w:hAnsi="Times New Roman" w:cs="Times New Roman"/>
          <w:sz w:val="24"/>
          <w:szCs w:val="24"/>
        </w:rPr>
        <w:t xml:space="preserve"> </w:t>
      </w:r>
      <w:r w:rsidR="002B7145" w:rsidRPr="00280AD8">
        <w:rPr>
          <w:rFonts w:ascii="Times New Roman" w:hAnsi="Times New Roman" w:cs="Times New Roman"/>
          <w:sz w:val="24"/>
          <w:szCs w:val="24"/>
        </w:rPr>
        <w:t xml:space="preserve">more nuanced </w:t>
      </w:r>
      <w:r w:rsidR="00077AE8" w:rsidRPr="00280AD8">
        <w:rPr>
          <w:rFonts w:ascii="Times New Roman" w:hAnsi="Times New Roman" w:cs="Times New Roman"/>
          <w:sz w:val="24"/>
          <w:szCs w:val="24"/>
        </w:rPr>
        <w:t>differences in study design</w:t>
      </w:r>
      <w:r w:rsidR="009C3F29" w:rsidRPr="00280AD8">
        <w:rPr>
          <w:rFonts w:ascii="Times New Roman" w:hAnsi="Times New Roman" w:cs="Times New Roman"/>
          <w:sz w:val="24"/>
          <w:szCs w:val="24"/>
        </w:rPr>
        <w:t xml:space="preserve"> (e.g., stimulus types</w:t>
      </w:r>
      <w:r w:rsidR="00135EED">
        <w:rPr>
          <w:rFonts w:ascii="Times New Roman" w:hAnsi="Times New Roman" w:cs="Times New Roman"/>
          <w:sz w:val="24"/>
          <w:szCs w:val="24"/>
        </w:rPr>
        <w:t xml:space="preserve"> and outcome measurement</w:t>
      </w:r>
      <w:r w:rsidR="009C3F29" w:rsidRPr="00280AD8">
        <w:rPr>
          <w:rFonts w:ascii="Times New Roman" w:hAnsi="Times New Roman" w:cs="Times New Roman"/>
          <w:sz w:val="24"/>
          <w:szCs w:val="24"/>
        </w:rPr>
        <w:t>)</w:t>
      </w:r>
      <w:r w:rsidR="00135EED">
        <w:rPr>
          <w:rFonts w:ascii="Times New Roman" w:hAnsi="Times New Roman" w:cs="Times New Roman"/>
          <w:sz w:val="24"/>
          <w:szCs w:val="24"/>
        </w:rPr>
        <w:t>.</w:t>
      </w:r>
      <w:r w:rsidR="009C3F29" w:rsidRPr="00280AD8">
        <w:rPr>
          <w:rFonts w:ascii="Times New Roman" w:hAnsi="Times New Roman" w:cs="Times New Roman"/>
          <w:sz w:val="24"/>
          <w:szCs w:val="24"/>
        </w:rPr>
        <w:t xml:space="preserve"> </w:t>
      </w:r>
      <w:r w:rsidR="00135EED">
        <w:rPr>
          <w:rFonts w:ascii="Times New Roman" w:hAnsi="Times New Roman" w:cs="Times New Roman"/>
          <w:sz w:val="24"/>
          <w:szCs w:val="24"/>
        </w:rPr>
        <w:t>Substantial v</w:t>
      </w:r>
      <w:r w:rsidR="002B7145" w:rsidRPr="002B7145">
        <w:rPr>
          <w:rFonts w:ascii="Times New Roman" w:hAnsi="Times New Roman" w:cs="Times New Roman"/>
          <w:sz w:val="24"/>
          <w:szCs w:val="24"/>
        </w:rPr>
        <w:t>ariability in outcome measurement is acceptable in meta-analysis</w:t>
      </w:r>
      <w:r w:rsidR="002B7145">
        <w:rPr>
          <w:rFonts w:ascii="Times New Roman" w:hAnsi="Times New Roman" w:cs="Times New Roman"/>
          <w:sz w:val="24"/>
          <w:szCs w:val="24"/>
        </w:rPr>
        <w:t xml:space="preserve"> but has implications for heterogeneity and therefore GRADE assessments</w:t>
      </w:r>
      <w:r w:rsidR="007446B8">
        <w:rPr>
          <w:rFonts w:ascii="Times New Roman" w:hAnsi="Times New Roman" w:cs="Times New Roman"/>
          <w:sz w:val="24"/>
          <w:szCs w:val="24"/>
        </w:rPr>
        <w:t>.</w:t>
      </w:r>
      <w:r w:rsidR="009C3F29"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lanin&lt;/Author&gt;&lt;Year&gt;2016&lt;/Year&gt;&lt;RecNum&gt;380&lt;/RecNum&gt;&lt;DisplayText&gt;&lt;style face="superscript"&gt;126&lt;/style&gt;&lt;/DisplayText&gt;&lt;record&gt;&lt;rec-number&gt;380&lt;/rec-number&gt;&lt;foreign-keys&gt;&lt;key app="EN" db-id="szwr5f9f9etz0ke9w5hvvtwgtfpeedv59v00" timestamp="1631112050"&gt;380&lt;/key&gt;&lt;/foreign-keys&gt;&lt;ref-type name="Journal Article"&gt;17&lt;/ref-type&gt;&lt;contributors&gt;&lt;authors&gt;&lt;author&gt;Polanin, J.R.&lt;/author&gt;&lt;author&gt;Snilstveit, B.&lt;/author&gt;&lt;/authors&gt;&lt;/contributors&gt;&lt;titles&gt;&lt;title&gt;Converting between effect sizes&lt;/title&gt;&lt;secondary-title&gt;Campbell Systematic Reviews&lt;/secondary-title&gt;&lt;/titles&gt;&lt;periodical&gt;&lt;full-title&gt;Campbell Systematic Reviews&lt;/full-title&gt;&lt;/periodical&gt;&lt;pages&gt;1-13&lt;/pages&gt;&lt;volume&gt;12&lt;/volume&gt;&lt;number&gt;1&lt;/number&gt;&lt;dates&gt;&lt;year&gt;2016&lt;/year&gt;&lt;/dates&gt;&lt;isbn&gt;1891-1803&lt;/isbn&gt;&lt;urls&gt;&lt;related-urls&gt;&lt;url&gt;https://onlinelibrary.wiley.com/doi/abs/10.4073/cmpn.2016.3&lt;/url&gt;&lt;/related-urls&gt;&lt;/urls&gt;&lt;electronic-resource-num&gt;https://doi.org/10.4073/cmpn.2016.3&lt;/electronic-resource-num&gt;&lt;/record&gt;&lt;/Cite&gt;&lt;/EndNote&gt;</w:instrText>
      </w:r>
      <w:r w:rsidR="009C3F29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26</w:t>
      </w:r>
      <w:r w:rsidR="009C3F2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9F94837" w14:textId="4B6CC691" w:rsidR="007576DD" w:rsidRDefault="005D33C7" w:rsidP="00012788">
      <w:pPr>
        <w:spacing w:after="100" w:afterAutospacing="1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with </w:t>
      </w:r>
      <w:r w:rsidR="009C3F2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previous </w:t>
      </w:r>
      <w:r w:rsidR="009C3F29">
        <w:rPr>
          <w:rFonts w:ascii="Times New Roman" w:hAnsi="Times New Roman" w:cs="Times New Roman"/>
          <w:sz w:val="24"/>
          <w:szCs w:val="24"/>
        </w:rPr>
        <w:t xml:space="preserve">WHO </w:t>
      </w:r>
      <w:r>
        <w:rPr>
          <w:rFonts w:ascii="Times New Roman" w:hAnsi="Times New Roman" w:cs="Times New Roman"/>
          <w:sz w:val="24"/>
          <w:szCs w:val="24"/>
        </w:rPr>
        <w:t>review</w:t>
      </w:r>
      <w:r w:rsidR="00B74B9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irns&lt;/Author&gt;&lt;Year&gt;2009&lt;/Year&gt;&lt;RecNum&gt;352&lt;/RecNum&gt;&lt;DisplayText&gt;&lt;style face="superscript"&gt;15&lt;/style&gt;&lt;/DisplayText&gt;&lt;record&gt;&lt;rec-number&gt;352&lt;/rec-number&gt;&lt;foreign-keys&gt;&lt;key app="EN" db-id="szwr5f9f9etz0ke9w5hvvtwgtfpeedv59v00" timestamp="1630662044"&gt;352&lt;/key&gt;&lt;/foreign-keys&gt;&lt;ref-type name="Report"&gt;27&lt;/ref-type&gt;&lt;contributors&gt;&lt;authors&gt;&lt;author&gt;Cairns, G.&lt;/author&gt;&lt;author&gt;Angus, K.&lt;/author&gt;&lt;author&gt;Hastings, G.&lt;/author&gt;&lt;/authors&gt;&lt;secondary-authors&gt;&lt;author&gt;WHO&lt;/author&gt;&lt;/secondary-authors&gt;&lt;/contributors&gt;&lt;titles&gt;&lt;title&gt;The extent, nature and effects of food promotion to children: A review of the evidence to December 2008, prepared for the World Health Organization. Available from: https://www.who.int/dietphysicalactivity/Evidence_Update_2009.pdf&lt;/title&gt;&lt;/titles&gt;&lt;dates&gt;&lt;year&gt;2009&lt;/year&gt;&lt;/dates&gt;&lt;pub-location&gt;Geneva&lt;/pub-locatio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m</w:t>
      </w:r>
      <w:r w:rsidRPr="005D33C7">
        <w:rPr>
          <w:rFonts w:ascii="Times New Roman" w:hAnsi="Times New Roman" w:cs="Times New Roman"/>
          <w:sz w:val="24"/>
          <w:szCs w:val="24"/>
        </w:rPr>
        <w:t>uch of the evidence lies at the proximal end of the spectrum (relative to a hierarchy of food marketing effects</w:t>
      </w:r>
      <w:r w:rsidRPr="005D33C7">
        <w:rPr>
          <w:rFonts w:ascii="Times New Roman" w:hAnsi="Times New Roman" w:cs="Times New Roman"/>
          <w:sz w:val="24"/>
          <w:szCs w:val="24"/>
        </w:rPr>
        <w:fldChar w:fldCharType="begin"/>
      </w:r>
      <w:r w:rsidR="00694E3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lly&lt;/Author&gt;&lt;Year&gt;2015&lt;/Year&gt;&lt;RecNum&gt;51&lt;/RecNum&gt;&lt;DisplayText&gt;&lt;style face="superscript"&gt;11&lt;/style&gt;&lt;/DisplayText&gt;&lt;record&gt;&lt;rec-number&gt;51&lt;/rec-number&gt;&lt;foreign-keys&gt;&lt;key app="EN" db-id="xerrt0zriepsrveef5up559opefppdfx0zap" timestamp="1635502039"&gt;51&lt;/key&gt;&lt;/foreign-keys&gt;&lt;ref-type name="Journal Article"&gt;17&lt;/ref-type&gt;&lt;contributors&gt;&lt;authors&gt;&lt;author&gt;Kelly, Bridget&lt;/author&gt;&lt;author&gt;King, MPsy Lesley&lt;/author&gt;&lt;author&gt;Chapman, M. N. D. Kathy&lt;/author&gt;&lt;author&gt;Boyland, Emma&lt;/author&gt;&lt;author&gt;Bauman, Adrian E.&lt;/author&gt;&lt;author&gt;Baur, Louise A.&lt;/author&gt;&lt;/authors&gt;&lt;/contributors&gt;&lt;titles&gt;&lt;title&gt;A Hierarchy of Unhealthy Food Promotion Effects: Identifying Methodological Approaches and Knowledge Gaps&lt;/title&gt;&lt;secondary-title&gt;American Journal of Public Health&lt;/secondary-title&gt;&lt;/titles&gt;&lt;periodical&gt;&lt;full-title&gt;American Journal of Public Health&lt;/full-title&gt;&lt;/periodical&gt;&lt;pages&gt;e86-e95&lt;/pages&gt;&lt;volume&gt;105&lt;/volume&gt;&lt;number&gt;4&lt;/number&gt;&lt;dates&gt;&lt;year&gt;2015&lt;/year&gt;&lt;pub-dates&gt;&lt;date&gt;2015/04/01&lt;/date&gt;&lt;/pub-dates&gt;&lt;/dates&gt;&lt;publisher&gt;American Public Health Association&lt;/publisher&gt;&lt;isbn&gt;0090-0036&lt;/isbn&gt;&lt;urls&gt;&lt;related-urls&gt;&lt;url&gt;http://dx.doi.org/10.2105/AJPH.2014.302476&lt;/url&gt;&lt;/related-urls&gt;&lt;/urls&gt;&lt;electronic-resource-num&gt;10.2105/AJPH.2014.302476&lt;/electronic-resource-num&gt;&lt;access-date&gt;2015/03/31&lt;/access-date&gt;&lt;/record&gt;&lt;/Cite&gt;&lt;/EndNote&gt;</w:instrText>
      </w:r>
      <w:r w:rsidRPr="005D33C7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Pr="005D33C7">
        <w:rPr>
          <w:rFonts w:ascii="Times New Roman" w:hAnsi="Times New Roman" w:cs="Times New Roman"/>
          <w:sz w:val="24"/>
          <w:szCs w:val="24"/>
        </w:rPr>
        <w:fldChar w:fldCharType="end"/>
      </w:r>
      <w:r w:rsidRPr="005D33C7">
        <w:rPr>
          <w:rFonts w:ascii="Times New Roman" w:hAnsi="Times New Roman" w:cs="Times New Roman"/>
          <w:sz w:val="24"/>
          <w:szCs w:val="24"/>
        </w:rPr>
        <w:t>) with</w:t>
      </w:r>
      <w:r>
        <w:rPr>
          <w:rFonts w:ascii="Times New Roman" w:hAnsi="Times New Roman" w:cs="Times New Roman"/>
          <w:sz w:val="24"/>
          <w:szCs w:val="24"/>
        </w:rPr>
        <w:t xml:space="preserve"> data </w:t>
      </w:r>
      <w:r w:rsidR="00B74B9C">
        <w:rPr>
          <w:rFonts w:ascii="Times New Roman" w:hAnsi="Times New Roman" w:cs="Times New Roman"/>
          <w:sz w:val="24"/>
          <w:szCs w:val="24"/>
        </w:rPr>
        <w:t xml:space="preserve">available </w:t>
      </w:r>
      <w:r>
        <w:rPr>
          <w:rFonts w:ascii="Times New Roman" w:hAnsi="Times New Roman" w:cs="Times New Roman"/>
          <w:sz w:val="24"/>
          <w:szCs w:val="24"/>
        </w:rPr>
        <w:t>on</w:t>
      </w:r>
      <w:r w:rsidRPr="005D33C7">
        <w:rPr>
          <w:rFonts w:ascii="Times New Roman" w:hAnsi="Times New Roman" w:cs="Times New Roman"/>
          <w:sz w:val="24"/>
          <w:szCs w:val="24"/>
        </w:rPr>
        <w:t xml:space="preserve"> food </w:t>
      </w:r>
      <w:r w:rsidRPr="005D33C7">
        <w:rPr>
          <w:rFonts w:ascii="Times New Roman" w:hAnsi="Times New Roman" w:cs="Times New Roman"/>
          <w:sz w:val="24"/>
          <w:szCs w:val="24"/>
        </w:rPr>
        <w:lastRenderedPageBreak/>
        <w:t>intake, choice and preference</w:t>
      </w:r>
      <w:r w:rsidR="00AD59F6">
        <w:rPr>
          <w:rFonts w:ascii="Times New Roman" w:hAnsi="Times New Roman" w:cs="Times New Roman"/>
          <w:sz w:val="24"/>
          <w:szCs w:val="24"/>
        </w:rPr>
        <w:t xml:space="preserve"> outcomes</w:t>
      </w:r>
      <w:r w:rsidRPr="005D33C7">
        <w:rPr>
          <w:rFonts w:ascii="Times New Roman" w:hAnsi="Times New Roman" w:cs="Times New Roman"/>
          <w:sz w:val="24"/>
          <w:szCs w:val="24"/>
        </w:rPr>
        <w:t xml:space="preserve">, </w:t>
      </w:r>
      <w:r w:rsidR="00B74B9C">
        <w:rPr>
          <w:rFonts w:ascii="Times New Roman" w:hAnsi="Times New Roman" w:cs="Times New Roman"/>
          <w:sz w:val="24"/>
          <w:szCs w:val="24"/>
        </w:rPr>
        <w:t>but</w:t>
      </w:r>
      <w:r w:rsidRPr="005D33C7">
        <w:rPr>
          <w:rFonts w:ascii="Times New Roman" w:hAnsi="Times New Roman" w:cs="Times New Roman"/>
          <w:sz w:val="24"/>
          <w:szCs w:val="24"/>
        </w:rPr>
        <w:t xml:space="preserve"> far less for the </w:t>
      </w:r>
      <w:r w:rsidR="00280AD8">
        <w:rPr>
          <w:rFonts w:ascii="Times New Roman" w:hAnsi="Times New Roman" w:cs="Times New Roman"/>
          <w:sz w:val="24"/>
          <w:szCs w:val="24"/>
        </w:rPr>
        <w:t xml:space="preserve">more </w:t>
      </w:r>
      <w:r w:rsidRPr="005D33C7">
        <w:rPr>
          <w:rFonts w:ascii="Times New Roman" w:hAnsi="Times New Roman" w:cs="Times New Roman"/>
          <w:sz w:val="24"/>
          <w:szCs w:val="24"/>
        </w:rPr>
        <w:t xml:space="preserve">distal </w:t>
      </w:r>
      <w:r w:rsidR="00280AD8">
        <w:rPr>
          <w:rFonts w:ascii="Times New Roman" w:hAnsi="Times New Roman" w:cs="Times New Roman"/>
          <w:sz w:val="24"/>
          <w:szCs w:val="24"/>
        </w:rPr>
        <w:t>outcomes</w:t>
      </w:r>
      <w:r w:rsidRPr="005D33C7">
        <w:rPr>
          <w:rFonts w:ascii="Times New Roman" w:hAnsi="Times New Roman" w:cs="Times New Roman"/>
          <w:sz w:val="24"/>
          <w:szCs w:val="24"/>
        </w:rPr>
        <w:t xml:space="preserve"> (body weight and NCD</w:t>
      </w:r>
      <w:r w:rsidR="00280AD8">
        <w:rPr>
          <w:rFonts w:ascii="Times New Roman" w:hAnsi="Times New Roman" w:cs="Times New Roman"/>
          <w:sz w:val="24"/>
          <w:szCs w:val="24"/>
        </w:rPr>
        <w:t>s</w:t>
      </w:r>
      <w:r w:rsidRPr="005D33C7"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74B9C">
        <w:rPr>
          <w:rFonts w:ascii="Times New Roman" w:hAnsi="Times New Roman" w:cs="Times New Roman"/>
          <w:sz w:val="24"/>
          <w:szCs w:val="24"/>
        </w:rPr>
        <w:t>I</w:t>
      </w:r>
      <w:r w:rsidR="0060605C">
        <w:rPr>
          <w:rFonts w:ascii="Times New Roman" w:hAnsi="Times New Roman" w:cs="Times New Roman"/>
          <w:sz w:val="24"/>
          <w:szCs w:val="24"/>
        </w:rPr>
        <w:t xml:space="preserve">ntake studies tend to measure immediate or short-term intake (directly following exposure to the marketing stimulus), rather than assessing diet across the day or longer term. </w:t>
      </w:r>
      <w:r w:rsidR="00694E3A">
        <w:rPr>
          <w:rFonts w:ascii="Times New Roman" w:hAnsi="Times New Roman" w:cs="Times New Roman"/>
          <w:sz w:val="24"/>
          <w:szCs w:val="24"/>
        </w:rPr>
        <w:t>R</w:t>
      </w:r>
      <w:r w:rsidR="00280AD8" w:rsidRPr="00280AD8">
        <w:rPr>
          <w:rFonts w:ascii="Times New Roman" w:hAnsi="Times New Roman" w:cs="Times New Roman"/>
          <w:sz w:val="24"/>
          <w:szCs w:val="24"/>
        </w:rPr>
        <w:t>esearch gaps at the distal end likely reflect the substantial methodological challenge of conducting such studies, given that weight gain (or development of diet</w:t>
      </w:r>
      <w:r w:rsidR="007446B8">
        <w:rPr>
          <w:rFonts w:ascii="Times New Roman" w:hAnsi="Times New Roman" w:cs="Times New Roman"/>
          <w:sz w:val="24"/>
          <w:szCs w:val="24"/>
        </w:rPr>
        <w:t>-</w:t>
      </w:r>
      <w:r w:rsidR="00280AD8" w:rsidRPr="00280AD8">
        <w:rPr>
          <w:rFonts w:ascii="Times New Roman" w:hAnsi="Times New Roman" w:cs="Times New Roman"/>
          <w:sz w:val="24"/>
          <w:szCs w:val="24"/>
        </w:rPr>
        <w:t>related NCDs) typically occurs gradually and there is limited variability in the marketing exposure children experience within any given country or culture</w:t>
      </w:r>
      <w:r w:rsidR="007446B8">
        <w:rPr>
          <w:rFonts w:ascii="Times New Roman" w:hAnsi="Times New Roman" w:cs="Times New Roman"/>
          <w:sz w:val="24"/>
          <w:szCs w:val="24"/>
        </w:rPr>
        <w:t>.</w:t>
      </w:r>
      <w:r w:rsidR="00280AD8" w:rsidRPr="00280AD8">
        <w:rPr>
          <w:rFonts w:ascii="Times New Roman" w:hAnsi="Times New Roman" w:cs="Times New Roman"/>
          <w:sz w:val="24"/>
          <w:szCs w:val="24"/>
        </w:rPr>
        <w:fldChar w:fldCharType="begin"/>
      </w:r>
      <w:r w:rsidR="00694E3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lly&lt;/Author&gt;&lt;Year&gt;2015&lt;/Year&gt;&lt;RecNum&gt;51&lt;/RecNum&gt;&lt;DisplayText&gt;&lt;style face="superscript"&gt;11&lt;/style&gt;&lt;/DisplayText&gt;&lt;record&gt;&lt;rec-number&gt;51&lt;/rec-number&gt;&lt;foreign-keys&gt;&lt;key app="EN" db-id="xerrt0zriepsrveef5up559opefppdfx0zap" timestamp="1635502039"&gt;51&lt;/key&gt;&lt;/foreign-keys&gt;&lt;ref-type name="Journal Article"&gt;17&lt;/ref-type&gt;&lt;contributors&gt;&lt;authors&gt;&lt;author&gt;Kelly, Bridget&lt;/author&gt;&lt;author&gt;King, MPsy Lesley&lt;/author&gt;&lt;author&gt;Chapman, M. N. D. Kathy&lt;/author&gt;&lt;author&gt;Boyland, Emma&lt;/author&gt;&lt;author&gt;Bauman, Adrian E.&lt;/author&gt;&lt;author&gt;Baur, Louise A.&lt;/author&gt;&lt;/authors&gt;&lt;/contributors&gt;&lt;titles&gt;&lt;title&gt;A Hierarchy of Unhealthy Food Promotion Effects: Identifying Methodological Approaches and Knowledge Gaps&lt;/title&gt;&lt;secondary-title&gt;American Journal of Public Health&lt;/secondary-title&gt;&lt;/titles&gt;&lt;periodical&gt;&lt;full-title&gt;American Journal of Public Health&lt;/full-title&gt;&lt;/periodical&gt;&lt;pages&gt;e86-e95&lt;/pages&gt;&lt;volume&gt;105&lt;/volume&gt;&lt;number&gt;4&lt;/number&gt;&lt;dates&gt;&lt;year&gt;2015&lt;/year&gt;&lt;pub-dates&gt;&lt;date&gt;2015/04/01&lt;/date&gt;&lt;/pub-dates&gt;&lt;/dates&gt;&lt;publisher&gt;American Public Health Association&lt;/publisher&gt;&lt;isbn&gt;0090-0036&lt;/isbn&gt;&lt;urls&gt;&lt;related-urls&gt;&lt;url&gt;http://dx.doi.org/10.2105/AJPH.2014.302476&lt;/url&gt;&lt;/related-urls&gt;&lt;/urls&gt;&lt;electronic-resource-num&gt;10.2105/AJPH.2014.302476&lt;/electronic-resource-num&gt;&lt;access-date&gt;2015/03/31&lt;/access-date&gt;&lt;/record&gt;&lt;/Cite&gt;&lt;/EndNote&gt;</w:instrText>
      </w:r>
      <w:r w:rsidR="00280AD8" w:rsidRPr="00280AD8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280AD8" w:rsidRPr="00280AD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D55C8CE" w14:textId="361DB500" w:rsidR="005D33C7" w:rsidRDefault="007446B8" w:rsidP="00012788">
      <w:pPr>
        <w:spacing w:after="100" w:afterAutospacing="1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280AD8" w:rsidRPr="00280AD8">
        <w:rPr>
          <w:rFonts w:ascii="Times New Roman" w:hAnsi="Times New Roman" w:cs="Times New Roman"/>
          <w:sz w:val="24"/>
          <w:szCs w:val="24"/>
        </w:rPr>
        <w:t>he evidence is almost exclusively from higher income countries</w:t>
      </w:r>
      <w:r w:rsidR="00DC3074">
        <w:rPr>
          <w:rFonts w:ascii="Times New Roman" w:hAnsi="Times New Roman" w:cs="Times New Roman"/>
          <w:sz w:val="24"/>
          <w:szCs w:val="24"/>
        </w:rPr>
        <w:t>,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 with only six studies conducted in </w:t>
      </w:r>
      <w:r w:rsidR="00280AD8">
        <w:rPr>
          <w:rFonts w:ascii="Times New Roman" w:hAnsi="Times New Roman" w:cs="Times New Roman"/>
          <w:sz w:val="24"/>
          <w:szCs w:val="24"/>
        </w:rPr>
        <w:t>lower-middle income countries</w:t>
      </w:r>
      <w:r w:rsidR="007576DD">
        <w:rPr>
          <w:rFonts w:ascii="Times New Roman" w:hAnsi="Times New Roman" w:cs="Times New Roman"/>
          <w:sz w:val="24"/>
          <w:szCs w:val="24"/>
        </w:rPr>
        <w:t>.</w:t>
      </w:r>
      <w:r w:rsidR="00280AD8" w:rsidRPr="00280AD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XJuYW5kZXo8L0F1dGhvcj48WWVhcj4yMDE5PC9ZZWFy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4C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XJuYW5kZXo8L0F1dGhvcj48WWVhcj4yMDE5PC9ZZWFy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=
</w:fldData>
        </w:fldChar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4C96">
        <w:rPr>
          <w:rFonts w:ascii="Times New Roman" w:hAnsi="Times New Roman" w:cs="Times New Roman"/>
          <w:sz w:val="24"/>
          <w:szCs w:val="24"/>
        </w:rPr>
      </w:r>
      <w:r w:rsidR="00BE4C96">
        <w:rPr>
          <w:rFonts w:ascii="Times New Roman" w:hAnsi="Times New Roman" w:cs="Times New Roman"/>
          <w:sz w:val="24"/>
          <w:szCs w:val="24"/>
        </w:rPr>
        <w:fldChar w:fldCharType="end"/>
      </w:r>
      <w:r w:rsidR="00280AD8" w:rsidRPr="00280AD8">
        <w:rPr>
          <w:rFonts w:ascii="Times New Roman" w:hAnsi="Times New Roman" w:cs="Times New Roman"/>
          <w:sz w:val="24"/>
          <w:szCs w:val="24"/>
        </w:rPr>
      </w:r>
      <w:r w:rsidR="00280AD8" w:rsidRPr="00280AD8"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64,69,95,100,103,124</w:t>
      </w:r>
      <w:r w:rsidR="00280AD8" w:rsidRPr="00280AD8">
        <w:rPr>
          <w:rFonts w:ascii="Times New Roman" w:hAnsi="Times New Roman" w:cs="Times New Roman"/>
          <w:sz w:val="24"/>
          <w:szCs w:val="24"/>
        </w:rPr>
        <w:fldChar w:fldCharType="end"/>
      </w:r>
      <w:r w:rsidR="007576DD">
        <w:rPr>
          <w:rFonts w:ascii="Times New Roman" w:hAnsi="Times New Roman" w:cs="Times New Roman"/>
          <w:sz w:val="24"/>
          <w:szCs w:val="24"/>
        </w:rPr>
        <w:t xml:space="preserve"> T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he representativeness of the data for those populations may be limited and there </w:t>
      </w:r>
      <w:r w:rsidR="007576DD">
        <w:rPr>
          <w:rFonts w:ascii="Times New Roman" w:hAnsi="Times New Roman" w:cs="Times New Roman"/>
          <w:sz w:val="24"/>
          <w:szCs w:val="24"/>
        </w:rPr>
        <w:t>wa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s </w:t>
      </w:r>
      <w:r w:rsidR="00AD59F6">
        <w:rPr>
          <w:rFonts w:ascii="Times New Roman" w:hAnsi="Times New Roman" w:cs="Times New Roman"/>
          <w:sz w:val="24"/>
          <w:szCs w:val="24"/>
        </w:rPr>
        <w:t xml:space="preserve">no </w:t>
      </w:r>
      <w:r>
        <w:rPr>
          <w:rFonts w:ascii="Times New Roman" w:hAnsi="Times New Roman" w:cs="Times New Roman"/>
          <w:sz w:val="24"/>
          <w:szCs w:val="24"/>
        </w:rPr>
        <w:t>o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pportunity to examine potential differences </w:t>
      </w:r>
      <w:r w:rsidR="00AD59F6">
        <w:rPr>
          <w:rFonts w:ascii="Times New Roman" w:hAnsi="Times New Roman" w:cs="Times New Roman"/>
          <w:sz w:val="24"/>
          <w:szCs w:val="24"/>
        </w:rPr>
        <w:t>by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 income. Although we </w:t>
      </w:r>
      <w:r>
        <w:rPr>
          <w:rFonts w:ascii="Times New Roman" w:hAnsi="Times New Roman" w:cs="Times New Roman"/>
          <w:sz w:val="24"/>
          <w:szCs w:val="24"/>
        </w:rPr>
        <w:t>could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 explore the impact of BMI and age on some outcomes through meta-regression, </w:t>
      </w:r>
      <w:r>
        <w:rPr>
          <w:rFonts w:ascii="Times New Roman" w:hAnsi="Times New Roman" w:cs="Times New Roman"/>
          <w:sz w:val="24"/>
          <w:szCs w:val="24"/>
        </w:rPr>
        <w:t xml:space="preserve">we could 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not </w:t>
      </w:r>
      <w:r w:rsidR="006D4815">
        <w:rPr>
          <w:rFonts w:ascii="Times New Roman" w:hAnsi="Times New Roman" w:cs="Times New Roman"/>
          <w:sz w:val="24"/>
          <w:szCs w:val="24"/>
        </w:rPr>
        <w:t xml:space="preserve">conduct formal subgroup analyses by age (e.g., child versus adolescent), </w:t>
      </w:r>
      <w:r w:rsidR="00280AD8" w:rsidRPr="00280AD8">
        <w:rPr>
          <w:rFonts w:ascii="Times New Roman" w:hAnsi="Times New Roman" w:cs="Times New Roman"/>
          <w:sz w:val="24"/>
          <w:szCs w:val="24"/>
        </w:rPr>
        <w:t>socioeconomic status, gender, or rural/urban residential status</w:t>
      </w:r>
      <w:r w:rsidR="007576DD">
        <w:rPr>
          <w:rFonts w:ascii="Times New Roman" w:hAnsi="Times New Roman" w:cs="Times New Roman"/>
          <w:sz w:val="24"/>
          <w:szCs w:val="24"/>
        </w:rPr>
        <w:t xml:space="preserve"> due to </w:t>
      </w:r>
      <w:r>
        <w:rPr>
          <w:rFonts w:ascii="Times New Roman" w:hAnsi="Times New Roman" w:cs="Times New Roman"/>
          <w:sz w:val="24"/>
          <w:szCs w:val="24"/>
        </w:rPr>
        <w:t>inadequate</w:t>
      </w:r>
      <w:r w:rsidR="007576DD">
        <w:rPr>
          <w:rFonts w:ascii="Times New Roman" w:hAnsi="Times New Roman" w:cs="Times New Roman"/>
          <w:sz w:val="24"/>
          <w:szCs w:val="24"/>
        </w:rPr>
        <w:t xml:space="preserve"> reporting</w:t>
      </w:r>
      <w:r w:rsidR="00975BD6">
        <w:rPr>
          <w:rFonts w:ascii="Times New Roman" w:hAnsi="Times New Roman" w:cs="Times New Roman"/>
          <w:sz w:val="24"/>
          <w:szCs w:val="24"/>
        </w:rPr>
        <w:t xml:space="preserve"> (i.e., </w:t>
      </w:r>
      <w:r w:rsidR="005C4A32">
        <w:rPr>
          <w:rFonts w:ascii="Times New Roman" w:hAnsi="Times New Roman" w:cs="Times New Roman"/>
          <w:sz w:val="24"/>
          <w:szCs w:val="24"/>
        </w:rPr>
        <w:t xml:space="preserve">insufficient studies </w:t>
      </w:r>
      <w:r w:rsidR="00782D76">
        <w:rPr>
          <w:rFonts w:ascii="Times New Roman" w:hAnsi="Times New Roman" w:cs="Times New Roman"/>
          <w:sz w:val="24"/>
          <w:szCs w:val="24"/>
        </w:rPr>
        <w:t>with</w:t>
      </w:r>
      <w:r w:rsidR="005C4A32">
        <w:rPr>
          <w:rFonts w:ascii="Times New Roman" w:hAnsi="Times New Roman" w:cs="Times New Roman"/>
          <w:sz w:val="24"/>
          <w:szCs w:val="24"/>
        </w:rPr>
        <w:t xml:space="preserve"> data segregated by these characteristics</w:t>
      </w:r>
      <w:r w:rsidR="00975BD6">
        <w:rPr>
          <w:rFonts w:ascii="Times New Roman" w:hAnsi="Times New Roman" w:cs="Times New Roman"/>
          <w:sz w:val="24"/>
          <w:szCs w:val="24"/>
        </w:rPr>
        <w:t>)</w:t>
      </w:r>
      <w:r w:rsidR="006D4815">
        <w:rPr>
          <w:rFonts w:ascii="Times New Roman" w:hAnsi="Times New Roman" w:cs="Times New Roman"/>
          <w:sz w:val="24"/>
          <w:szCs w:val="24"/>
        </w:rPr>
        <w:t xml:space="preserve"> and a lack of studies </w:t>
      </w:r>
      <w:r w:rsidR="00782D76">
        <w:rPr>
          <w:rFonts w:ascii="Times New Roman" w:hAnsi="Times New Roman" w:cs="Times New Roman"/>
          <w:sz w:val="24"/>
          <w:szCs w:val="24"/>
        </w:rPr>
        <w:t>of</w:t>
      </w:r>
      <w:r w:rsidR="006D4815">
        <w:rPr>
          <w:rFonts w:ascii="Times New Roman" w:hAnsi="Times New Roman" w:cs="Times New Roman"/>
          <w:sz w:val="24"/>
          <w:szCs w:val="24"/>
        </w:rPr>
        <w:t xml:space="preserve"> adolescents</w:t>
      </w:r>
      <w:r w:rsidR="007576DD">
        <w:rPr>
          <w:rFonts w:ascii="Times New Roman" w:hAnsi="Times New Roman" w:cs="Times New Roman"/>
          <w:sz w:val="24"/>
          <w:szCs w:val="24"/>
        </w:rPr>
        <w:t>. Future research should address this.</w:t>
      </w:r>
    </w:p>
    <w:p w14:paraId="70609C6D" w14:textId="2FAEF0D8" w:rsidR="00280AD8" w:rsidRDefault="007576DD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80AD8">
        <w:rPr>
          <w:rFonts w:ascii="Times New Roman" w:hAnsi="Times New Roman" w:cs="Times New Roman"/>
          <w:sz w:val="24"/>
          <w:szCs w:val="24"/>
        </w:rPr>
        <w:t xml:space="preserve">This review provides a comprehensive update and quantitative synthesis of evidence of food marketing </w:t>
      </w:r>
      <w:r w:rsidR="00975BD6">
        <w:rPr>
          <w:rFonts w:ascii="Times New Roman" w:hAnsi="Times New Roman" w:cs="Times New Roman"/>
          <w:sz w:val="24"/>
          <w:szCs w:val="24"/>
        </w:rPr>
        <w:t>associations with</w:t>
      </w:r>
      <w:r w:rsidRPr="00280AD8">
        <w:rPr>
          <w:rFonts w:ascii="Times New Roman" w:hAnsi="Times New Roman" w:cs="Times New Roman"/>
          <w:sz w:val="24"/>
          <w:szCs w:val="24"/>
        </w:rPr>
        <w:t xml:space="preserve"> critical behavioural outcomes and demonstrates the evidential value of these studie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WHO has previously recommended that </w:t>
      </w:r>
      <w:r w:rsidR="007446B8">
        <w:rPr>
          <w:rFonts w:ascii="Times New Roman" w:hAnsi="Times New Roman" w:cs="Times New Roman"/>
          <w:sz w:val="24"/>
          <w:szCs w:val="24"/>
        </w:rPr>
        <w:t>M</w:t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ember </w:t>
      </w:r>
      <w:r w:rsidR="007446B8">
        <w:rPr>
          <w:rFonts w:ascii="Times New Roman" w:hAnsi="Times New Roman" w:cs="Times New Roman"/>
          <w:sz w:val="24"/>
          <w:szCs w:val="24"/>
        </w:rPr>
        <w:t>S</w:t>
      </w:r>
      <w:r w:rsidR="00280AD8" w:rsidRPr="00280AD8">
        <w:rPr>
          <w:rFonts w:ascii="Times New Roman" w:hAnsi="Times New Roman" w:cs="Times New Roman"/>
          <w:sz w:val="24"/>
          <w:szCs w:val="24"/>
        </w:rPr>
        <w:t>tates enact policies to restrict children’s exposure to unhealthy food marketing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E4C9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rld Health Organization&lt;/Author&gt;&lt;Year&gt;2010&lt;/Year&gt;&lt;RecNum&gt;372&lt;/RecNum&gt;&lt;DisplayText&gt;&lt;style face="superscript"&gt;14&lt;/style&gt;&lt;/DisplayText&gt;&lt;record&gt;&lt;rec-number&gt;372&lt;/rec-number&gt;&lt;foreign-keys&gt;&lt;key app="EN" db-id="szwr5f9f9etz0ke9w5hvvtwgtfpeedv59v00" timestamp="1631028285"&gt;372&lt;/key&gt;&lt;/foreign-keys&gt;&lt;ref-type name="Report"&gt;27&lt;/ref-type&gt;&lt;contributors&gt;&lt;authors&gt;&lt;author&gt;World Health Organization,&lt;/author&gt;&lt;/authors&gt;&lt;/contributors&gt;&lt;titles&gt;&lt;title&gt;Set of recommendations for the marketing of food and non-alcoholic beverages to children. http://whqlibdoc.who.int/publications/2010/9789241500210_eng.pdf&lt;/title&gt;&lt;/titles&gt;&lt;number&gt;Report&lt;/number&gt;&lt;keywords&gt;&lt;keyword&gt;Children&lt;/keyword&gt;&lt;/keywords&gt;&lt;dates&gt;&lt;year&gt;2010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4C96" w:rsidRPr="00BE4C96">
        <w:rPr>
          <w:rFonts w:ascii="Times New Roman" w:hAnsi="Times New Roman" w:cs="Times New Roman"/>
          <w:noProof/>
          <w:sz w:val="24"/>
          <w:szCs w:val="24"/>
          <w:vertAlign w:val="superscript"/>
        </w:rPr>
        <w:t>14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280AD8" w:rsidRPr="00280AD8">
        <w:rPr>
          <w:rFonts w:ascii="Times New Roman" w:hAnsi="Times New Roman" w:cs="Times New Roman"/>
          <w:sz w:val="24"/>
          <w:szCs w:val="24"/>
        </w:rPr>
        <w:t xml:space="preserve"> and the </w:t>
      </w:r>
      <w:r w:rsidR="007446B8">
        <w:rPr>
          <w:rFonts w:ascii="Times New Roman" w:hAnsi="Times New Roman" w:cs="Times New Roman"/>
          <w:sz w:val="24"/>
          <w:szCs w:val="24"/>
        </w:rPr>
        <w:t xml:space="preserve">review </w:t>
      </w:r>
      <w:r w:rsidR="00280AD8" w:rsidRPr="00280AD8">
        <w:rPr>
          <w:rFonts w:ascii="Times New Roman" w:hAnsi="Times New Roman" w:cs="Times New Roman"/>
          <w:sz w:val="24"/>
          <w:szCs w:val="24"/>
        </w:rPr>
        <w:t>findings support this position.</w:t>
      </w:r>
    </w:p>
    <w:p w14:paraId="33ECA165" w14:textId="77777777" w:rsidR="004E426B" w:rsidRPr="00280AD8" w:rsidRDefault="004E426B" w:rsidP="00012788">
      <w:pPr>
        <w:spacing w:after="0" w:line="480" w:lineRule="auto"/>
        <w:rPr>
          <w:rFonts w:ascii="Times New Roman" w:hAnsi="Times New Roman" w:cs="Times New Roman"/>
          <w:sz w:val="32"/>
          <w:szCs w:val="32"/>
          <w:lang w:val="en-US"/>
        </w:rPr>
      </w:pPr>
    </w:p>
    <w:p w14:paraId="40ECA292" w14:textId="77777777" w:rsidR="002A16E4" w:rsidRDefault="002A16E4" w:rsidP="002A16E4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cknowledgements</w:t>
      </w:r>
    </w:p>
    <w:p w14:paraId="40CA9C0A" w14:textId="53A366F2" w:rsidR="004E426B" w:rsidRDefault="002A16E4" w:rsidP="002A16E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is article was supported by funding from the World Health Organization.</w:t>
      </w:r>
      <w:r w:rsidR="004E426B">
        <w:rPr>
          <w:rFonts w:ascii="Times New Roman" w:hAnsi="Times New Roman" w:cs="Times New Roman"/>
          <w:sz w:val="24"/>
          <w:szCs w:val="24"/>
          <w:lang w:val="en-US"/>
        </w:rPr>
        <w:t xml:space="preserve"> The WHO NUGAG Subgroup on Policy Actions specified the PICO criteria (including exposure and </w:t>
      </w:r>
      <w:r w:rsidR="004E426B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outcome measures) and confirmed or modified the certainty judgements but </w:t>
      </w:r>
      <w:r w:rsidR="008F002B">
        <w:rPr>
          <w:rFonts w:ascii="Times New Roman" w:hAnsi="Times New Roman" w:cs="Times New Roman"/>
          <w:sz w:val="24"/>
          <w:szCs w:val="24"/>
          <w:lang w:val="en-US"/>
        </w:rPr>
        <w:t xml:space="preserve">otherwise </w:t>
      </w:r>
      <w:r w:rsidR="004E426B">
        <w:rPr>
          <w:rFonts w:ascii="Times New Roman" w:hAnsi="Times New Roman" w:cs="Times New Roman"/>
          <w:sz w:val="24"/>
          <w:szCs w:val="24"/>
          <w:lang w:val="en-US"/>
        </w:rPr>
        <w:t xml:space="preserve">had no role in </w:t>
      </w:r>
      <w:r w:rsidR="008F002B" w:rsidRPr="008F002B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design and conduct of the study; collection, management, analysis, and interpretation of the data; preparation, review, or approval of the manuscript; and decision to submit the manuscript for publication</w:t>
      </w:r>
      <w:r w:rsidR="004E426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D4C337D" w14:textId="77777777" w:rsidR="004E426B" w:rsidRDefault="004E426B" w:rsidP="002A16E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1259FF7" w14:textId="0BC9B57F" w:rsidR="002A16E4" w:rsidRDefault="002A16E4" w:rsidP="002A16E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214F">
        <w:rPr>
          <w:rFonts w:ascii="Times New Roman" w:hAnsi="Times New Roman" w:cs="Times New Roman"/>
          <w:sz w:val="24"/>
          <w:szCs w:val="24"/>
          <w:lang w:val="en-US"/>
        </w:rPr>
        <w:t xml:space="preserve">The authors </w:t>
      </w:r>
      <w:r>
        <w:rPr>
          <w:rFonts w:ascii="Times New Roman" w:hAnsi="Times New Roman" w:cs="Times New Roman"/>
          <w:sz w:val="24"/>
          <w:szCs w:val="24"/>
          <w:lang w:val="en-US"/>
        </w:rPr>
        <w:t>are grateful for</w:t>
      </w:r>
      <w:r w:rsidRPr="0011214F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ntributions of Dr Niamh Maloney </w:t>
      </w:r>
      <w:r w:rsidR="008F002B">
        <w:rPr>
          <w:rFonts w:ascii="Times New Roman" w:hAnsi="Times New Roman" w:cs="Times New Roman"/>
          <w:sz w:val="24"/>
          <w:szCs w:val="24"/>
          <w:lang w:val="en-US"/>
        </w:rPr>
        <w:t xml:space="preserve">Ph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8F002B">
        <w:rPr>
          <w:rFonts w:ascii="Times New Roman" w:hAnsi="Times New Roman" w:cs="Times New Roman"/>
          <w:sz w:val="24"/>
          <w:szCs w:val="24"/>
          <w:lang w:val="en-US"/>
        </w:rPr>
        <w:t xml:space="preserve">Ms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Katherine Edwards </w:t>
      </w:r>
      <w:r w:rsidR="008F002B">
        <w:rPr>
          <w:rFonts w:ascii="Times New Roman" w:hAnsi="Times New Roman" w:cs="Times New Roman"/>
          <w:sz w:val="24"/>
          <w:szCs w:val="24"/>
          <w:lang w:val="en-US"/>
        </w:rPr>
        <w:t xml:space="preserve">(both University of Liverpool) </w:t>
      </w:r>
      <w:r>
        <w:rPr>
          <w:rFonts w:ascii="Times New Roman" w:hAnsi="Times New Roman" w:cs="Times New Roman"/>
          <w:sz w:val="24"/>
          <w:szCs w:val="24"/>
          <w:lang w:val="en-US"/>
        </w:rPr>
        <w:t>to the screening and data extraction processes for this review.</w:t>
      </w:r>
    </w:p>
    <w:p w14:paraId="54448262" w14:textId="77777777" w:rsidR="005173C3" w:rsidRDefault="005173C3" w:rsidP="002A16E4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8E659F0" w14:textId="23340F57" w:rsidR="0011214F" w:rsidRPr="00FF29D8" w:rsidRDefault="00FF29D8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EB was responsible for the systematic review, wrote the manuscript, was involved in the interpretation of results</w:t>
      </w:r>
      <w:r w:rsidR="009871FC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J was responsible for the </w:t>
      </w:r>
      <w:r w:rsidR="005173C3">
        <w:rPr>
          <w:rFonts w:ascii="Times New Roman" w:hAnsi="Times New Roman" w:cs="Times New Roman"/>
          <w:sz w:val="24"/>
          <w:szCs w:val="24"/>
          <w:lang w:val="en-US"/>
        </w:rPr>
        <w:t>data analys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wrote the manuscript, and was involved in interpretation of results. LM, MM, JH, AB, and KA were involved with the systematic reviews and the interpretation of results. EB </w:t>
      </w:r>
      <w:r w:rsidR="005173C3" w:rsidRPr="005173C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ad full access to all the data in the study and takes responsibility for the integrity of the data and the accuracy of the data analys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1214F" w:rsidRPr="00FF29D8">
        <w:rPr>
          <w:rFonts w:ascii="Times New Roman" w:hAnsi="Times New Roman" w:cs="Times New Roman"/>
          <w:sz w:val="24"/>
          <w:szCs w:val="24"/>
          <w:lang w:val="en-US"/>
        </w:rPr>
        <w:t>All authors</w:t>
      </w:r>
      <w:r w:rsidRPr="00FF29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F6A11">
        <w:rPr>
          <w:rFonts w:ascii="Times New Roman" w:hAnsi="Times New Roman" w:cs="Times New Roman"/>
          <w:sz w:val="24"/>
          <w:szCs w:val="24"/>
          <w:lang w:val="en-US"/>
        </w:rPr>
        <w:t>were involved in devising and agreeing the final protocol for this work, reviewed and commented on the draft manuscript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FF29D8">
        <w:rPr>
          <w:rFonts w:ascii="Times New Roman" w:hAnsi="Times New Roman" w:cs="Times New Roman"/>
          <w:sz w:val="24"/>
          <w:szCs w:val="24"/>
          <w:lang w:val="en-US"/>
        </w:rPr>
        <w:t>approved the submission of the final manuscript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223D15A" w14:textId="77777777" w:rsidR="0011214F" w:rsidRDefault="0011214F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AF065EA" w14:textId="73A1673D" w:rsidR="0011214F" w:rsidRDefault="0011214F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eclaration of interests</w:t>
      </w:r>
    </w:p>
    <w:p w14:paraId="12027823" w14:textId="08941518" w:rsidR="0011214F" w:rsidRDefault="0011214F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1214F">
        <w:rPr>
          <w:rFonts w:ascii="Times New Roman" w:hAnsi="Times New Roman" w:cs="Times New Roman"/>
          <w:sz w:val="24"/>
          <w:szCs w:val="24"/>
          <w:lang w:val="en-US"/>
        </w:rPr>
        <w:t>We declare no competing interests.</w:t>
      </w:r>
    </w:p>
    <w:p w14:paraId="33F9F6A3" w14:textId="77777777" w:rsidR="0011214F" w:rsidRPr="0011214F" w:rsidRDefault="0011214F" w:rsidP="00012788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FCEA4BA" w14:textId="0547B31B" w:rsidR="0011214F" w:rsidRDefault="0011214F" w:rsidP="00012788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material</w:t>
      </w:r>
      <w:r w:rsidR="00E64B4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E64B43" w:rsidRPr="00E64B43">
        <w:rPr>
          <w:rFonts w:ascii="Times New Roman" w:hAnsi="Times New Roman" w:cs="Times New Roman"/>
          <w:sz w:val="24"/>
          <w:szCs w:val="24"/>
          <w:lang w:val="en-US"/>
        </w:rPr>
        <w:t>– see uploaded file</w:t>
      </w:r>
      <w:r w:rsidR="00E64B4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0D99358" w14:textId="5D0BB19C" w:rsidR="0011214F" w:rsidRDefault="0011214F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4A983D7" w14:textId="5ADF37B1" w:rsidR="00C30B8E" w:rsidRDefault="00C30B8E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0687A89" w14:textId="74AD6065" w:rsidR="00C30B8E" w:rsidRDefault="00C30B8E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A57FDA6" w14:textId="3B430F4D" w:rsidR="00C30B8E" w:rsidRDefault="00C30B8E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6AEC402" w14:textId="77777777" w:rsidR="00C30B8E" w:rsidRDefault="00C30B8E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DDA4A9A" w14:textId="77777777" w:rsidR="001913A8" w:rsidRDefault="0011214F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ferences</w:t>
      </w:r>
    </w:p>
    <w:p w14:paraId="5DAB09D3" w14:textId="77777777" w:rsidR="001913A8" w:rsidRDefault="001913A8" w:rsidP="00DC3F73">
      <w:pPr>
        <w:spacing w:after="0" w:line="276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81A69E2" w14:textId="77777777" w:rsidR="00245716" w:rsidRPr="00245716" w:rsidRDefault="001913A8" w:rsidP="00245716">
      <w:pPr>
        <w:pStyle w:val="EndNoteBibliography"/>
        <w:spacing w:after="0"/>
      </w:pPr>
      <w:r>
        <w:rPr>
          <w:b/>
          <w:bCs/>
          <w:szCs w:val="24"/>
        </w:rPr>
        <w:fldChar w:fldCharType="begin"/>
      </w:r>
      <w:r>
        <w:rPr>
          <w:b/>
          <w:bCs/>
          <w:szCs w:val="24"/>
        </w:rPr>
        <w:instrText xml:space="preserve"> ADDIN EN.REFLIST </w:instrText>
      </w:r>
      <w:r>
        <w:rPr>
          <w:b/>
          <w:bCs/>
          <w:szCs w:val="24"/>
        </w:rPr>
        <w:fldChar w:fldCharType="separate"/>
      </w:r>
      <w:r w:rsidR="00245716" w:rsidRPr="00245716">
        <w:t>1.</w:t>
      </w:r>
      <w:r w:rsidR="00245716" w:rsidRPr="00245716">
        <w:tab/>
        <w:t xml:space="preserve">Abarca-Gómez L, Abdeen ZA, Hamid ZA, et al. Worldwide trends in body-mass index, underweight, overweight, and obesity from 1975 to 2016: a pooled analysis of 2416 population-based measurement studies in 128·9 million children, adolescents, and adults. </w:t>
      </w:r>
      <w:r w:rsidR="00245716" w:rsidRPr="00245716">
        <w:rPr>
          <w:i/>
        </w:rPr>
        <w:t>The Lancet</w:t>
      </w:r>
      <w:r w:rsidR="00245716" w:rsidRPr="00245716">
        <w:t xml:space="preserve"> 2017; </w:t>
      </w:r>
      <w:r w:rsidR="00245716" w:rsidRPr="00245716">
        <w:rPr>
          <w:b/>
        </w:rPr>
        <w:t>390</w:t>
      </w:r>
      <w:r w:rsidR="00245716" w:rsidRPr="00245716">
        <w:t>(10113): 2627-42.</w:t>
      </w:r>
    </w:p>
    <w:p w14:paraId="197E8A4D" w14:textId="77777777" w:rsidR="00245716" w:rsidRPr="00245716" w:rsidRDefault="00245716" w:rsidP="00245716">
      <w:pPr>
        <w:pStyle w:val="EndNoteBibliography"/>
        <w:spacing w:after="0"/>
      </w:pPr>
      <w:r w:rsidRPr="00245716">
        <w:t>2.</w:t>
      </w:r>
      <w:r w:rsidRPr="00245716">
        <w:tab/>
        <w:t xml:space="preserve">Evensen E, Wilsgaard T, Furberg A-S, Skeie G. Tracking of overweight and obesity from early childhood to adolescence in a population-based cohort – the Tromsø Study, Fit Futures. </w:t>
      </w:r>
      <w:r w:rsidRPr="00245716">
        <w:rPr>
          <w:i/>
        </w:rPr>
        <w:t>BMC Pediatrics</w:t>
      </w:r>
      <w:r w:rsidRPr="00245716">
        <w:t xml:space="preserve"> 2016; </w:t>
      </w:r>
      <w:r w:rsidRPr="00245716">
        <w:rPr>
          <w:b/>
        </w:rPr>
        <w:t>16</w:t>
      </w:r>
      <w:r w:rsidRPr="00245716">
        <w:t>(1): 64.</w:t>
      </w:r>
    </w:p>
    <w:p w14:paraId="5F843FEB" w14:textId="77777777" w:rsidR="00245716" w:rsidRPr="00245716" w:rsidRDefault="00245716" w:rsidP="00245716">
      <w:pPr>
        <w:pStyle w:val="EndNoteBibliography"/>
        <w:spacing w:after="0"/>
      </w:pPr>
      <w:r w:rsidRPr="00245716">
        <w:t>3.</w:t>
      </w:r>
      <w:r w:rsidRPr="00245716">
        <w:tab/>
        <w:t xml:space="preserve">GBD 2019 Risk Factors Collaborators. Global burden of 87 risk factors in 204 countries and territories, 1990–2019: a systematic analysis for the Global Burden of Disease Study 2019. </w:t>
      </w:r>
      <w:r w:rsidRPr="00245716">
        <w:rPr>
          <w:i/>
        </w:rPr>
        <w:t>The Lancet</w:t>
      </w:r>
      <w:r w:rsidRPr="00245716">
        <w:t xml:space="preserve"> 2020; </w:t>
      </w:r>
      <w:r w:rsidRPr="00245716">
        <w:rPr>
          <w:b/>
        </w:rPr>
        <w:t>396</w:t>
      </w:r>
      <w:r w:rsidRPr="00245716">
        <w:t>(10258): 1223-49.</w:t>
      </w:r>
    </w:p>
    <w:p w14:paraId="3805BBDF" w14:textId="77777777" w:rsidR="00245716" w:rsidRPr="00245716" w:rsidRDefault="00245716" w:rsidP="00245716">
      <w:pPr>
        <w:pStyle w:val="EndNoteBibliography"/>
        <w:spacing w:after="0"/>
      </w:pPr>
      <w:r w:rsidRPr="00245716">
        <w:t>4.</w:t>
      </w:r>
      <w:r w:rsidRPr="00245716">
        <w:tab/>
        <w:t xml:space="preserve">Swinburn BA, Sacks G, Hall KD, et al. The global obesity pandemic: shaped by global drivers and local environments. </w:t>
      </w:r>
      <w:r w:rsidRPr="00245716">
        <w:rPr>
          <w:i/>
        </w:rPr>
        <w:t>The Lancet</w:t>
      </w:r>
      <w:r w:rsidRPr="00245716">
        <w:t xml:space="preserve"> 2011; </w:t>
      </w:r>
      <w:r w:rsidRPr="00245716">
        <w:rPr>
          <w:b/>
        </w:rPr>
        <w:t>378</w:t>
      </w:r>
      <w:r w:rsidRPr="00245716">
        <w:t>(9793): 804-14.</w:t>
      </w:r>
    </w:p>
    <w:p w14:paraId="12A82CF4" w14:textId="77777777" w:rsidR="00245716" w:rsidRPr="00245716" w:rsidRDefault="00245716" w:rsidP="00245716">
      <w:pPr>
        <w:pStyle w:val="EndNoteBibliography"/>
        <w:spacing w:after="0"/>
      </w:pPr>
      <w:r w:rsidRPr="00245716">
        <w:t>5.</w:t>
      </w:r>
      <w:r w:rsidRPr="00245716">
        <w:tab/>
        <w:t xml:space="preserve">Kelly B, Vandevijvere S, Ng SH, et al. Global benchmarking of children's exposure to television advertising of unhealthy foods and beverages across 22 countries. </w:t>
      </w:r>
      <w:r w:rsidRPr="00245716">
        <w:rPr>
          <w:i/>
        </w:rPr>
        <w:t>Obesity Reviews</w:t>
      </w:r>
      <w:r w:rsidRPr="00245716">
        <w:t xml:space="preserve"> 2019; </w:t>
      </w:r>
      <w:r w:rsidRPr="00245716">
        <w:rPr>
          <w:b/>
        </w:rPr>
        <w:t>20</w:t>
      </w:r>
      <w:r w:rsidRPr="00245716">
        <w:t>: 116-28.</w:t>
      </w:r>
    </w:p>
    <w:p w14:paraId="70C8F738" w14:textId="77777777" w:rsidR="00245716" w:rsidRPr="00245716" w:rsidRDefault="00245716" w:rsidP="00245716">
      <w:pPr>
        <w:pStyle w:val="EndNoteBibliography"/>
        <w:spacing w:after="0"/>
      </w:pPr>
      <w:r w:rsidRPr="00245716">
        <w:t>6.</w:t>
      </w:r>
      <w:r w:rsidRPr="00245716">
        <w:tab/>
        <w:t xml:space="preserve">Potvin Kent M, Pauzé E, Roy EA, de Billy N, Czoli C. Children and adolescents' exposure to food and beverage marketing in social media apps. </w:t>
      </w:r>
      <w:r w:rsidRPr="00245716">
        <w:rPr>
          <w:i/>
        </w:rPr>
        <w:t>Pediatric Obesity</w:t>
      </w:r>
      <w:r w:rsidRPr="00245716">
        <w:t xml:space="preserve"> 2019; </w:t>
      </w:r>
      <w:r w:rsidRPr="00245716">
        <w:rPr>
          <w:b/>
        </w:rPr>
        <w:t>14</w:t>
      </w:r>
      <w:r w:rsidRPr="00245716">
        <w:t>.</w:t>
      </w:r>
    </w:p>
    <w:p w14:paraId="49DD7D62" w14:textId="77777777" w:rsidR="00245716" w:rsidRPr="00245716" w:rsidRDefault="00245716" w:rsidP="00245716">
      <w:pPr>
        <w:pStyle w:val="EndNoteBibliography"/>
        <w:spacing w:after="0"/>
      </w:pPr>
      <w:r w:rsidRPr="00245716">
        <w:t>7.</w:t>
      </w:r>
      <w:r w:rsidRPr="00245716">
        <w:tab/>
        <w:t>Pasch KE, Poulos NS. Outdoor Food and Beverage Advertising: A Saturated Environment. In: Williams JD, Pasch KE, Collins CA, eds. Advances in Communication Research to Reduce Childhood Obesity. New York, NY: Springer New York; 2013: 303-15.</w:t>
      </w:r>
    </w:p>
    <w:p w14:paraId="1184EE2B" w14:textId="77777777" w:rsidR="00245716" w:rsidRPr="00245716" w:rsidRDefault="00245716" w:rsidP="00245716">
      <w:pPr>
        <w:pStyle w:val="EndNoteBibliography"/>
        <w:spacing w:after="0"/>
      </w:pPr>
      <w:r w:rsidRPr="00245716">
        <w:t>8.</w:t>
      </w:r>
      <w:r w:rsidRPr="00245716">
        <w:tab/>
        <w:t xml:space="preserve">Dixon H, Lee A, Scully M. Sports Sponsorship as a Cause of Obesity. </w:t>
      </w:r>
      <w:r w:rsidRPr="00245716">
        <w:rPr>
          <w:i/>
        </w:rPr>
        <w:t>Current Obesity Reports</w:t>
      </w:r>
      <w:r w:rsidRPr="00245716">
        <w:t xml:space="preserve"> 2019; </w:t>
      </w:r>
      <w:r w:rsidRPr="00245716">
        <w:rPr>
          <w:b/>
        </w:rPr>
        <w:t>8</w:t>
      </w:r>
      <w:r w:rsidRPr="00245716">
        <w:t>(4): 480-94.</w:t>
      </w:r>
    </w:p>
    <w:p w14:paraId="3C82E345" w14:textId="77777777" w:rsidR="00245716" w:rsidRPr="00245716" w:rsidRDefault="00245716" w:rsidP="00245716">
      <w:pPr>
        <w:pStyle w:val="EndNoteBibliography"/>
        <w:spacing w:after="0"/>
      </w:pPr>
      <w:r w:rsidRPr="00245716">
        <w:t>9.</w:t>
      </w:r>
      <w:r w:rsidRPr="00245716">
        <w:tab/>
        <w:t xml:space="preserve">Rozendaal E, Buijzen M, Valkenburg P. Comparing Children's and Adults' Cognitive Advertising Competences in the Netherlands. </w:t>
      </w:r>
      <w:r w:rsidRPr="00245716">
        <w:rPr>
          <w:i/>
        </w:rPr>
        <w:t>Journal of Children and Media</w:t>
      </w:r>
      <w:r w:rsidRPr="00245716">
        <w:t xml:space="preserve"> 2010; </w:t>
      </w:r>
      <w:r w:rsidRPr="00245716">
        <w:rPr>
          <w:b/>
        </w:rPr>
        <w:t>4</w:t>
      </w:r>
      <w:r w:rsidRPr="00245716">
        <w:t>(1): 77-89.</w:t>
      </w:r>
    </w:p>
    <w:p w14:paraId="62F51986" w14:textId="77777777" w:rsidR="00245716" w:rsidRPr="00245716" w:rsidRDefault="00245716" w:rsidP="00245716">
      <w:pPr>
        <w:pStyle w:val="EndNoteBibliography"/>
        <w:spacing w:after="0"/>
      </w:pPr>
      <w:r w:rsidRPr="00245716">
        <w:t>10.</w:t>
      </w:r>
      <w:r w:rsidRPr="00245716">
        <w:tab/>
        <w:t xml:space="preserve">Truman E, Elliott C. Identifying food marketing to teenagers: a scoping review. </w:t>
      </w:r>
      <w:r w:rsidRPr="00245716">
        <w:rPr>
          <w:i/>
        </w:rPr>
        <w:t>International Journal of Behavioral Nutrition and Physical Activity</w:t>
      </w:r>
      <w:r w:rsidRPr="00245716">
        <w:t xml:space="preserve"> 2019; </w:t>
      </w:r>
      <w:r w:rsidRPr="00245716">
        <w:rPr>
          <w:b/>
        </w:rPr>
        <w:t>16</w:t>
      </w:r>
      <w:r w:rsidRPr="00245716">
        <w:t>(1): 67.</w:t>
      </w:r>
    </w:p>
    <w:p w14:paraId="6670E325" w14:textId="77777777" w:rsidR="00245716" w:rsidRPr="00245716" w:rsidRDefault="00245716" w:rsidP="00245716">
      <w:pPr>
        <w:pStyle w:val="EndNoteBibliography"/>
        <w:spacing w:after="0"/>
      </w:pPr>
      <w:r w:rsidRPr="00245716">
        <w:t>11.</w:t>
      </w:r>
      <w:r w:rsidRPr="00245716">
        <w:tab/>
        <w:t xml:space="preserve">Kelly B, King ML, Chapman MNDK, Boyland E, Bauman AE, Baur LA. A Hierarchy of Unhealthy Food Promotion Effects: Identifying Methodological Approaches and Knowledge Gaps. </w:t>
      </w:r>
      <w:r w:rsidRPr="00245716">
        <w:rPr>
          <w:i/>
        </w:rPr>
        <w:t>American Journal of Public Health</w:t>
      </w:r>
      <w:r w:rsidRPr="00245716">
        <w:t xml:space="preserve"> 2015; </w:t>
      </w:r>
      <w:r w:rsidRPr="00245716">
        <w:rPr>
          <w:b/>
        </w:rPr>
        <w:t>105</w:t>
      </w:r>
      <w:r w:rsidRPr="00245716">
        <w:t>(4): e86-e95.</w:t>
      </w:r>
    </w:p>
    <w:p w14:paraId="10BDD475" w14:textId="77777777" w:rsidR="00245716" w:rsidRPr="00245716" w:rsidRDefault="00245716" w:rsidP="00245716">
      <w:pPr>
        <w:pStyle w:val="EndNoteBibliography"/>
        <w:spacing w:after="0"/>
      </w:pPr>
      <w:r w:rsidRPr="00245716">
        <w:t>12.</w:t>
      </w:r>
      <w:r w:rsidRPr="00245716">
        <w:tab/>
        <w:t xml:space="preserve">Norman J, Kelly B, Boyland E, McMahon A-T. The Impact of Marketing and Advertising on Food Behaviours: Evaluating the Evidence for a Causal Relationship. </w:t>
      </w:r>
      <w:r w:rsidRPr="00245716">
        <w:rPr>
          <w:i/>
        </w:rPr>
        <w:t>Current Nutrition Reports</w:t>
      </w:r>
      <w:r w:rsidRPr="00245716">
        <w:t xml:space="preserve"> 2016; </w:t>
      </w:r>
      <w:r w:rsidRPr="00245716">
        <w:rPr>
          <w:b/>
        </w:rPr>
        <w:t>5</w:t>
      </w:r>
      <w:r w:rsidRPr="00245716">
        <w:t>(3): 139-49.</w:t>
      </w:r>
    </w:p>
    <w:p w14:paraId="59F3D222" w14:textId="6BFE91CD" w:rsidR="00245716" w:rsidRPr="00245716" w:rsidRDefault="00245716" w:rsidP="00245716">
      <w:pPr>
        <w:pStyle w:val="EndNoteBibliography"/>
        <w:spacing w:after="0"/>
      </w:pPr>
      <w:r w:rsidRPr="00245716">
        <w:t>13.</w:t>
      </w:r>
      <w:r w:rsidRPr="00245716">
        <w:tab/>
        <w:t xml:space="preserve">WHO Regional Office for Europe. Evaluating implementation of the WHO Set of Recommendations on the marketing of foods and non-alcoholic beverages to children: Progress, challenges and guidance for next steps in the WHO European Region. Available from: </w:t>
      </w:r>
      <w:hyperlink r:id="rId9" w:history="1">
        <w:r w:rsidRPr="00245716">
          <w:rPr>
            <w:rStyle w:val="Hyperlink"/>
          </w:rPr>
          <w:t>http://www.euro.who.int/__data/assets/pdf_file/0003/384015/food-marketing-kids-eng.pdf</w:t>
        </w:r>
      </w:hyperlink>
      <w:r w:rsidRPr="00245716">
        <w:t>. 2018.</w:t>
      </w:r>
    </w:p>
    <w:p w14:paraId="06CC4A53" w14:textId="3F66A356" w:rsidR="00245716" w:rsidRPr="00245716" w:rsidRDefault="00245716" w:rsidP="00245716">
      <w:pPr>
        <w:pStyle w:val="EndNoteBibliography"/>
        <w:spacing w:after="0"/>
      </w:pPr>
      <w:r w:rsidRPr="00245716">
        <w:t>14.</w:t>
      </w:r>
      <w:r w:rsidRPr="00245716">
        <w:tab/>
        <w:t xml:space="preserve">World Health Organization. Set of recommendations for the marketing of food and non-alcoholic beverages to children. </w:t>
      </w:r>
      <w:hyperlink r:id="rId10" w:history="1">
        <w:r w:rsidRPr="00245716">
          <w:rPr>
            <w:rStyle w:val="Hyperlink"/>
          </w:rPr>
          <w:t>http://whqlibdoc.who.int/publications/2010/9789241500210_eng.pdf</w:t>
        </w:r>
      </w:hyperlink>
      <w:r w:rsidRPr="00245716">
        <w:t>, 2010.</w:t>
      </w:r>
    </w:p>
    <w:p w14:paraId="46CE8F6B" w14:textId="7FB5E8E8" w:rsidR="00245716" w:rsidRPr="00245716" w:rsidRDefault="00245716" w:rsidP="00245716">
      <w:pPr>
        <w:pStyle w:val="EndNoteBibliography"/>
        <w:spacing w:after="0"/>
      </w:pPr>
      <w:r w:rsidRPr="00245716">
        <w:t>15.</w:t>
      </w:r>
      <w:r w:rsidRPr="00245716">
        <w:tab/>
        <w:t xml:space="preserve">Cairns G, Angus K, Hastings G. The extent, nature and effects of food promotion to children: A review of the evidence to December 2008, prepared for the World Health Organization. Available from: </w:t>
      </w:r>
      <w:hyperlink r:id="rId11" w:history="1">
        <w:r w:rsidRPr="00245716">
          <w:rPr>
            <w:rStyle w:val="Hyperlink"/>
          </w:rPr>
          <w:t>https://www.who.int/dietphysicalactivity/Evidence_Update_2009.pdf</w:t>
        </w:r>
      </w:hyperlink>
      <w:r w:rsidRPr="00245716">
        <w:t>. Geneva, 2009.</w:t>
      </w:r>
    </w:p>
    <w:p w14:paraId="4EB063BB" w14:textId="1C63E3C9" w:rsidR="00245716" w:rsidRPr="00245716" w:rsidRDefault="00245716" w:rsidP="00245716">
      <w:pPr>
        <w:pStyle w:val="EndNoteBibliography"/>
        <w:spacing w:after="0"/>
      </w:pPr>
      <w:r w:rsidRPr="00245716">
        <w:t>16.</w:t>
      </w:r>
      <w:r w:rsidRPr="00245716">
        <w:tab/>
        <w:t xml:space="preserve">World Health Organization. Tackling Food Marketing to Children in a Digital World: Trans-Disciplinary Perspectives. Children’s Rights, Evidence of Impact, Methodological Challenges, Regulatory Options and Policy Implications for the WHO European Region. </w:t>
      </w:r>
      <w:r w:rsidRPr="00245716">
        <w:lastRenderedPageBreak/>
        <w:t xml:space="preserve">Accessible from: </w:t>
      </w:r>
      <w:hyperlink r:id="rId12" w:history="1">
        <w:r w:rsidRPr="00245716">
          <w:rPr>
            <w:rStyle w:val="Hyperlink"/>
          </w:rPr>
          <w:t>https://www.euro.who.int/en/health-topics/disease-prevention/nutrition/publications/2016/tackling-food-marketing-to-children-in-a-digital-world-trans-disciplinary-perspectives.-childrens-rights,-evidence-of-impact,-methodological-challenges,-regulatory-options-and-policy-implications-for-the-who-european-region-2016</w:t>
        </w:r>
      </w:hyperlink>
      <w:r w:rsidRPr="00245716">
        <w:t>. 2016.</w:t>
      </w:r>
    </w:p>
    <w:p w14:paraId="52453901" w14:textId="77777777" w:rsidR="00245716" w:rsidRPr="00245716" w:rsidRDefault="00245716" w:rsidP="00245716">
      <w:pPr>
        <w:pStyle w:val="EndNoteBibliography"/>
        <w:spacing w:after="0"/>
      </w:pPr>
      <w:r w:rsidRPr="00245716">
        <w:t>17.</w:t>
      </w:r>
      <w:r w:rsidRPr="00245716">
        <w:tab/>
        <w:t xml:space="preserve">Boyland EJ, Nolan S, Kelly B, et al. Advertising as a cue to consume: a systematic review and meta-analysis of the effects of acute exposure to unhealthy food and nonalcoholic beverage advertising on intake in children and adults. </w:t>
      </w:r>
      <w:r w:rsidRPr="00245716">
        <w:rPr>
          <w:i/>
        </w:rPr>
        <w:t>The American Journal of Clinical Nutrition</w:t>
      </w:r>
      <w:r w:rsidRPr="00245716">
        <w:t xml:space="preserve"> 2016; </w:t>
      </w:r>
      <w:r w:rsidRPr="00245716">
        <w:rPr>
          <w:b/>
        </w:rPr>
        <w:t>103</w:t>
      </w:r>
      <w:r w:rsidRPr="00245716">
        <w:t>: 519-33.</w:t>
      </w:r>
    </w:p>
    <w:p w14:paraId="61BC5E2F" w14:textId="77777777" w:rsidR="00245716" w:rsidRPr="00245716" w:rsidRDefault="00245716" w:rsidP="00245716">
      <w:pPr>
        <w:pStyle w:val="EndNoteBibliography"/>
        <w:spacing w:after="0"/>
      </w:pPr>
      <w:r w:rsidRPr="00245716">
        <w:t>18.</w:t>
      </w:r>
      <w:r w:rsidRPr="00245716">
        <w:tab/>
        <w:t xml:space="preserve">Sadeghirad B, Duhaney T, Motaghipisheh S, Campbell NRC, Johnston BC. Influence of unhealthy food and beverage marketing on children's dietary intake and preference: a systematic review and meta-analysis of randomized trials. </w:t>
      </w:r>
      <w:r w:rsidRPr="00245716">
        <w:rPr>
          <w:i/>
        </w:rPr>
        <w:t>Obesity Reviews</w:t>
      </w:r>
      <w:r w:rsidRPr="00245716">
        <w:t xml:space="preserve"> 2016; </w:t>
      </w:r>
      <w:r w:rsidRPr="00245716">
        <w:rPr>
          <w:b/>
        </w:rPr>
        <w:t>17</w:t>
      </w:r>
      <w:r w:rsidRPr="00245716">
        <w:t>(10): 945-59.</w:t>
      </w:r>
    </w:p>
    <w:p w14:paraId="55512765" w14:textId="77777777" w:rsidR="00245716" w:rsidRPr="00245716" w:rsidRDefault="00245716" w:rsidP="00245716">
      <w:pPr>
        <w:pStyle w:val="EndNoteBibliography"/>
        <w:spacing w:after="0"/>
      </w:pPr>
      <w:r w:rsidRPr="00245716">
        <w:t>19.</w:t>
      </w:r>
      <w:r w:rsidRPr="00245716">
        <w:tab/>
        <w:t xml:space="preserve">Folkvord F, van 't Riet J. The persuasive effect of advergames promoting unhealthy foods among children: A meta-analysis. </w:t>
      </w:r>
      <w:r w:rsidRPr="00245716">
        <w:rPr>
          <w:i/>
        </w:rPr>
        <w:t>Appetite</w:t>
      </w:r>
      <w:r w:rsidRPr="00245716">
        <w:t xml:space="preserve"> 2018; </w:t>
      </w:r>
      <w:r w:rsidRPr="00245716">
        <w:rPr>
          <w:b/>
        </w:rPr>
        <w:t>129</w:t>
      </w:r>
      <w:r w:rsidRPr="00245716">
        <w:t>: 245-51.</w:t>
      </w:r>
    </w:p>
    <w:p w14:paraId="6825B2FC" w14:textId="77777777" w:rsidR="00245716" w:rsidRPr="00245716" w:rsidRDefault="00245716" w:rsidP="00245716">
      <w:pPr>
        <w:pStyle w:val="EndNoteBibliography"/>
        <w:spacing w:after="0"/>
      </w:pPr>
      <w:r w:rsidRPr="00245716">
        <w:t>20.</w:t>
      </w:r>
      <w:r w:rsidRPr="00245716">
        <w:tab/>
        <w:t xml:space="preserve">Russell SJ, Croker H, Viner RM. The effect of screen advertising on children's dietary intake: A systematic review and meta-analysis. </w:t>
      </w:r>
      <w:r w:rsidRPr="00245716">
        <w:rPr>
          <w:i/>
        </w:rPr>
        <w:t>Obesity Reviews</w:t>
      </w:r>
      <w:r w:rsidRPr="00245716">
        <w:t xml:space="preserve"> 2018; </w:t>
      </w:r>
      <w:r w:rsidRPr="00245716">
        <w:rPr>
          <w:b/>
        </w:rPr>
        <w:t>0</w:t>
      </w:r>
      <w:r w:rsidRPr="00245716">
        <w:t>(0): 1-15.</w:t>
      </w:r>
    </w:p>
    <w:p w14:paraId="11B41938" w14:textId="77777777" w:rsidR="00245716" w:rsidRPr="00245716" w:rsidRDefault="00245716" w:rsidP="00245716">
      <w:pPr>
        <w:pStyle w:val="EndNoteBibliography"/>
        <w:spacing w:after="0"/>
      </w:pPr>
      <w:r w:rsidRPr="00245716">
        <w:t>21.</w:t>
      </w:r>
      <w:r w:rsidRPr="00245716">
        <w:tab/>
        <w:t xml:space="preserve">Smith R, Kelly B, Yeatman H, Boyland E. Food Marketing Influences Children’s Attitudes, Preferences and Consumption: A Systematic Critical Review. </w:t>
      </w:r>
      <w:r w:rsidRPr="00245716">
        <w:rPr>
          <w:i/>
        </w:rPr>
        <w:t>Nutrients</w:t>
      </w:r>
      <w:r w:rsidRPr="00245716">
        <w:t xml:space="preserve"> 2019; </w:t>
      </w:r>
      <w:r w:rsidRPr="00245716">
        <w:rPr>
          <w:b/>
        </w:rPr>
        <w:t>11</w:t>
      </w:r>
      <w:r w:rsidRPr="00245716">
        <w:t>(4): 875.</w:t>
      </w:r>
    </w:p>
    <w:p w14:paraId="18C5B2D3" w14:textId="77777777" w:rsidR="00245716" w:rsidRPr="00245716" w:rsidRDefault="00245716" w:rsidP="00245716">
      <w:pPr>
        <w:pStyle w:val="EndNoteBibliography"/>
        <w:spacing w:after="0"/>
      </w:pPr>
      <w:r w:rsidRPr="00245716">
        <w:t>22.</w:t>
      </w:r>
      <w:r w:rsidRPr="00245716">
        <w:tab/>
        <w:t xml:space="preserve">Moher D, Liberati A, Tetzlaff J, Altman DG, Group P. Preferred reporting items for systematic reviews and meta-analyses: the PRISMA statement. </w:t>
      </w:r>
      <w:r w:rsidRPr="00245716">
        <w:rPr>
          <w:i/>
        </w:rPr>
        <w:t>PLOS Medicine</w:t>
      </w:r>
      <w:r w:rsidRPr="00245716">
        <w:t xml:space="preserve"> 2009; </w:t>
      </w:r>
      <w:r w:rsidRPr="00245716">
        <w:rPr>
          <w:b/>
        </w:rPr>
        <w:t>6</w:t>
      </w:r>
      <w:r w:rsidRPr="00245716">
        <w:t>: e1000097.</w:t>
      </w:r>
    </w:p>
    <w:p w14:paraId="4575E6C1" w14:textId="77777777" w:rsidR="00245716" w:rsidRPr="00245716" w:rsidRDefault="00245716" w:rsidP="00245716">
      <w:pPr>
        <w:pStyle w:val="EndNoteBibliography"/>
        <w:spacing w:after="0"/>
      </w:pPr>
      <w:r w:rsidRPr="00245716">
        <w:t>23.</w:t>
      </w:r>
      <w:r w:rsidRPr="00245716">
        <w:tab/>
        <w:t>World Health Organization. A framework for implementing the set of recommendations on the marketing of foods and non-alcoholic beverages to children. WHO Geneva, 2012.</w:t>
      </w:r>
    </w:p>
    <w:p w14:paraId="4D70A140" w14:textId="0D021763" w:rsidR="00245716" w:rsidRPr="00245716" w:rsidRDefault="00245716" w:rsidP="00245716">
      <w:pPr>
        <w:pStyle w:val="EndNoteBibliography"/>
        <w:spacing w:after="0"/>
      </w:pPr>
      <w:r w:rsidRPr="00245716">
        <w:t>24.</w:t>
      </w:r>
      <w:r w:rsidRPr="00245716">
        <w:tab/>
        <w:t xml:space="preserve">WHO. Call for data on the impact of marketing for foods and non-alcoholic beverages on children’s eating behaviours, body weight and health. 2019. </w:t>
      </w:r>
      <w:hyperlink r:id="rId13" w:history="1">
        <w:r w:rsidRPr="00245716">
          <w:rPr>
            <w:rStyle w:val="Hyperlink"/>
          </w:rPr>
          <w:t>https://www.who.int/nutrition/topics/datacall-marketingtochildren-impact-2019/en/</w:t>
        </w:r>
      </w:hyperlink>
      <w:r w:rsidRPr="00245716">
        <w:t>.</w:t>
      </w:r>
    </w:p>
    <w:p w14:paraId="5CC11D93" w14:textId="77777777" w:rsidR="00245716" w:rsidRPr="00245716" w:rsidRDefault="00245716" w:rsidP="00245716">
      <w:pPr>
        <w:pStyle w:val="EndNoteBibliography"/>
        <w:spacing w:after="0"/>
      </w:pPr>
      <w:r w:rsidRPr="00245716">
        <w:t>25.</w:t>
      </w:r>
      <w:r w:rsidRPr="00245716">
        <w:tab/>
        <w:t>Rohatgi A. WebPlotDigitizer (Version 3.9) [Computer software]. 2015.</w:t>
      </w:r>
    </w:p>
    <w:p w14:paraId="7FCDD995" w14:textId="77777777" w:rsidR="00245716" w:rsidRPr="00245716" w:rsidRDefault="00245716" w:rsidP="00245716">
      <w:pPr>
        <w:pStyle w:val="EndNoteBibliography"/>
        <w:spacing w:after="0"/>
      </w:pPr>
      <w:r w:rsidRPr="00245716">
        <w:t>26.</w:t>
      </w:r>
      <w:r w:rsidRPr="00245716">
        <w:tab/>
        <w:t>McKenzie JE, Brennan SE. Chapter 12: Synthesizing and presenting findings using other methods. In: Higgins JPT, Thomas J, Chandler J, et al., eds. Cochrane Handbook for Systematic Reviews of Interventions version 62 (updated February 2021) Available from wwwtrainingcochraneorg/handbook: Cochrane; 2021.</w:t>
      </w:r>
    </w:p>
    <w:p w14:paraId="07BE4F57" w14:textId="77777777" w:rsidR="00245716" w:rsidRPr="00245716" w:rsidRDefault="00245716" w:rsidP="00245716">
      <w:pPr>
        <w:pStyle w:val="EndNoteBibliography"/>
        <w:spacing w:after="0"/>
      </w:pPr>
      <w:r w:rsidRPr="00245716">
        <w:t>27.</w:t>
      </w:r>
      <w:r w:rsidRPr="00245716">
        <w:tab/>
        <w:t xml:space="preserve">Viechtbauer W. Conducting meta-analyses in R with the metafor package. </w:t>
      </w:r>
      <w:r w:rsidRPr="00245716">
        <w:rPr>
          <w:i/>
        </w:rPr>
        <w:t>Journal of Statistical Software</w:t>
      </w:r>
      <w:r w:rsidRPr="00245716">
        <w:t xml:space="preserve"> 2010; </w:t>
      </w:r>
      <w:r w:rsidRPr="00245716">
        <w:rPr>
          <w:b/>
        </w:rPr>
        <w:t>36</w:t>
      </w:r>
      <w:r w:rsidRPr="00245716">
        <w:t>(3): 1-48.</w:t>
      </w:r>
    </w:p>
    <w:p w14:paraId="12D5130C" w14:textId="77777777" w:rsidR="00245716" w:rsidRPr="00245716" w:rsidRDefault="00245716" w:rsidP="00245716">
      <w:pPr>
        <w:pStyle w:val="EndNoteBibliography"/>
        <w:spacing w:after="0"/>
      </w:pPr>
      <w:r w:rsidRPr="00245716">
        <w:t>28.</w:t>
      </w:r>
      <w:r w:rsidRPr="00245716">
        <w:tab/>
        <w:t xml:space="preserve">Duval S, Tweedie R. Trim and fill: A simple funnel-plot-based method of testing and adjusting for publication bias in meta-analysis. </w:t>
      </w:r>
      <w:r w:rsidRPr="00245716">
        <w:rPr>
          <w:i/>
        </w:rPr>
        <w:t>Biometrics</w:t>
      </w:r>
      <w:r w:rsidRPr="00245716">
        <w:t xml:space="preserve"> 2000; </w:t>
      </w:r>
      <w:r w:rsidRPr="00245716">
        <w:rPr>
          <w:b/>
        </w:rPr>
        <w:t>56</w:t>
      </w:r>
      <w:r w:rsidRPr="00245716">
        <w:t>(2): 455-63.</w:t>
      </w:r>
    </w:p>
    <w:p w14:paraId="5EDCAC0A" w14:textId="77777777" w:rsidR="00245716" w:rsidRPr="00245716" w:rsidRDefault="00245716" w:rsidP="00245716">
      <w:pPr>
        <w:pStyle w:val="EndNoteBibliography"/>
        <w:spacing w:after="0"/>
      </w:pPr>
      <w:r w:rsidRPr="00245716">
        <w:t>29.</w:t>
      </w:r>
      <w:r w:rsidRPr="00245716">
        <w:tab/>
        <w:t xml:space="preserve">Egger M, Smith GD, Schneider M, Minder C. Bias in meta-analysis detected by a simple, graphical test. </w:t>
      </w:r>
      <w:r w:rsidRPr="00245716">
        <w:rPr>
          <w:i/>
        </w:rPr>
        <w:t>British Medical Journal</w:t>
      </w:r>
      <w:r w:rsidRPr="00245716">
        <w:t xml:space="preserve"> 1997; </w:t>
      </w:r>
      <w:r w:rsidRPr="00245716">
        <w:rPr>
          <w:b/>
        </w:rPr>
        <w:t>315</w:t>
      </w:r>
      <w:r w:rsidRPr="00245716">
        <w:t>(7109): 629-34.</w:t>
      </w:r>
    </w:p>
    <w:p w14:paraId="51237F0C" w14:textId="77777777" w:rsidR="00245716" w:rsidRPr="00245716" w:rsidRDefault="00245716" w:rsidP="00245716">
      <w:pPr>
        <w:pStyle w:val="EndNoteBibliography"/>
        <w:spacing w:after="0"/>
      </w:pPr>
      <w:r w:rsidRPr="00245716">
        <w:t>30.</w:t>
      </w:r>
      <w:r w:rsidRPr="00245716">
        <w:tab/>
        <w:t xml:space="preserve">Viechtbauer W, Cheung MW-L. Outlier and influence diagnostics for meta‐analysis. Res. Synth. Method. </w:t>
      </w:r>
      <w:r w:rsidRPr="00245716">
        <w:rPr>
          <w:i/>
        </w:rPr>
        <w:t>Research Synthesis Methods</w:t>
      </w:r>
      <w:r w:rsidRPr="00245716">
        <w:t xml:space="preserve"> 2010; </w:t>
      </w:r>
      <w:r w:rsidRPr="00245716">
        <w:rPr>
          <w:b/>
        </w:rPr>
        <w:t>1</w:t>
      </w:r>
      <w:r w:rsidRPr="00245716">
        <w:t>: 112-25.</w:t>
      </w:r>
    </w:p>
    <w:p w14:paraId="490DDFC8" w14:textId="77777777" w:rsidR="00245716" w:rsidRPr="00245716" w:rsidRDefault="00245716" w:rsidP="00245716">
      <w:pPr>
        <w:pStyle w:val="EndNoteBibliography"/>
        <w:spacing w:after="0"/>
      </w:pPr>
      <w:r w:rsidRPr="00245716">
        <w:t>31.</w:t>
      </w:r>
      <w:r w:rsidRPr="00245716">
        <w:tab/>
        <w:t>Harrer M, Cuijpers P, Furukawa T, Ebert DD. dmetar: Companion R Package For The Guide 'Doing Meta-Analysis in R'. R package version 0.0.9000. 2019.</w:t>
      </w:r>
    </w:p>
    <w:p w14:paraId="425B7090" w14:textId="77777777" w:rsidR="00245716" w:rsidRPr="00245716" w:rsidRDefault="00245716" w:rsidP="00245716">
      <w:pPr>
        <w:pStyle w:val="EndNoteBibliography"/>
        <w:spacing w:after="0"/>
      </w:pPr>
      <w:r w:rsidRPr="00245716">
        <w:t>32.</w:t>
      </w:r>
      <w:r w:rsidRPr="00245716">
        <w:tab/>
        <w:t xml:space="preserve">Guyatt GH, Oxman AD, Vist GE, et al. GRADE: an emerging consensus on rating quality of evidence and strength of recommendations. </w:t>
      </w:r>
      <w:r w:rsidRPr="00245716">
        <w:rPr>
          <w:i/>
        </w:rPr>
        <w:t>British Medical Journal</w:t>
      </w:r>
      <w:r w:rsidRPr="00245716">
        <w:t xml:space="preserve"> 2008; </w:t>
      </w:r>
      <w:r w:rsidRPr="00245716">
        <w:rPr>
          <w:b/>
        </w:rPr>
        <w:t>336</w:t>
      </w:r>
      <w:r w:rsidRPr="00245716">
        <w:t>(7650): 924-6.</w:t>
      </w:r>
    </w:p>
    <w:p w14:paraId="26639F4A" w14:textId="77777777" w:rsidR="00245716" w:rsidRPr="00245716" w:rsidRDefault="00245716" w:rsidP="00245716">
      <w:pPr>
        <w:pStyle w:val="EndNoteBibliography"/>
        <w:spacing w:after="0"/>
      </w:pPr>
      <w:r w:rsidRPr="00245716">
        <w:t>33.</w:t>
      </w:r>
      <w:r w:rsidRPr="00245716">
        <w:tab/>
        <w:t xml:space="preserve">Anderson HG, Khodabandeh S, Patel B, Luhovyy BL, Bellissimo N, Mollard RC. Mealtime exposure to food advertisements while watching television increases food intake in </w:t>
      </w:r>
      <w:r w:rsidRPr="00245716">
        <w:lastRenderedPageBreak/>
        <w:t xml:space="preserve">overweight and obese girls but has a paradoxical effect in boys. </w:t>
      </w:r>
      <w:r w:rsidRPr="00245716">
        <w:rPr>
          <w:i/>
        </w:rPr>
        <w:t>Applied Physiology, Nutrition and Metabolism</w:t>
      </w:r>
      <w:r w:rsidRPr="00245716">
        <w:t xml:space="preserve"> 2015; </w:t>
      </w:r>
      <w:r w:rsidRPr="00245716">
        <w:rPr>
          <w:b/>
        </w:rPr>
        <w:t>40</w:t>
      </w:r>
      <w:r w:rsidRPr="00245716">
        <w:t>(2): 162-7.</w:t>
      </w:r>
    </w:p>
    <w:p w14:paraId="69D3EF0E" w14:textId="77777777" w:rsidR="00245716" w:rsidRPr="00245716" w:rsidRDefault="00245716" w:rsidP="00245716">
      <w:pPr>
        <w:pStyle w:val="EndNoteBibliography"/>
        <w:spacing w:after="0"/>
      </w:pPr>
      <w:r w:rsidRPr="00245716">
        <w:t>34.</w:t>
      </w:r>
      <w:r w:rsidRPr="00245716">
        <w:tab/>
        <w:t xml:space="preserve">Anschutz DJ, Engels RCME, Van Strien T. Side effects of television food commercials on concurrent nonadvertised sweet snack food intakes in young children. </w:t>
      </w:r>
      <w:r w:rsidRPr="00245716">
        <w:rPr>
          <w:i/>
        </w:rPr>
        <w:t>The American Journal of Clinical Nutrition</w:t>
      </w:r>
      <w:r w:rsidRPr="00245716">
        <w:t xml:space="preserve"> 2009; </w:t>
      </w:r>
      <w:r w:rsidRPr="00245716">
        <w:rPr>
          <w:b/>
        </w:rPr>
        <w:t>89</w:t>
      </w:r>
      <w:r w:rsidRPr="00245716">
        <w:t>(5): 1328-33.</w:t>
      </w:r>
    </w:p>
    <w:p w14:paraId="6EE29C9B" w14:textId="77777777" w:rsidR="00245716" w:rsidRPr="00245716" w:rsidRDefault="00245716" w:rsidP="00245716">
      <w:pPr>
        <w:pStyle w:val="EndNoteBibliography"/>
        <w:spacing w:after="0"/>
      </w:pPr>
      <w:r w:rsidRPr="00245716">
        <w:t>35.</w:t>
      </w:r>
      <w:r w:rsidRPr="00245716">
        <w:tab/>
        <w:t xml:space="preserve">Anschutz DJ, Engels RCME, Van Strien T. Maternal encouragement to be thin moderates the effect of commercials on children's snack food intake. </w:t>
      </w:r>
      <w:r w:rsidRPr="00245716">
        <w:rPr>
          <w:i/>
        </w:rPr>
        <w:t>Appetite</w:t>
      </w:r>
      <w:r w:rsidRPr="00245716">
        <w:t xml:space="preserve"> 2010; </w:t>
      </w:r>
      <w:r w:rsidRPr="00245716">
        <w:rPr>
          <w:b/>
        </w:rPr>
        <w:t>55</w:t>
      </w:r>
      <w:r w:rsidRPr="00245716">
        <w:t>(1): 117-23.</w:t>
      </w:r>
    </w:p>
    <w:p w14:paraId="3A8314DB" w14:textId="77777777" w:rsidR="00245716" w:rsidRPr="00245716" w:rsidRDefault="00245716" w:rsidP="00245716">
      <w:pPr>
        <w:pStyle w:val="EndNoteBibliography"/>
        <w:spacing w:after="0"/>
      </w:pPr>
      <w:r w:rsidRPr="00245716">
        <w:t>36.</w:t>
      </w:r>
      <w:r w:rsidRPr="00245716">
        <w:tab/>
        <w:t xml:space="preserve">Coates AE, Hardman CA, Halford JCG, Christiansen P, Boyland EJ. Social Media Influencer Marketing and Children’s Food Intake: A Randomized Trial. </w:t>
      </w:r>
      <w:r w:rsidRPr="00245716">
        <w:rPr>
          <w:i/>
        </w:rPr>
        <w:t>Pediatrics</w:t>
      </w:r>
      <w:r w:rsidRPr="00245716">
        <w:t xml:space="preserve"> 2019a; </w:t>
      </w:r>
      <w:r w:rsidRPr="00245716">
        <w:rPr>
          <w:b/>
        </w:rPr>
        <w:t>143</w:t>
      </w:r>
      <w:r w:rsidRPr="00245716">
        <w:t>(4): e20182554.</w:t>
      </w:r>
    </w:p>
    <w:p w14:paraId="62BE8501" w14:textId="77777777" w:rsidR="00245716" w:rsidRPr="00245716" w:rsidRDefault="00245716" w:rsidP="00245716">
      <w:pPr>
        <w:pStyle w:val="EndNoteBibliography"/>
        <w:spacing w:after="0"/>
      </w:pPr>
      <w:r w:rsidRPr="00245716">
        <w:t>37.</w:t>
      </w:r>
      <w:r w:rsidRPr="00245716">
        <w:tab/>
        <w:t xml:space="preserve">Coates AE, Hardman CA, Halford JCG, Christiansen P, Boyland EJ. The effect of influencer marketing of food and a “protective” advertising disclosure on children's food intake. </w:t>
      </w:r>
      <w:r w:rsidRPr="00245716">
        <w:rPr>
          <w:i/>
        </w:rPr>
        <w:t>Pediatric Obesity</w:t>
      </w:r>
      <w:r w:rsidRPr="00245716">
        <w:t xml:space="preserve"> 2019b; </w:t>
      </w:r>
      <w:r w:rsidRPr="00245716">
        <w:rPr>
          <w:b/>
        </w:rPr>
        <w:t>14</w:t>
      </w:r>
      <w:r w:rsidRPr="00245716">
        <w:t>(10): e12540.</w:t>
      </w:r>
    </w:p>
    <w:p w14:paraId="3D455C8D" w14:textId="77777777" w:rsidR="00245716" w:rsidRPr="00245716" w:rsidRDefault="00245716" w:rsidP="00245716">
      <w:pPr>
        <w:pStyle w:val="EndNoteBibliography"/>
        <w:spacing w:after="0"/>
      </w:pPr>
      <w:r w:rsidRPr="00245716">
        <w:t>38.</w:t>
      </w:r>
      <w:r w:rsidRPr="00245716">
        <w:tab/>
        <w:t xml:space="preserve">Emond JA, Lansigan RK, Ramanujam A, Gilbert-Diamond D. Randomized Exposure to Food Advertisements and Eating in the Absence of Hunger Among Preschoolers. </w:t>
      </w:r>
      <w:r w:rsidRPr="00245716">
        <w:rPr>
          <w:i/>
        </w:rPr>
        <w:t>Pediatrics</w:t>
      </w:r>
      <w:r w:rsidRPr="00245716">
        <w:t xml:space="preserve"> 2016; </w:t>
      </w:r>
      <w:r w:rsidRPr="00245716">
        <w:rPr>
          <w:b/>
        </w:rPr>
        <w:t>138</w:t>
      </w:r>
      <w:r w:rsidRPr="00245716">
        <w:t>(6): e20162361.</w:t>
      </w:r>
    </w:p>
    <w:p w14:paraId="47DDB49D" w14:textId="77777777" w:rsidR="00245716" w:rsidRPr="00245716" w:rsidRDefault="00245716" w:rsidP="00245716">
      <w:pPr>
        <w:pStyle w:val="EndNoteBibliography"/>
        <w:spacing w:after="0"/>
      </w:pPr>
      <w:r w:rsidRPr="00245716">
        <w:t>39.</w:t>
      </w:r>
      <w:r w:rsidRPr="00245716">
        <w:tab/>
        <w:t xml:space="preserve">Folkvord F, Anschütz DJ, Buijzen M, Valkenburg PM. The effect of playing advergames that promote energy-dense snacks or fruit on actual food intake among children. </w:t>
      </w:r>
      <w:r w:rsidRPr="00245716">
        <w:rPr>
          <w:i/>
        </w:rPr>
        <w:t>The American Journal of Clinical Nutrition</w:t>
      </w:r>
      <w:r w:rsidRPr="00245716">
        <w:t xml:space="preserve"> 2013; </w:t>
      </w:r>
      <w:r w:rsidRPr="00245716">
        <w:rPr>
          <w:b/>
        </w:rPr>
        <w:t>97</w:t>
      </w:r>
      <w:r w:rsidRPr="00245716">
        <w:t>(2): 239-45.</w:t>
      </w:r>
    </w:p>
    <w:p w14:paraId="60B3B891" w14:textId="77777777" w:rsidR="00245716" w:rsidRPr="00245716" w:rsidRDefault="00245716" w:rsidP="00245716">
      <w:pPr>
        <w:pStyle w:val="EndNoteBibliography"/>
        <w:spacing w:after="0"/>
      </w:pPr>
      <w:r w:rsidRPr="00245716">
        <w:t>40.</w:t>
      </w:r>
      <w:r w:rsidRPr="00245716">
        <w:tab/>
        <w:t xml:space="preserve">Folkvord F, Lupiáñez-Villanueva F, Codagnone C, Bogliacino F, Veltri G, Gaskell G. Does a ‘protective’ message reduce the impact of an advergame promoting unhealthy foods to children? An experimental study in Spain and The Netherlands. </w:t>
      </w:r>
      <w:r w:rsidRPr="00245716">
        <w:rPr>
          <w:i/>
        </w:rPr>
        <w:t>Appetite</w:t>
      </w:r>
      <w:r w:rsidRPr="00245716">
        <w:t xml:space="preserve"> 2017; </w:t>
      </w:r>
      <w:r w:rsidRPr="00245716">
        <w:rPr>
          <w:b/>
        </w:rPr>
        <w:t>112</w:t>
      </w:r>
      <w:r w:rsidRPr="00245716">
        <w:t>: 117-23.</w:t>
      </w:r>
    </w:p>
    <w:p w14:paraId="73736688" w14:textId="77777777" w:rsidR="00245716" w:rsidRPr="00245716" w:rsidRDefault="00245716" w:rsidP="00245716">
      <w:pPr>
        <w:pStyle w:val="EndNoteBibliography"/>
        <w:spacing w:after="0"/>
      </w:pPr>
      <w:r w:rsidRPr="00245716">
        <w:t>41.</w:t>
      </w:r>
      <w:r w:rsidRPr="00245716">
        <w:tab/>
        <w:t xml:space="preserve">Folkvord F, Veling H, Hoeken H. Targeting implicit approach relations to snack food in children: Effects on intake. </w:t>
      </w:r>
      <w:r w:rsidRPr="00245716">
        <w:rPr>
          <w:i/>
        </w:rPr>
        <w:t>Health Psychology</w:t>
      </w:r>
      <w:r w:rsidRPr="00245716">
        <w:t xml:space="preserve"> 2016a; </w:t>
      </w:r>
      <w:r w:rsidRPr="00245716">
        <w:rPr>
          <w:b/>
        </w:rPr>
        <w:t>35</w:t>
      </w:r>
      <w:r w:rsidRPr="00245716">
        <w:t>(8): 919-22.</w:t>
      </w:r>
    </w:p>
    <w:p w14:paraId="59352C37" w14:textId="77777777" w:rsidR="00245716" w:rsidRPr="00245716" w:rsidRDefault="00245716" w:rsidP="00245716">
      <w:pPr>
        <w:pStyle w:val="EndNoteBibliography"/>
        <w:spacing w:after="0"/>
      </w:pPr>
      <w:r w:rsidRPr="00245716">
        <w:t>42.</w:t>
      </w:r>
      <w:r w:rsidRPr="00245716">
        <w:tab/>
        <w:t xml:space="preserve">Folkvord F, Anschütz DJ, Nederkoorn C, Westerik H, Buijzen M. Impulsivity, “Advergames,” and Food Intake. </w:t>
      </w:r>
      <w:r w:rsidRPr="00245716">
        <w:rPr>
          <w:i/>
        </w:rPr>
        <w:t>Pediatrics</w:t>
      </w:r>
      <w:r w:rsidRPr="00245716">
        <w:t xml:space="preserve"> 2014; </w:t>
      </w:r>
      <w:r w:rsidRPr="00245716">
        <w:rPr>
          <w:b/>
        </w:rPr>
        <w:t>133</w:t>
      </w:r>
      <w:r w:rsidRPr="00245716">
        <w:t>(6): 1007.</w:t>
      </w:r>
    </w:p>
    <w:p w14:paraId="09E81E91" w14:textId="77777777" w:rsidR="00245716" w:rsidRPr="00245716" w:rsidRDefault="00245716" w:rsidP="00245716">
      <w:pPr>
        <w:pStyle w:val="EndNoteBibliography"/>
        <w:spacing w:after="0"/>
      </w:pPr>
      <w:r w:rsidRPr="00245716">
        <w:t>43.</w:t>
      </w:r>
      <w:r w:rsidRPr="00245716">
        <w:tab/>
        <w:t xml:space="preserve">Folkvord F, Anschütz DJ, Wiers RW, Buijzen M. The role of attentional bias in the effect of food advertising on actual food intake among children. </w:t>
      </w:r>
      <w:r w:rsidRPr="00245716">
        <w:rPr>
          <w:i/>
        </w:rPr>
        <w:t>Appetite</w:t>
      </w:r>
      <w:r w:rsidRPr="00245716">
        <w:t xml:space="preserve"> 2015; </w:t>
      </w:r>
      <w:r w:rsidRPr="00245716">
        <w:rPr>
          <w:b/>
        </w:rPr>
        <w:t>84</w:t>
      </w:r>
      <w:r w:rsidRPr="00245716">
        <w:t>: 251-8.</w:t>
      </w:r>
    </w:p>
    <w:p w14:paraId="1F25946E" w14:textId="77777777" w:rsidR="00245716" w:rsidRPr="00245716" w:rsidRDefault="00245716" w:rsidP="00245716">
      <w:pPr>
        <w:pStyle w:val="EndNoteBibliography"/>
        <w:spacing w:after="0"/>
      </w:pPr>
      <w:r w:rsidRPr="00245716">
        <w:t>44.</w:t>
      </w:r>
      <w:r w:rsidRPr="00245716">
        <w:tab/>
        <w:t xml:space="preserve">Forman J, Halford JCG, Summe H, MacDougall M, Keller KL. Food branding influences ad libitum intake differently in children depending on weight status. Results of a pilot study. </w:t>
      </w:r>
      <w:r w:rsidRPr="00245716">
        <w:rPr>
          <w:i/>
        </w:rPr>
        <w:t>Appetite</w:t>
      </w:r>
      <w:r w:rsidRPr="00245716">
        <w:t xml:space="preserve"> 2009; </w:t>
      </w:r>
      <w:r w:rsidRPr="00245716">
        <w:rPr>
          <w:b/>
        </w:rPr>
        <w:t>53</w:t>
      </w:r>
      <w:r w:rsidRPr="00245716">
        <w:t>(1): 76-83.</w:t>
      </w:r>
    </w:p>
    <w:p w14:paraId="4F2AA487" w14:textId="77777777" w:rsidR="00245716" w:rsidRPr="00245716" w:rsidRDefault="00245716" w:rsidP="00245716">
      <w:pPr>
        <w:pStyle w:val="EndNoteBibliography"/>
        <w:spacing w:after="0"/>
      </w:pPr>
      <w:r w:rsidRPr="00245716">
        <w:t>45.</w:t>
      </w:r>
      <w:r w:rsidRPr="00245716">
        <w:tab/>
        <w:t xml:space="preserve">Gilbert-Diamond D, Emond J, Lansigan RK, et al. Television food advertisement exposure and FTO genotype in relation to excess consumption in children. </w:t>
      </w:r>
      <w:r w:rsidRPr="00245716">
        <w:rPr>
          <w:i/>
        </w:rPr>
        <w:t>The FASEB Journal</w:t>
      </w:r>
      <w:r w:rsidRPr="00245716">
        <w:t xml:space="preserve"> 2016; </w:t>
      </w:r>
      <w:r w:rsidRPr="00245716">
        <w:rPr>
          <w:b/>
        </w:rPr>
        <w:t>30</w:t>
      </w:r>
      <w:r w:rsidRPr="00245716">
        <w:t>(S1): 276.7-.7.</w:t>
      </w:r>
    </w:p>
    <w:p w14:paraId="60C7C01B" w14:textId="77777777" w:rsidR="00245716" w:rsidRPr="00245716" w:rsidRDefault="00245716" w:rsidP="00245716">
      <w:pPr>
        <w:pStyle w:val="EndNoteBibliography"/>
        <w:spacing w:after="0"/>
      </w:pPr>
      <w:r w:rsidRPr="00245716">
        <w:t>46.</w:t>
      </w:r>
      <w:r w:rsidRPr="00245716">
        <w:tab/>
        <w:t xml:space="preserve">Gregori D, Ballali S, Gafare CE, et al. Investigating the obesogenic effects of marketing snacks with toys: an experimental study in Latin America. </w:t>
      </w:r>
      <w:r w:rsidRPr="00245716">
        <w:rPr>
          <w:i/>
        </w:rPr>
        <w:t>Nutrition Journal</w:t>
      </w:r>
      <w:r w:rsidRPr="00245716">
        <w:t xml:space="preserve"> 2013; </w:t>
      </w:r>
      <w:r w:rsidRPr="00245716">
        <w:rPr>
          <w:b/>
        </w:rPr>
        <w:t>12</w:t>
      </w:r>
      <w:r w:rsidRPr="00245716">
        <w:t>(1): 95.</w:t>
      </w:r>
    </w:p>
    <w:p w14:paraId="22E111BC" w14:textId="77777777" w:rsidR="00245716" w:rsidRPr="00245716" w:rsidRDefault="00245716" w:rsidP="00245716">
      <w:pPr>
        <w:pStyle w:val="EndNoteBibliography"/>
        <w:spacing w:after="0"/>
      </w:pPr>
      <w:r w:rsidRPr="00245716">
        <w:t>47.</w:t>
      </w:r>
      <w:r w:rsidRPr="00245716">
        <w:tab/>
        <w:t xml:space="preserve">Gregori D, Gulati A, Hochdorn A, et al. Food Packaged with Toys: An Investigation on Potential Obesogenic Effects in Indian Children. </w:t>
      </w:r>
      <w:r w:rsidRPr="00245716">
        <w:rPr>
          <w:i/>
        </w:rPr>
        <w:t>The Indian Journal of Pediatrics</w:t>
      </w:r>
      <w:r w:rsidRPr="00245716">
        <w:t xml:space="preserve"> 2014; </w:t>
      </w:r>
      <w:r w:rsidRPr="00245716">
        <w:rPr>
          <w:b/>
        </w:rPr>
        <w:t>81</w:t>
      </w:r>
      <w:r w:rsidRPr="00245716">
        <w:t>(1): 30-8.</w:t>
      </w:r>
    </w:p>
    <w:p w14:paraId="5C7E62DF" w14:textId="77777777" w:rsidR="00245716" w:rsidRPr="00245716" w:rsidRDefault="00245716" w:rsidP="00245716">
      <w:pPr>
        <w:pStyle w:val="EndNoteBibliography"/>
        <w:spacing w:after="0"/>
      </w:pPr>
      <w:r w:rsidRPr="00245716">
        <w:t>48.</w:t>
      </w:r>
      <w:r w:rsidRPr="00245716">
        <w:tab/>
        <w:t xml:space="preserve">Gregori D, Lorenzoni G, Ballali S, Vecchio MG, Verduci E, Berchialla P. Is brand visibility on snacks packages affecting their consumption in children? Results from an experimental ad-libitum study. </w:t>
      </w:r>
      <w:r w:rsidRPr="00245716">
        <w:rPr>
          <w:i/>
        </w:rPr>
        <w:t>Archivos Lationamericanos de Nutrición</w:t>
      </w:r>
      <w:r w:rsidRPr="00245716">
        <w:t xml:space="preserve"> 2017a; </w:t>
      </w:r>
      <w:r w:rsidRPr="00245716">
        <w:rPr>
          <w:b/>
        </w:rPr>
        <w:t>67</w:t>
      </w:r>
      <w:r w:rsidRPr="00245716">
        <w:t>: 36-49.</w:t>
      </w:r>
    </w:p>
    <w:p w14:paraId="5701B5BB" w14:textId="77777777" w:rsidR="00245716" w:rsidRPr="00245716" w:rsidRDefault="00245716" w:rsidP="00245716">
      <w:pPr>
        <w:pStyle w:val="EndNoteBibliography"/>
        <w:spacing w:after="0"/>
      </w:pPr>
      <w:r w:rsidRPr="00245716">
        <w:t>49.</w:t>
      </w:r>
      <w:r w:rsidRPr="00245716">
        <w:tab/>
        <w:t xml:space="preserve">Harris JL, Bargh JA, Brownell KD. Priming effects of television food advertising on eating behavior. </w:t>
      </w:r>
      <w:r w:rsidRPr="00245716">
        <w:rPr>
          <w:i/>
        </w:rPr>
        <w:t>Health Psychology</w:t>
      </w:r>
      <w:r w:rsidRPr="00245716">
        <w:t xml:space="preserve"> 2009; </w:t>
      </w:r>
      <w:r w:rsidRPr="00245716">
        <w:rPr>
          <w:b/>
        </w:rPr>
        <w:t>28</w:t>
      </w:r>
      <w:r w:rsidRPr="00245716">
        <w:t>(4): 404-13.</w:t>
      </w:r>
    </w:p>
    <w:p w14:paraId="2868F9DA" w14:textId="77777777" w:rsidR="00245716" w:rsidRPr="00245716" w:rsidRDefault="00245716" w:rsidP="00245716">
      <w:pPr>
        <w:pStyle w:val="EndNoteBibliography"/>
        <w:spacing w:after="0"/>
      </w:pPr>
      <w:r w:rsidRPr="00245716">
        <w:t>50.</w:t>
      </w:r>
      <w:r w:rsidRPr="00245716">
        <w:tab/>
        <w:t xml:space="preserve">Harris JL, Haraghey KS, Lodolce M, Semenza NL. Teaching children about good health? Halo effects in child-directed advertisements for unhealthy food. </w:t>
      </w:r>
      <w:r w:rsidRPr="00245716">
        <w:rPr>
          <w:i/>
        </w:rPr>
        <w:t>Pediatric Obesity</w:t>
      </w:r>
      <w:r w:rsidRPr="00245716">
        <w:t xml:space="preserve"> 2018; </w:t>
      </w:r>
      <w:r w:rsidRPr="00245716">
        <w:rPr>
          <w:b/>
        </w:rPr>
        <w:t>13</w:t>
      </w:r>
      <w:r w:rsidRPr="00245716">
        <w:t>(4): 256-64.</w:t>
      </w:r>
    </w:p>
    <w:p w14:paraId="2C7B09F0" w14:textId="77777777" w:rsidR="00245716" w:rsidRPr="00245716" w:rsidRDefault="00245716" w:rsidP="00245716">
      <w:pPr>
        <w:pStyle w:val="EndNoteBibliography"/>
        <w:spacing w:after="0"/>
      </w:pPr>
      <w:r w:rsidRPr="00245716">
        <w:lastRenderedPageBreak/>
        <w:t>51.</w:t>
      </w:r>
      <w:r w:rsidRPr="00245716">
        <w:tab/>
        <w:t xml:space="preserve">Harris JL, Speers SE, Schwartz MB, Brownell KD. US Food Company Branded Advergames on the Internet: Children's exposure and effects on snack consumption. </w:t>
      </w:r>
      <w:r w:rsidRPr="00245716">
        <w:rPr>
          <w:i/>
        </w:rPr>
        <w:t>Journal of Children and Media</w:t>
      </w:r>
      <w:r w:rsidRPr="00245716">
        <w:t xml:space="preserve"> 2012; </w:t>
      </w:r>
      <w:r w:rsidRPr="00245716">
        <w:rPr>
          <w:b/>
        </w:rPr>
        <w:t>6</w:t>
      </w:r>
      <w:r w:rsidRPr="00245716">
        <w:t>(1): 51-68.</w:t>
      </w:r>
    </w:p>
    <w:p w14:paraId="29505153" w14:textId="77777777" w:rsidR="00245716" w:rsidRPr="00245716" w:rsidRDefault="00245716" w:rsidP="00245716">
      <w:pPr>
        <w:pStyle w:val="EndNoteBibliography"/>
        <w:spacing w:after="0"/>
      </w:pPr>
      <w:r w:rsidRPr="00245716">
        <w:t>52.</w:t>
      </w:r>
      <w:r w:rsidRPr="00245716">
        <w:tab/>
        <w:t xml:space="preserve">Keller KL, Kuilema LG, Lee N, et al. The impact of food branding on children's eating behavior and obesity. </w:t>
      </w:r>
      <w:r w:rsidRPr="00245716">
        <w:rPr>
          <w:i/>
        </w:rPr>
        <w:t>Physiology &amp; Behavior</w:t>
      </w:r>
      <w:r w:rsidRPr="00245716">
        <w:t xml:space="preserve"> 2012; </w:t>
      </w:r>
      <w:r w:rsidRPr="00245716">
        <w:rPr>
          <w:b/>
        </w:rPr>
        <w:t>106</w:t>
      </w:r>
      <w:r w:rsidRPr="00245716">
        <w:t>(3): 379-86.</w:t>
      </w:r>
    </w:p>
    <w:p w14:paraId="2FEC2906" w14:textId="77777777" w:rsidR="00245716" w:rsidRPr="00245716" w:rsidRDefault="00245716" w:rsidP="00245716">
      <w:pPr>
        <w:pStyle w:val="EndNoteBibliography"/>
        <w:spacing w:after="0"/>
      </w:pPr>
      <w:r w:rsidRPr="00245716">
        <w:t>53.</w:t>
      </w:r>
      <w:r w:rsidRPr="00245716">
        <w:tab/>
        <w:t xml:space="preserve">Kotler JA, Schiffman JM, Hanson KG. The Influence of Media Characters on Children's Food Choices. </w:t>
      </w:r>
      <w:r w:rsidRPr="00245716">
        <w:rPr>
          <w:i/>
        </w:rPr>
        <w:t>Journal of Health Communication</w:t>
      </w:r>
      <w:r w:rsidRPr="00245716">
        <w:t xml:space="preserve"> 2012; </w:t>
      </w:r>
      <w:r w:rsidRPr="00245716">
        <w:rPr>
          <w:b/>
        </w:rPr>
        <w:t>17</w:t>
      </w:r>
      <w:r w:rsidRPr="00245716">
        <w:t>(8): 886-98.</w:t>
      </w:r>
    </w:p>
    <w:p w14:paraId="0B2F2323" w14:textId="77777777" w:rsidR="00245716" w:rsidRPr="00245716" w:rsidRDefault="00245716" w:rsidP="00245716">
      <w:pPr>
        <w:pStyle w:val="EndNoteBibliography"/>
        <w:spacing w:after="0"/>
      </w:pPr>
      <w:r w:rsidRPr="00245716">
        <w:t>54.</w:t>
      </w:r>
      <w:r w:rsidRPr="00245716">
        <w:tab/>
        <w:t xml:space="preserve">Lorenzoni G, Rtskhladze I, Vecchio MG, et al. Effect of TV advertising on energy intake of Georgian children: Results of an experimental study. </w:t>
      </w:r>
      <w:r w:rsidRPr="00245716">
        <w:rPr>
          <w:i/>
        </w:rPr>
        <w:t>Mediterranean Journal of Nutrition and Metabolism</w:t>
      </w:r>
      <w:r w:rsidRPr="00245716">
        <w:t xml:space="preserve"> 2017a; </w:t>
      </w:r>
      <w:r w:rsidRPr="00245716">
        <w:rPr>
          <w:b/>
        </w:rPr>
        <w:t>10</w:t>
      </w:r>
      <w:r w:rsidRPr="00245716">
        <w:t>(3): 183-92.</w:t>
      </w:r>
    </w:p>
    <w:p w14:paraId="4289D5EF" w14:textId="77777777" w:rsidR="00245716" w:rsidRPr="00245716" w:rsidRDefault="00245716" w:rsidP="00245716">
      <w:pPr>
        <w:pStyle w:val="EndNoteBibliography"/>
        <w:spacing w:after="0"/>
      </w:pPr>
      <w:r w:rsidRPr="00245716">
        <w:t>55.</w:t>
      </w:r>
      <w:r w:rsidRPr="00245716">
        <w:tab/>
        <w:t xml:space="preserve">Lorenzoni G, Zec S, Farias LF, et al. Does food advertising influence snacks consumption in Chilean children? Results from an experimental ad libitum study. </w:t>
      </w:r>
      <w:r w:rsidRPr="00245716">
        <w:rPr>
          <w:i/>
        </w:rPr>
        <w:t>Archivos Latinoamericanos De Nutrición</w:t>
      </w:r>
      <w:r w:rsidRPr="00245716">
        <w:t xml:space="preserve"> 2017b; </w:t>
      </w:r>
      <w:r w:rsidRPr="00245716">
        <w:rPr>
          <w:b/>
        </w:rPr>
        <w:t>67</w:t>
      </w:r>
      <w:r w:rsidRPr="00245716">
        <w:t>: 24-35.</w:t>
      </w:r>
    </w:p>
    <w:p w14:paraId="4FA1E133" w14:textId="77777777" w:rsidR="00245716" w:rsidRPr="00245716" w:rsidRDefault="00245716" w:rsidP="00245716">
      <w:pPr>
        <w:pStyle w:val="EndNoteBibliography"/>
        <w:spacing w:after="0"/>
      </w:pPr>
      <w:r w:rsidRPr="00245716">
        <w:t>56.</w:t>
      </w:r>
      <w:r w:rsidRPr="00245716">
        <w:tab/>
        <w:t xml:space="preserve">Masterson TD, Bermudez MA, Austen M, et al. Food commercials do not affect energy intake in a laboratory meal but do alter brain responses to visual food cues in children. </w:t>
      </w:r>
      <w:r w:rsidRPr="00245716">
        <w:rPr>
          <w:i/>
        </w:rPr>
        <w:t>Appetite</w:t>
      </w:r>
      <w:r w:rsidRPr="00245716">
        <w:t xml:space="preserve"> 2019; </w:t>
      </w:r>
      <w:r w:rsidRPr="00245716">
        <w:rPr>
          <w:b/>
        </w:rPr>
        <w:t>132</w:t>
      </w:r>
      <w:r w:rsidRPr="00245716">
        <w:t>: 154-65.</w:t>
      </w:r>
    </w:p>
    <w:p w14:paraId="081FFBDC" w14:textId="77777777" w:rsidR="00245716" w:rsidRPr="00245716" w:rsidRDefault="00245716" w:rsidP="00245716">
      <w:pPr>
        <w:pStyle w:val="EndNoteBibliography"/>
        <w:spacing w:after="0"/>
      </w:pPr>
      <w:r w:rsidRPr="00245716">
        <w:t>57.</w:t>
      </w:r>
      <w:r w:rsidRPr="00245716">
        <w:tab/>
        <w:t xml:space="preserve">McGale LS, Smits T, Halford JCG, Harrold JA, Boyland EJ. The influence of front-of-pack portion size images on children's serving and intake of cereal. </w:t>
      </w:r>
      <w:r w:rsidRPr="00245716">
        <w:rPr>
          <w:i/>
        </w:rPr>
        <w:t>Pediatric Obesity</w:t>
      </w:r>
      <w:r w:rsidRPr="00245716">
        <w:t xml:space="preserve"> 2020; </w:t>
      </w:r>
      <w:r w:rsidRPr="00245716">
        <w:rPr>
          <w:b/>
        </w:rPr>
        <w:t>15</w:t>
      </w:r>
      <w:r w:rsidRPr="00245716">
        <w:t>(2): e12583.</w:t>
      </w:r>
    </w:p>
    <w:p w14:paraId="09C18CC8" w14:textId="77777777" w:rsidR="00245716" w:rsidRPr="00245716" w:rsidRDefault="00245716" w:rsidP="00245716">
      <w:pPr>
        <w:pStyle w:val="EndNoteBibliography"/>
        <w:spacing w:after="0"/>
      </w:pPr>
      <w:r w:rsidRPr="00245716">
        <w:t>58.</w:t>
      </w:r>
      <w:r w:rsidRPr="00245716">
        <w:tab/>
        <w:t xml:space="preserve">Norman J, Kelly B, McMahon AT, et al. Sustained impact of energy-dense TV and online food advertising on children's dietary intake: a within-subject, randomised, crossover, counter-balanced trial. </w:t>
      </w:r>
      <w:r w:rsidRPr="00245716">
        <w:rPr>
          <w:i/>
        </w:rPr>
        <w:t>International Journal of Behavioural Nutrition and Physical Activity</w:t>
      </w:r>
      <w:r w:rsidRPr="00245716">
        <w:t xml:space="preserve"> 2018a; </w:t>
      </w:r>
      <w:r w:rsidRPr="00245716">
        <w:rPr>
          <w:b/>
        </w:rPr>
        <w:t>15</w:t>
      </w:r>
      <w:r w:rsidRPr="00245716">
        <w:t>(1): 37.</w:t>
      </w:r>
    </w:p>
    <w:p w14:paraId="7F04BB96" w14:textId="77777777" w:rsidR="00245716" w:rsidRPr="00245716" w:rsidRDefault="00245716" w:rsidP="00245716">
      <w:pPr>
        <w:pStyle w:val="EndNoteBibliography"/>
        <w:spacing w:after="0"/>
      </w:pPr>
      <w:r w:rsidRPr="00245716">
        <w:t>59.</w:t>
      </w:r>
      <w:r w:rsidRPr="00245716">
        <w:tab/>
        <w:t xml:space="preserve">Smith R, Kelly B, Yeatman H, et al. Advertising Placement in Digital Game Design Influences Children’s Choices of Advertised Snacks: A Randomized Trial. </w:t>
      </w:r>
      <w:r w:rsidRPr="00245716">
        <w:rPr>
          <w:i/>
        </w:rPr>
        <w:t>Journal of the Academy of Nutrition and Dietetics</w:t>
      </w:r>
      <w:r w:rsidRPr="00245716">
        <w:t xml:space="preserve"> 2020; </w:t>
      </w:r>
      <w:r w:rsidRPr="00245716">
        <w:rPr>
          <w:b/>
        </w:rPr>
        <w:t>120</w:t>
      </w:r>
      <w:r w:rsidRPr="00245716">
        <w:t>(3): 404-13.</w:t>
      </w:r>
    </w:p>
    <w:p w14:paraId="75888A77" w14:textId="77777777" w:rsidR="00245716" w:rsidRPr="00245716" w:rsidRDefault="00245716" w:rsidP="00245716">
      <w:pPr>
        <w:pStyle w:val="EndNoteBibliography"/>
        <w:spacing w:after="0"/>
      </w:pPr>
      <w:r w:rsidRPr="00245716">
        <w:t>60.</w:t>
      </w:r>
      <w:r w:rsidRPr="00245716">
        <w:tab/>
        <w:t xml:space="preserve">Smits T, Vandebosch H. Endorsing children’s appetite for healthy foods: Celebrity versus non-celebrity spokes-characters. </w:t>
      </w:r>
      <w:r w:rsidRPr="00245716">
        <w:rPr>
          <w:i/>
        </w:rPr>
        <w:t>Communications</w:t>
      </w:r>
      <w:r w:rsidRPr="00245716">
        <w:t xml:space="preserve"> 2012; </w:t>
      </w:r>
      <w:r w:rsidRPr="00245716">
        <w:rPr>
          <w:b/>
        </w:rPr>
        <w:t>37</w:t>
      </w:r>
      <w:r w:rsidRPr="00245716">
        <w:t>(4): 371-91.</w:t>
      </w:r>
    </w:p>
    <w:p w14:paraId="18422A84" w14:textId="77777777" w:rsidR="00245716" w:rsidRPr="00245716" w:rsidRDefault="00245716" w:rsidP="00245716">
      <w:pPr>
        <w:pStyle w:val="EndNoteBibliography"/>
        <w:spacing w:after="0"/>
      </w:pPr>
      <w:r w:rsidRPr="00245716">
        <w:t>61.</w:t>
      </w:r>
      <w:r w:rsidRPr="00245716">
        <w:tab/>
        <w:t xml:space="preserve">Vecchio MG, Nikolakis A, Galasso F, Baldas S, Gregori D. Even a very intense exposure to TV advertising promoting fruit consumption is not enough to make children eat more fruit: results from an experimental study in Italy. </w:t>
      </w:r>
      <w:r w:rsidRPr="00245716">
        <w:rPr>
          <w:i/>
        </w:rPr>
        <w:t>Mediterranean Journal of Nutrition and Metabolism</w:t>
      </w:r>
      <w:r w:rsidRPr="00245716">
        <w:t xml:space="preserve"> 2019; </w:t>
      </w:r>
      <w:r w:rsidRPr="00245716">
        <w:rPr>
          <w:b/>
        </w:rPr>
        <w:t>12</w:t>
      </w:r>
      <w:r w:rsidRPr="00245716">
        <w:t>: 69-77.</w:t>
      </w:r>
    </w:p>
    <w:p w14:paraId="0215A2AA" w14:textId="77777777" w:rsidR="00245716" w:rsidRPr="00245716" w:rsidRDefault="00245716" w:rsidP="00245716">
      <w:pPr>
        <w:pStyle w:val="EndNoteBibliography"/>
        <w:spacing w:after="0"/>
      </w:pPr>
      <w:r w:rsidRPr="00245716">
        <w:t>62.</w:t>
      </w:r>
      <w:r w:rsidRPr="00245716">
        <w:tab/>
        <w:t xml:space="preserve">Dalton MA, Longacre MR, Drake KM, et al. Child-targeted fast-food television advertising exposure is linked with fast-food intake among pre-school children. </w:t>
      </w:r>
      <w:r w:rsidRPr="00245716">
        <w:rPr>
          <w:i/>
        </w:rPr>
        <w:t>Public Health Nutrition</w:t>
      </w:r>
      <w:r w:rsidRPr="00245716">
        <w:t xml:space="preserve"> 2017; </w:t>
      </w:r>
      <w:r w:rsidRPr="00245716">
        <w:rPr>
          <w:b/>
        </w:rPr>
        <w:t>20</w:t>
      </w:r>
      <w:r w:rsidRPr="00245716">
        <w:t>(9): 1548-56.</w:t>
      </w:r>
    </w:p>
    <w:p w14:paraId="7BED1130" w14:textId="77777777" w:rsidR="00245716" w:rsidRPr="00245716" w:rsidRDefault="00245716" w:rsidP="00245716">
      <w:pPr>
        <w:pStyle w:val="EndNoteBibliography"/>
        <w:spacing w:after="0"/>
      </w:pPr>
      <w:r w:rsidRPr="00245716">
        <w:t>63.</w:t>
      </w:r>
      <w:r w:rsidRPr="00245716">
        <w:tab/>
        <w:t xml:space="preserve">Emond JA, Longacre MR, Drake KM, et al. Exposure to Child-Directed TV Advertising and Preschoolers’ Intake of Advertised Cereals. </w:t>
      </w:r>
      <w:r w:rsidRPr="00245716">
        <w:rPr>
          <w:i/>
        </w:rPr>
        <w:t>American Journal of Preventive Medicine</w:t>
      </w:r>
      <w:r w:rsidRPr="00245716">
        <w:t xml:space="preserve"> 2019b; </w:t>
      </w:r>
      <w:r w:rsidRPr="00245716">
        <w:rPr>
          <w:b/>
        </w:rPr>
        <w:t>56</w:t>
      </w:r>
      <w:r w:rsidRPr="00245716">
        <w:t>(2): e35-e43.</w:t>
      </w:r>
    </w:p>
    <w:p w14:paraId="4D9005D4" w14:textId="77777777" w:rsidR="00245716" w:rsidRPr="00245716" w:rsidRDefault="00245716" w:rsidP="00245716">
      <w:pPr>
        <w:pStyle w:val="EndNoteBibliography"/>
        <w:spacing w:after="0"/>
      </w:pPr>
      <w:r w:rsidRPr="00245716">
        <w:t>64.</w:t>
      </w:r>
      <w:r w:rsidRPr="00245716">
        <w:tab/>
        <w:t xml:space="preserve">Fernandez MMY, Februhartanty J, Bardosono S. Association between food marketing exposure and consumption of confectioneries among pre-school children in Jakarta. </w:t>
      </w:r>
      <w:r w:rsidRPr="00245716">
        <w:rPr>
          <w:i/>
        </w:rPr>
        <w:t>Malaysian Journal of Nutrition</w:t>
      </w:r>
      <w:r w:rsidRPr="00245716">
        <w:t xml:space="preserve"> 2019; </w:t>
      </w:r>
      <w:r w:rsidRPr="00245716">
        <w:rPr>
          <w:b/>
        </w:rPr>
        <w:t>25</w:t>
      </w:r>
      <w:r w:rsidRPr="00245716">
        <w:t>: S63-S73.</w:t>
      </w:r>
    </w:p>
    <w:p w14:paraId="72455494" w14:textId="77777777" w:rsidR="00245716" w:rsidRPr="00245716" w:rsidRDefault="00245716" w:rsidP="00245716">
      <w:pPr>
        <w:pStyle w:val="EndNoteBibliography"/>
        <w:spacing w:after="0"/>
      </w:pPr>
      <w:r w:rsidRPr="00245716">
        <w:t>65.</w:t>
      </w:r>
      <w:r w:rsidRPr="00245716">
        <w:tab/>
        <w:t xml:space="preserve">Kelly B, Freeman B, King L, Chapman K, Baur LA, Gill T. Television advertising, not viewing, is associated with negative dietary patterns in children. </w:t>
      </w:r>
      <w:r w:rsidRPr="00245716">
        <w:rPr>
          <w:i/>
        </w:rPr>
        <w:t>Pediatric Obesity</w:t>
      </w:r>
      <w:r w:rsidRPr="00245716">
        <w:t xml:space="preserve"> 2015; </w:t>
      </w:r>
      <w:r w:rsidRPr="00245716">
        <w:rPr>
          <w:b/>
        </w:rPr>
        <w:t>11</w:t>
      </w:r>
      <w:r w:rsidRPr="00245716">
        <w:t>(2): 158-60.</w:t>
      </w:r>
    </w:p>
    <w:p w14:paraId="6E2D104B" w14:textId="77777777" w:rsidR="00245716" w:rsidRPr="00245716" w:rsidRDefault="00245716" w:rsidP="00245716">
      <w:pPr>
        <w:pStyle w:val="EndNoteBibliography"/>
        <w:spacing w:after="0"/>
      </w:pPr>
      <w:r w:rsidRPr="00245716">
        <w:t>66.</w:t>
      </w:r>
      <w:r w:rsidRPr="00245716">
        <w:tab/>
        <w:t xml:space="preserve">Minaker LM, Storey KE, Raine KD, et al. Associations between the perceived presence of vending machines and food and beverage logos in schools and adolescents’ diet and weight status. </w:t>
      </w:r>
      <w:r w:rsidRPr="00245716">
        <w:rPr>
          <w:i/>
        </w:rPr>
        <w:t>Public Health Nutrition</w:t>
      </w:r>
      <w:r w:rsidRPr="00245716">
        <w:t xml:space="preserve"> 2011; </w:t>
      </w:r>
      <w:r w:rsidRPr="00245716">
        <w:rPr>
          <w:b/>
        </w:rPr>
        <w:t>14</w:t>
      </w:r>
      <w:r w:rsidRPr="00245716">
        <w:t>(8): 1350-6.</w:t>
      </w:r>
    </w:p>
    <w:p w14:paraId="1AAB3482" w14:textId="77777777" w:rsidR="00245716" w:rsidRPr="00245716" w:rsidRDefault="00245716" w:rsidP="00245716">
      <w:pPr>
        <w:pStyle w:val="EndNoteBibliography"/>
        <w:spacing w:after="0"/>
      </w:pPr>
      <w:r w:rsidRPr="00245716">
        <w:t>67.</w:t>
      </w:r>
      <w:r w:rsidRPr="00245716">
        <w:tab/>
        <w:t xml:space="preserve">Olafsdottir S, Eiben G, Prell H, et al. Young children’s screen habits are associated with consumption of sweetened beverages independently of parental norms. </w:t>
      </w:r>
      <w:r w:rsidRPr="00245716">
        <w:rPr>
          <w:i/>
        </w:rPr>
        <w:t>International Journal of Public Health</w:t>
      </w:r>
      <w:r w:rsidRPr="00245716">
        <w:t xml:space="preserve"> 2014; </w:t>
      </w:r>
      <w:r w:rsidRPr="00245716">
        <w:rPr>
          <w:b/>
        </w:rPr>
        <w:t>59</w:t>
      </w:r>
      <w:r w:rsidRPr="00245716">
        <w:t>(1): 67-75.</w:t>
      </w:r>
    </w:p>
    <w:p w14:paraId="5F11CE56" w14:textId="77777777" w:rsidR="00245716" w:rsidRPr="00245716" w:rsidRDefault="00245716" w:rsidP="00245716">
      <w:pPr>
        <w:pStyle w:val="EndNoteBibliography"/>
        <w:spacing w:after="0"/>
      </w:pPr>
      <w:r w:rsidRPr="00245716">
        <w:lastRenderedPageBreak/>
        <w:t>68.</w:t>
      </w:r>
      <w:r w:rsidRPr="00245716">
        <w:tab/>
        <w:t xml:space="preserve">Scully M, Wakefield M, Niven P, et al. Association between food marketing exposure and adolescents’ food choices and eating behaviors. </w:t>
      </w:r>
      <w:r w:rsidRPr="00245716">
        <w:rPr>
          <w:i/>
        </w:rPr>
        <w:t>Appetite</w:t>
      </w:r>
      <w:r w:rsidRPr="00245716">
        <w:t xml:space="preserve"> 2012; </w:t>
      </w:r>
      <w:r w:rsidRPr="00245716">
        <w:rPr>
          <w:b/>
        </w:rPr>
        <w:t>58</w:t>
      </w:r>
      <w:r w:rsidRPr="00245716">
        <w:t>(1): 1-5.</w:t>
      </w:r>
    </w:p>
    <w:p w14:paraId="643FBED6" w14:textId="77777777" w:rsidR="00245716" w:rsidRPr="00245716" w:rsidRDefault="00245716" w:rsidP="00245716">
      <w:pPr>
        <w:pStyle w:val="EndNoteBibliography"/>
        <w:spacing w:after="0"/>
      </w:pPr>
      <w:r w:rsidRPr="00245716">
        <w:t>69.</w:t>
      </w:r>
      <w:r w:rsidRPr="00245716">
        <w:tab/>
        <w:t xml:space="preserve">Silva RNMT, Duarte DA, de Oliveira AMG. The influence of television on the food habits of schoolchildren and its association with dental caries. </w:t>
      </w:r>
      <w:r w:rsidRPr="00245716">
        <w:rPr>
          <w:i/>
        </w:rPr>
        <w:t>Clinical and Experimental Dental Research</w:t>
      </w:r>
      <w:r w:rsidRPr="00245716">
        <w:t xml:space="preserve"> 2020; </w:t>
      </w:r>
      <w:r w:rsidRPr="00245716">
        <w:rPr>
          <w:b/>
        </w:rPr>
        <w:t>6</w:t>
      </w:r>
      <w:r w:rsidRPr="00245716">
        <w:t>(1): 24-32.</w:t>
      </w:r>
    </w:p>
    <w:p w14:paraId="3CB86240" w14:textId="77777777" w:rsidR="00245716" w:rsidRPr="00245716" w:rsidRDefault="00245716" w:rsidP="00245716">
      <w:pPr>
        <w:pStyle w:val="EndNoteBibliography"/>
        <w:spacing w:after="0"/>
      </w:pPr>
      <w:r w:rsidRPr="00245716">
        <w:t>70.</w:t>
      </w:r>
      <w:r w:rsidRPr="00245716">
        <w:tab/>
        <w:t xml:space="preserve">Aerts G, Smits T. Do depicted suggestions of portion size on-pack impact how much (un)healthy food children consume. </w:t>
      </w:r>
      <w:r w:rsidRPr="00245716">
        <w:rPr>
          <w:i/>
        </w:rPr>
        <w:t>International Journal of Consumer Studies</w:t>
      </w:r>
      <w:r w:rsidRPr="00245716">
        <w:t xml:space="preserve"> 2019; </w:t>
      </w:r>
      <w:r w:rsidRPr="00245716">
        <w:rPr>
          <w:b/>
        </w:rPr>
        <w:t>43</w:t>
      </w:r>
      <w:r w:rsidRPr="00245716">
        <w:t>(3): 237-44.</w:t>
      </w:r>
    </w:p>
    <w:p w14:paraId="2ECC492E" w14:textId="77777777" w:rsidR="00245716" w:rsidRPr="00245716" w:rsidRDefault="00245716" w:rsidP="00245716">
      <w:pPr>
        <w:pStyle w:val="EndNoteBibliography"/>
        <w:spacing w:after="0"/>
      </w:pPr>
      <w:r w:rsidRPr="00245716">
        <w:t>71.</w:t>
      </w:r>
      <w:r w:rsidRPr="00245716">
        <w:tab/>
        <w:t xml:space="preserve">Boyland EJ, Harrold JA, Dovey TM, et al. Food Choice and Overconsumption: Effect of a Premium Sports Celebrity Endorser. </w:t>
      </w:r>
      <w:r w:rsidRPr="00245716">
        <w:rPr>
          <w:i/>
        </w:rPr>
        <w:t>The Journal of Pediatrics</w:t>
      </w:r>
      <w:r w:rsidRPr="00245716">
        <w:t xml:space="preserve"> 2013; </w:t>
      </w:r>
      <w:r w:rsidRPr="00245716">
        <w:rPr>
          <w:b/>
        </w:rPr>
        <w:t>163</w:t>
      </w:r>
      <w:r w:rsidRPr="00245716">
        <w:t>(2): 339-43.</w:t>
      </w:r>
    </w:p>
    <w:p w14:paraId="32D96FB3" w14:textId="77777777" w:rsidR="00245716" w:rsidRPr="00245716" w:rsidRDefault="00245716" w:rsidP="00245716">
      <w:pPr>
        <w:pStyle w:val="EndNoteBibliography"/>
        <w:spacing w:after="0"/>
      </w:pPr>
      <w:r w:rsidRPr="00245716">
        <w:t>72.</w:t>
      </w:r>
      <w:r w:rsidRPr="00245716">
        <w:tab/>
        <w:t xml:space="preserve">Brown CL, Matherne CE, Bulik CM, et al. Influence of product placement in children's movies on children's snack choices. </w:t>
      </w:r>
      <w:r w:rsidRPr="00245716">
        <w:rPr>
          <w:i/>
        </w:rPr>
        <w:t>Appetite</w:t>
      </w:r>
      <w:r w:rsidRPr="00245716">
        <w:t xml:space="preserve"> 2017; </w:t>
      </w:r>
      <w:r w:rsidRPr="00245716">
        <w:rPr>
          <w:b/>
        </w:rPr>
        <w:t>114</w:t>
      </w:r>
      <w:r w:rsidRPr="00245716">
        <w:t>: 118-24.</w:t>
      </w:r>
    </w:p>
    <w:p w14:paraId="130F3B2F" w14:textId="77777777" w:rsidR="00245716" w:rsidRPr="00245716" w:rsidRDefault="00245716" w:rsidP="00245716">
      <w:pPr>
        <w:pStyle w:val="EndNoteBibliography"/>
        <w:spacing w:after="0"/>
      </w:pPr>
      <w:r w:rsidRPr="00245716">
        <w:t>73.</w:t>
      </w:r>
      <w:r w:rsidRPr="00245716">
        <w:tab/>
        <w:t xml:space="preserve">Dovey TM, Taylor L, Stow R, Boyland EJ, Halford JCG. Responsiveness to healthy television (TV) food advertisements/commercials is only evident in children under the age of seven with low food neophobia. </w:t>
      </w:r>
      <w:r w:rsidRPr="00245716">
        <w:rPr>
          <w:i/>
        </w:rPr>
        <w:t>Appetite</w:t>
      </w:r>
      <w:r w:rsidRPr="00245716">
        <w:t xml:space="preserve"> 2011; </w:t>
      </w:r>
      <w:r w:rsidRPr="00245716">
        <w:rPr>
          <w:b/>
        </w:rPr>
        <w:t>56</w:t>
      </w:r>
      <w:r w:rsidRPr="00245716">
        <w:t>(2): 440-6.</w:t>
      </w:r>
    </w:p>
    <w:p w14:paraId="3F8DDB9D" w14:textId="77777777" w:rsidR="00245716" w:rsidRPr="00245716" w:rsidRDefault="00245716" w:rsidP="00245716">
      <w:pPr>
        <w:pStyle w:val="EndNoteBibliography"/>
        <w:spacing w:after="0"/>
      </w:pPr>
      <w:r w:rsidRPr="00245716">
        <w:t>74.</w:t>
      </w:r>
      <w:r w:rsidRPr="00245716">
        <w:tab/>
        <w:t xml:space="preserve">Leonard B, Campbell MC, Manning KC. Kids, Caregivers, and Cartoons: The Impact of Licensed Characters on Food Choices and Consumption. </w:t>
      </w:r>
      <w:r w:rsidRPr="00245716">
        <w:rPr>
          <w:i/>
        </w:rPr>
        <w:t>Journal of Public Policy &amp; Marketing</w:t>
      </w:r>
      <w:r w:rsidRPr="00245716">
        <w:t xml:space="preserve"> 2019; </w:t>
      </w:r>
      <w:r w:rsidRPr="00245716">
        <w:rPr>
          <w:b/>
        </w:rPr>
        <w:t>38</w:t>
      </w:r>
      <w:r w:rsidRPr="00245716">
        <w:t>(2): 214-31.</w:t>
      </w:r>
    </w:p>
    <w:p w14:paraId="62FA5E74" w14:textId="77777777" w:rsidR="00245716" w:rsidRPr="00245716" w:rsidRDefault="00245716" w:rsidP="00245716">
      <w:pPr>
        <w:pStyle w:val="EndNoteBibliography"/>
        <w:spacing w:after="0"/>
      </w:pPr>
      <w:r w:rsidRPr="00245716">
        <w:t>75.</w:t>
      </w:r>
      <w:r w:rsidRPr="00245716">
        <w:tab/>
        <w:t xml:space="preserve">Masserot C, Brée J. Publicité et obésité enfantine. L'impact des annonces publicitaires télévisées sur les choix alimentaires des enfants. </w:t>
      </w:r>
      <w:r w:rsidRPr="00245716">
        <w:rPr>
          <w:i/>
        </w:rPr>
        <w:t>Management &amp; Avenir</w:t>
      </w:r>
      <w:r w:rsidRPr="00245716">
        <w:t xml:space="preserve"> 2010; </w:t>
      </w:r>
      <w:r w:rsidRPr="00245716">
        <w:rPr>
          <w:b/>
        </w:rPr>
        <w:t>37</w:t>
      </w:r>
      <w:r w:rsidRPr="00245716">
        <w:t>(7): 97-119.</w:t>
      </w:r>
    </w:p>
    <w:p w14:paraId="26529597" w14:textId="77777777" w:rsidR="00245716" w:rsidRPr="00245716" w:rsidRDefault="00245716" w:rsidP="00245716">
      <w:pPr>
        <w:pStyle w:val="EndNoteBibliography"/>
        <w:spacing w:after="0"/>
      </w:pPr>
      <w:r w:rsidRPr="00245716">
        <w:t>76.</w:t>
      </w:r>
      <w:r w:rsidRPr="00245716">
        <w:tab/>
        <w:t xml:space="preserve">Arendt F, Naderer B, Abdollahi M, Mittelberger A, Surzhyk O, Zhou L. Television Commercials and Fading Behavioral Brand Choice Effects in Austrian Children. </w:t>
      </w:r>
      <w:r w:rsidRPr="00245716">
        <w:rPr>
          <w:i/>
        </w:rPr>
        <w:t>Journal of Children and Media</w:t>
      </w:r>
      <w:r w:rsidRPr="00245716">
        <w:t xml:space="preserve"> 2015; </w:t>
      </w:r>
      <w:r w:rsidRPr="00245716">
        <w:rPr>
          <w:b/>
        </w:rPr>
        <w:t>9</w:t>
      </w:r>
      <w:r w:rsidRPr="00245716">
        <w:t>(4): 435-52.</w:t>
      </w:r>
    </w:p>
    <w:p w14:paraId="5AD512C7" w14:textId="77777777" w:rsidR="00245716" w:rsidRPr="00245716" w:rsidRDefault="00245716" w:rsidP="00245716">
      <w:pPr>
        <w:pStyle w:val="EndNoteBibliography"/>
        <w:spacing w:after="0"/>
      </w:pPr>
      <w:r w:rsidRPr="00245716">
        <w:t>77.</w:t>
      </w:r>
      <w:r w:rsidRPr="00245716">
        <w:tab/>
        <w:t xml:space="preserve">Boyland EJ, Kavanagh-Safran M, Halford JCG. Exposure to ‘healthy’ fast food meal bundles in television advertisements promotes liking for fast food but not healthier choices in children. </w:t>
      </w:r>
      <w:r w:rsidRPr="00245716">
        <w:rPr>
          <w:i/>
        </w:rPr>
        <w:t>British Journal of Nutrition</w:t>
      </w:r>
      <w:r w:rsidRPr="00245716">
        <w:t xml:space="preserve"> 2015; </w:t>
      </w:r>
      <w:r w:rsidRPr="00245716">
        <w:rPr>
          <w:b/>
        </w:rPr>
        <w:t>113</w:t>
      </w:r>
      <w:r w:rsidRPr="00245716">
        <w:t>(6): 1012-8.</w:t>
      </w:r>
    </w:p>
    <w:p w14:paraId="44D21E34" w14:textId="77777777" w:rsidR="00245716" w:rsidRPr="00245716" w:rsidRDefault="00245716" w:rsidP="00245716">
      <w:pPr>
        <w:pStyle w:val="EndNoteBibliography"/>
        <w:spacing w:after="0"/>
      </w:pPr>
      <w:r w:rsidRPr="00245716">
        <w:t>78.</w:t>
      </w:r>
      <w:r w:rsidRPr="00245716">
        <w:tab/>
        <w:t xml:space="preserve">Bruce AS, Pruitt SW, Ha O-R, et al. The Influence of Televised Food Commercials on Children's Food Choices: Evidence from Ventromedial Prefrontal Cortex Activations. </w:t>
      </w:r>
      <w:r w:rsidRPr="00245716">
        <w:rPr>
          <w:i/>
        </w:rPr>
        <w:t>The Journal of Pediatrics</w:t>
      </w:r>
      <w:r w:rsidRPr="00245716">
        <w:t xml:space="preserve"> 2016; </w:t>
      </w:r>
      <w:r w:rsidRPr="00245716">
        <w:rPr>
          <w:b/>
        </w:rPr>
        <w:t>177</w:t>
      </w:r>
      <w:r w:rsidRPr="00245716">
        <w:t>: 27-32.e1.</w:t>
      </w:r>
    </w:p>
    <w:p w14:paraId="6F7DACC6" w14:textId="77777777" w:rsidR="00245716" w:rsidRPr="00245716" w:rsidRDefault="00245716" w:rsidP="00245716">
      <w:pPr>
        <w:pStyle w:val="EndNoteBibliography"/>
        <w:spacing w:after="0"/>
      </w:pPr>
      <w:r w:rsidRPr="00245716">
        <w:t>79.</w:t>
      </w:r>
      <w:r w:rsidRPr="00245716">
        <w:tab/>
        <w:t xml:space="preserve">Dias M, Agante L. Can advergames boost children's healthier eating habits? A comparison between healthy and non-healthy food. </w:t>
      </w:r>
      <w:r w:rsidRPr="00245716">
        <w:rPr>
          <w:i/>
        </w:rPr>
        <w:t>Journal of Consumer Behaviour</w:t>
      </w:r>
      <w:r w:rsidRPr="00245716">
        <w:t xml:space="preserve"> 2011; </w:t>
      </w:r>
      <w:r w:rsidRPr="00245716">
        <w:rPr>
          <w:b/>
        </w:rPr>
        <w:t>10</w:t>
      </w:r>
      <w:r w:rsidRPr="00245716">
        <w:t>(3): 152-60.</w:t>
      </w:r>
    </w:p>
    <w:p w14:paraId="31DCA0C6" w14:textId="77777777" w:rsidR="00245716" w:rsidRPr="00245716" w:rsidRDefault="00245716" w:rsidP="00245716">
      <w:pPr>
        <w:pStyle w:val="EndNoteBibliography"/>
        <w:spacing w:after="0"/>
      </w:pPr>
      <w:r w:rsidRPr="00245716">
        <w:t>80.</w:t>
      </w:r>
      <w:r w:rsidRPr="00245716">
        <w:tab/>
        <w:t xml:space="preserve">Dixon H, Niven P, Scully M, Wakefield M. Food marketing with movie character toys: Effects on young children's preferences for unhealthy and healthier fast food meals. </w:t>
      </w:r>
      <w:r w:rsidRPr="00245716">
        <w:rPr>
          <w:i/>
        </w:rPr>
        <w:t>Appetite</w:t>
      </w:r>
      <w:r w:rsidRPr="00245716">
        <w:t xml:space="preserve"> 2017; </w:t>
      </w:r>
      <w:r w:rsidRPr="00245716">
        <w:rPr>
          <w:b/>
        </w:rPr>
        <w:t>117</w:t>
      </w:r>
      <w:r w:rsidRPr="00245716">
        <w:t>: 342-50.</w:t>
      </w:r>
    </w:p>
    <w:p w14:paraId="292B9564" w14:textId="77777777" w:rsidR="00245716" w:rsidRPr="00245716" w:rsidRDefault="00245716" w:rsidP="00245716">
      <w:pPr>
        <w:pStyle w:val="EndNoteBibliography"/>
        <w:spacing w:after="0"/>
      </w:pPr>
      <w:r w:rsidRPr="00245716">
        <w:t>81.</w:t>
      </w:r>
      <w:r w:rsidRPr="00245716">
        <w:tab/>
        <w:t xml:space="preserve">Dixon H, Scully M, Niven P, et al. Effects of nutrient content claims, sports celebrity endorsements and premium offers on pre-adolescent children's food preferences: experimental research. </w:t>
      </w:r>
      <w:r w:rsidRPr="00245716">
        <w:rPr>
          <w:i/>
        </w:rPr>
        <w:t>Pediatric Obesity</w:t>
      </w:r>
      <w:r w:rsidRPr="00245716">
        <w:t xml:space="preserve"> 2014; </w:t>
      </w:r>
      <w:r w:rsidRPr="00245716">
        <w:rPr>
          <w:b/>
        </w:rPr>
        <w:t>9</w:t>
      </w:r>
      <w:r w:rsidRPr="00245716">
        <w:t>(2): e47-e57.</w:t>
      </w:r>
    </w:p>
    <w:p w14:paraId="400AAB5B" w14:textId="77777777" w:rsidR="00245716" w:rsidRPr="00245716" w:rsidRDefault="00245716" w:rsidP="00245716">
      <w:pPr>
        <w:pStyle w:val="EndNoteBibliography"/>
        <w:spacing w:after="0"/>
      </w:pPr>
      <w:r w:rsidRPr="00245716">
        <w:t>82.</w:t>
      </w:r>
      <w:r w:rsidRPr="00245716">
        <w:tab/>
        <w:t xml:space="preserve">Ferguson CJ, Contreras S, Kilburn M. Advertising and fictional media effects on healthy eating choices in early and later childhood. </w:t>
      </w:r>
      <w:r w:rsidRPr="00245716">
        <w:rPr>
          <w:i/>
        </w:rPr>
        <w:t>Psychology of Popular Media Culture</w:t>
      </w:r>
      <w:r w:rsidRPr="00245716">
        <w:t xml:space="preserve"> 2014; </w:t>
      </w:r>
      <w:r w:rsidRPr="00245716">
        <w:rPr>
          <w:b/>
        </w:rPr>
        <w:t>3</w:t>
      </w:r>
      <w:r w:rsidRPr="00245716">
        <w:t>(3): 164-73.</w:t>
      </w:r>
    </w:p>
    <w:p w14:paraId="1F696D9D" w14:textId="77777777" w:rsidR="00245716" w:rsidRPr="00245716" w:rsidRDefault="00245716" w:rsidP="00245716">
      <w:pPr>
        <w:pStyle w:val="EndNoteBibliography"/>
        <w:spacing w:after="0"/>
      </w:pPr>
      <w:r w:rsidRPr="00245716">
        <w:t>83.</w:t>
      </w:r>
      <w:r w:rsidRPr="00245716">
        <w:tab/>
        <w:t xml:space="preserve">Ferguson CJ, Muñoz ME, Medrano MR. Advertising Influences on Young Children’s Food Choices and Parental Influence. </w:t>
      </w:r>
      <w:r w:rsidRPr="00245716">
        <w:rPr>
          <w:i/>
        </w:rPr>
        <w:t>The Journal of Pediatrics</w:t>
      </w:r>
      <w:r w:rsidRPr="00245716">
        <w:t xml:space="preserve"> 2012; </w:t>
      </w:r>
      <w:r w:rsidRPr="00245716">
        <w:rPr>
          <w:b/>
        </w:rPr>
        <w:t>160</w:t>
      </w:r>
      <w:r w:rsidRPr="00245716">
        <w:t>(3): 452-5.</w:t>
      </w:r>
    </w:p>
    <w:p w14:paraId="000DCFE8" w14:textId="77777777" w:rsidR="00245716" w:rsidRPr="00245716" w:rsidRDefault="00245716" w:rsidP="00245716">
      <w:pPr>
        <w:pStyle w:val="EndNoteBibliography"/>
        <w:spacing w:after="0"/>
      </w:pPr>
      <w:r w:rsidRPr="00245716">
        <w:t>84.</w:t>
      </w:r>
      <w:r w:rsidRPr="00245716">
        <w:tab/>
        <w:t xml:space="preserve">Gatou T, Mamai-Homata E, Koletsi-Kounari H, Polychronopoulou A. The short-term effects of television advertisements of cariogenic foods on children's dietary choices. </w:t>
      </w:r>
      <w:r w:rsidRPr="00245716">
        <w:rPr>
          <w:i/>
        </w:rPr>
        <w:t>International Dental Journal</w:t>
      </w:r>
      <w:r w:rsidRPr="00245716">
        <w:t xml:space="preserve"> 2016; </w:t>
      </w:r>
      <w:r w:rsidRPr="00245716">
        <w:rPr>
          <w:b/>
        </w:rPr>
        <w:t>66</w:t>
      </w:r>
      <w:r w:rsidRPr="00245716">
        <w:t>(5): 287-94.</w:t>
      </w:r>
    </w:p>
    <w:p w14:paraId="61BF2CA5" w14:textId="77777777" w:rsidR="00245716" w:rsidRPr="00245716" w:rsidRDefault="00245716" w:rsidP="00245716">
      <w:pPr>
        <w:pStyle w:val="EndNoteBibliography"/>
        <w:spacing w:after="0"/>
      </w:pPr>
      <w:r w:rsidRPr="00245716">
        <w:t>85.</w:t>
      </w:r>
      <w:r w:rsidRPr="00245716">
        <w:tab/>
        <w:t xml:space="preserve">Hobin EP, Hammond DG, Daniel S, Hanning RM, Manske SR. The Happy Meal® Effect: The Impact of Toy Premiums on Healthy Eating Among Children in Ontario, Canada. </w:t>
      </w:r>
      <w:r w:rsidRPr="00245716">
        <w:rPr>
          <w:i/>
        </w:rPr>
        <w:t>Canadian Journal of Public Health</w:t>
      </w:r>
      <w:r w:rsidRPr="00245716">
        <w:t xml:space="preserve"> 2012; </w:t>
      </w:r>
      <w:r w:rsidRPr="00245716">
        <w:rPr>
          <w:b/>
        </w:rPr>
        <w:t>103</w:t>
      </w:r>
      <w:r w:rsidRPr="00245716">
        <w:t>(4): e244-e8.</w:t>
      </w:r>
    </w:p>
    <w:p w14:paraId="41F0E090" w14:textId="77777777" w:rsidR="00245716" w:rsidRPr="00245716" w:rsidRDefault="00245716" w:rsidP="00245716">
      <w:pPr>
        <w:pStyle w:val="EndNoteBibliography"/>
        <w:spacing w:after="0"/>
      </w:pPr>
      <w:r w:rsidRPr="00245716">
        <w:lastRenderedPageBreak/>
        <w:t>86.</w:t>
      </w:r>
      <w:r w:rsidRPr="00245716">
        <w:tab/>
        <w:t xml:space="preserve">Matthes J, Naderer B. Children's consumption behavior in response to food product placements in movies. </w:t>
      </w:r>
      <w:r w:rsidRPr="00245716">
        <w:rPr>
          <w:i/>
        </w:rPr>
        <w:t>Journal of Consumer Behaviour</w:t>
      </w:r>
      <w:r w:rsidRPr="00245716">
        <w:t xml:space="preserve"> 2015; </w:t>
      </w:r>
      <w:r w:rsidRPr="00245716">
        <w:rPr>
          <w:b/>
        </w:rPr>
        <w:t>14</w:t>
      </w:r>
      <w:r w:rsidRPr="00245716">
        <w:t>(2): 127-36.</w:t>
      </w:r>
    </w:p>
    <w:p w14:paraId="18548AA6" w14:textId="77777777" w:rsidR="00245716" w:rsidRPr="00245716" w:rsidRDefault="00245716" w:rsidP="00245716">
      <w:pPr>
        <w:pStyle w:val="EndNoteBibliography"/>
        <w:spacing w:after="0"/>
      </w:pPr>
      <w:r w:rsidRPr="00245716">
        <w:t>87.</w:t>
      </w:r>
      <w:r w:rsidRPr="00245716">
        <w:tab/>
        <w:t xml:space="preserve">McDarby F, O'Hora D, O'Shea D, Byrne M. Taking the sweetness out of the ‘Share a Coke’ marketing campaign: the influence of personalized labelling on elementary school children's bottled drink choices. </w:t>
      </w:r>
      <w:r w:rsidRPr="00245716">
        <w:rPr>
          <w:i/>
        </w:rPr>
        <w:t>Pediatric Obesity</w:t>
      </w:r>
      <w:r w:rsidRPr="00245716">
        <w:t xml:space="preserve"> 2018; </w:t>
      </w:r>
      <w:r w:rsidRPr="00245716">
        <w:rPr>
          <w:b/>
        </w:rPr>
        <w:t>13</w:t>
      </w:r>
      <w:r w:rsidRPr="00245716">
        <w:t>(1): 63-9.</w:t>
      </w:r>
    </w:p>
    <w:p w14:paraId="1ED910B8" w14:textId="77777777" w:rsidR="00245716" w:rsidRPr="00245716" w:rsidRDefault="00245716" w:rsidP="00245716">
      <w:pPr>
        <w:pStyle w:val="EndNoteBibliography"/>
        <w:spacing w:after="0"/>
      </w:pPr>
      <w:r w:rsidRPr="00245716">
        <w:t>88.</w:t>
      </w:r>
      <w:r w:rsidRPr="00245716">
        <w:tab/>
        <w:t xml:space="preserve">Naderer B, Matthes J, Binder A, et al. Shaping children's healthy eating habits with food placements? Food placements of high and low nutritional value in cartoons, Children's BMI, food-related parental mediation strategies, and food choice. </w:t>
      </w:r>
      <w:r w:rsidRPr="00245716">
        <w:rPr>
          <w:i/>
        </w:rPr>
        <w:t>Appetite</w:t>
      </w:r>
      <w:r w:rsidRPr="00245716">
        <w:t xml:space="preserve"> 2018a; </w:t>
      </w:r>
      <w:r w:rsidRPr="00245716">
        <w:rPr>
          <w:b/>
        </w:rPr>
        <w:t>120</w:t>
      </w:r>
      <w:r w:rsidRPr="00245716">
        <w:t>: 644-53.</w:t>
      </w:r>
    </w:p>
    <w:p w14:paraId="1EDEA0B8" w14:textId="77777777" w:rsidR="00245716" w:rsidRPr="00245716" w:rsidRDefault="00245716" w:rsidP="00245716">
      <w:pPr>
        <w:pStyle w:val="EndNoteBibliography"/>
        <w:spacing w:after="0"/>
      </w:pPr>
      <w:r w:rsidRPr="00245716">
        <w:t>89.</w:t>
      </w:r>
      <w:r w:rsidRPr="00245716">
        <w:tab/>
        <w:t xml:space="preserve">Naderer B, Matthes J, Marquart F, Mayrhofer M. Children's attitudinal and behavioral reactions to product placements: investigating the role of placement frequency, placement integration, and parental mediation. </w:t>
      </w:r>
      <w:r w:rsidRPr="00245716">
        <w:rPr>
          <w:i/>
        </w:rPr>
        <w:t>International Journal of Advertising</w:t>
      </w:r>
      <w:r w:rsidRPr="00245716">
        <w:t xml:space="preserve"> 2018c; </w:t>
      </w:r>
      <w:r w:rsidRPr="00245716">
        <w:rPr>
          <w:b/>
        </w:rPr>
        <w:t>37</w:t>
      </w:r>
      <w:r w:rsidRPr="00245716">
        <w:t>(2): 236-55.</w:t>
      </w:r>
    </w:p>
    <w:p w14:paraId="0058997B" w14:textId="77777777" w:rsidR="00245716" w:rsidRPr="00245716" w:rsidRDefault="00245716" w:rsidP="00245716">
      <w:pPr>
        <w:pStyle w:val="EndNoteBibliography"/>
        <w:spacing w:after="0"/>
      </w:pPr>
      <w:r w:rsidRPr="00245716">
        <w:t>90.</w:t>
      </w:r>
      <w:r w:rsidRPr="00245716">
        <w:tab/>
        <w:t xml:space="preserve">Naderer B, Matthes J, Zeller P. Placing snacks in children's movies: cognitive, evaluative, and conative effects of product placements with character product interaction. </w:t>
      </w:r>
      <w:r w:rsidRPr="00245716">
        <w:rPr>
          <w:i/>
        </w:rPr>
        <w:t>International Journal of Advertising</w:t>
      </w:r>
      <w:r w:rsidRPr="00245716">
        <w:t xml:space="preserve"> 2018b; </w:t>
      </w:r>
      <w:r w:rsidRPr="00245716">
        <w:rPr>
          <w:b/>
        </w:rPr>
        <w:t>37</w:t>
      </w:r>
      <w:r w:rsidRPr="00245716">
        <w:t>(6): 852-70.</w:t>
      </w:r>
    </w:p>
    <w:p w14:paraId="163CD963" w14:textId="77777777" w:rsidR="00245716" w:rsidRPr="00245716" w:rsidRDefault="00245716" w:rsidP="00245716">
      <w:pPr>
        <w:pStyle w:val="EndNoteBibliography"/>
        <w:spacing w:after="0"/>
      </w:pPr>
      <w:r w:rsidRPr="00245716">
        <w:t>91.</w:t>
      </w:r>
      <w:r w:rsidRPr="00245716">
        <w:tab/>
        <w:t xml:space="preserve">Putnam MM, Cotto CE, Calvert SL. Character Apps for Children's Snacks: Effects of Character Awareness on Snack Selection and Consumption Patterns. </w:t>
      </w:r>
      <w:r w:rsidRPr="00245716">
        <w:rPr>
          <w:i/>
        </w:rPr>
        <w:t>Games for Health Journal</w:t>
      </w:r>
      <w:r w:rsidRPr="00245716">
        <w:t xml:space="preserve"> 2018; </w:t>
      </w:r>
      <w:r w:rsidRPr="00245716">
        <w:rPr>
          <w:b/>
        </w:rPr>
        <w:t>7</w:t>
      </w:r>
      <w:r w:rsidRPr="00245716">
        <w:t>(2): 116-20.</w:t>
      </w:r>
    </w:p>
    <w:p w14:paraId="10D2EC3D" w14:textId="77777777" w:rsidR="00245716" w:rsidRPr="00245716" w:rsidRDefault="00245716" w:rsidP="00245716">
      <w:pPr>
        <w:pStyle w:val="EndNoteBibliography"/>
        <w:spacing w:after="0"/>
      </w:pPr>
      <w:r w:rsidRPr="00245716">
        <w:t>92.</w:t>
      </w:r>
      <w:r w:rsidRPr="00245716">
        <w:tab/>
        <w:t xml:space="preserve">Royne MB, Kowalczyk CM, Levy M, Fox AK. Milk, juice, or cola? Exploring the effect of product placement on children’s attitudes and behavior. </w:t>
      </w:r>
      <w:r w:rsidRPr="00245716">
        <w:rPr>
          <w:i/>
        </w:rPr>
        <w:t>Health Marketing Quarterly</w:t>
      </w:r>
      <w:r w:rsidRPr="00245716">
        <w:t xml:space="preserve"> 2017; </w:t>
      </w:r>
      <w:r w:rsidRPr="00245716">
        <w:rPr>
          <w:b/>
        </w:rPr>
        <w:t>34</w:t>
      </w:r>
      <w:r w:rsidRPr="00245716">
        <w:t>(2): 128-41.</w:t>
      </w:r>
    </w:p>
    <w:p w14:paraId="65DA7405" w14:textId="77777777" w:rsidR="00245716" w:rsidRPr="00245716" w:rsidRDefault="00245716" w:rsidP="00245716">
      <w:pPr>
        <w:pStyle w:val="EndNoteBibliography"/>
        <w:spacing w:after="0"/>
      </w:pPr>
      <w:r w:rsidRPr="00245716">
        <w:t>93.</w:t>
      </w:r>
      <w:r w:rsidRPr="00245716">
        <w:tab/>
        <w:t xml:space="preserve">Tarabashkina L, Quester P, Crouch R. Food advertising, children’s food choices and obesity: interplay of cognitive defences and product evaluation: an experimental study. </w:t>
      </w:r>
      <w:r w:rsidRPr="00245716">
        <w:rPr>
          <w:i/>
        </w:rPr>
        <w:t>International Journal of Obesity</w:t>
      </w:r>
      <w:r w:rsidRPr="00245716">
        <w:t xml:space="preserve"> 2016a; </w:t>
      </w:r>
      <w:r w:rsidRPr="00245716">
        <w:rPr>
          <w:b/>
        </w:rPr>
        <w:t>40</w:t>
      </w:r>
      <w:r w:rsidRPr="00245716">
        <w:t>(4): 581-6.</w:t>
      </w:r>
    </w:p>
    <w:p w14:paraId="428DA9D4" w14:textId="77777777" w:rsidR="00245716" w:rsidRPr="00245716" w:rsidRDefault="00245716" w:rsidP="00245716">
      <w:pPr>
        <w:pStyle w:val="EndNoteBibliography"/>
        <w:spacing w:after="0"/>
      </w:pPr>
      <w:r w:rsidRPr="00245716">
        <w:t>94.</w:t>
      </w:r>
      <w:r w:rsidRPr="00245716">
        <w:tab/>
        <w:t xml:space="preserve">Toomey DA, Francis AL. Branded product placement and pre‐teenaged consumers: influence on brand preference and choice. </w:t>
      </w:r>
      <w:r w:rsidRPr="00245716">
        <w:rPr>
          <w:i/>
        </w:rPr>
        <w:t>Young Consumers</w:t>
      </w:r>
      <w:r w:rsidRPr="00245716">
        <w:t xml:space="preserve"> 2013; </w:t>
      </w:r>
      <w:r w:rsidRPr="00245716">
        <w:rPr>
          <w:b/>
        </w:rPr>
        <w:t>14</w:t>
      </w:r>
      <w:r w:rsidRPr="00245716">
        <w:t>(2): 180-92.</w:t>
      </w:r>
    </w:p>
    <w:p w14:paraId="03D11319" w14:textId="77777777" w:rsidR="00245716" w:rsidRPr="00245716" w:rsidRDefault="00245716" w:rsidP="00245716">
      <w:pPr>
        <w:pStyle w:val="EndNoteBibliography"/>
        <w:spacing w:after="0"/>
      </w:pPr>
      <w:r w:rsidRPr="00245716">
        <w:t>95.</w:t>
      </w:r>
      <w:r w:rsidRPr="00245716">
        <w:tab/>
        <w:t xml:space="preserve">Ülger B. Packages with Cartoon Trade Characters Versus Advertising: An Empirical Examination of Preschoolers' Food Preferences. </w:t>
      </w:r>
      <w:r w:rsidRPr="00245716">
        <w:rPr>
          <w:i/>
        </w:rPr>
        <w:t>Journal of Food Products Marketing</w:t>
      </w:r>
      <w:r w:rsidRPr="00245716">
        <w:t xml:space="preserve"> 2008; </w:t>
      </w:r>
      <w:r w:rsidRPr="00245716">
        <w:rPr>
          <w:b/>
        </w:rPr>
        <w:t>15</w:t>
      </w:r>
      <w:r w:rsidRPr="00245716">
        <w:t>(1): 104-17.</w:t>
      </w:r>
    </w:p>
    <w:p w14:paraId="6FE09D6C" w14:textId="77777777" w:rsidR="00245716" w:rsidRPr="00245716" w:rsidRDefault="00245716" w:rsidP="00245716">
      <w:pPr>
        <w:pStyle w:val="EndNoteBibliography"/>
        <w:spacing w:after="0"/>
      </w:pPr>
      <w:r w:rsidRPr="00245716">
        <w:t>96.</w:t>
      </w:r>
      <w:r w:rsidRPr="00245716">
        <w:tab/>
        <w:t xml:space="preserve">Uribe R, Fuentes-García A. The effects of TV unhealthy food brand placement on children. Its separate and joint effect with advertising. </w:t>
      </w:r>
      <w:r w:rsidRPr="00245716">
        <w:rPr>
          <w:i/>
        </w:rPr>
        <w:t>Appetite</w:t>
      </w:r>
      <w:r w:rsidRPr="00245716">
        <w:t xml:space="preserve"> 2015; </w:t>
      </w:r>
      <w:r w:rsidRPr="00245716">
        <w:rPr>
          <w:b/>
        </w:rPr>
        <w:t>91</w:t>
      </w:r>
      <w:r w:rsidRPr="00245716">
        <w:t>: 165-72.</w:t>
      </w:r>
    </w:p>
    <w:p w14:paraId="154131AE" w14:textId="77777777" w:rsidR="00245716" w:rsidRPr="00245716" w:rsidRDefault="00245716" w:rsidP="00245716">
      <w:pPr>
        <w:pStyle w:val="EndNoteBibliography"/>
        <w:spacing w:after="0"/>
      </w:pPr>
      <w:r w:rsidRPr="00245716">
        <w:t>97.</w:t>
      </w:r>
      <w:r w:rsidRPr="00245716">
        <w:tab/>
        <w:t xml:space="preserve">Agante L, Pascoal A. How much is “too much” for a brand to use an advergame with children? </w:t>
      </w:r>
      <w:r w:rsidRPr="00245716">
        <w:rPr>
          <w:i/>
        </w:rPr>
        <w:t>Journal of Product &amp; Brand Management</w:t>
      </w:r>
      <w:r w:rsidRPr="00245716">
        <w:t xml:space="preserve"> 2019; </w:t>
      </w:r>
      <w:r w:rsidRPr="00245716">
        <w:rPr>
          <w:b/>
        </w:rPr>
        <w:t>28</w:t>
      </w:r>
      <w:r w:rsidRPr="00245716">
        <w:t>(2): 287-99.</w:t>
      </w:r>
    </w:p>
    <w:p w14:paraId="2CA9529E" w14:textId="77777777" w:rsidR="00245716" w:rsidRPr="00245716" w:rsidRDefault="00245716" w:rsidP="00245716">
      <w:pPr>
        <w:pStyle w:val="EndNoteBibliography"/>
        <w:spacing w:after="0"/>
      </w:pPr>
      <w:r w:rsidRPr="00245716">
        <w:t>98.</w:t>
      </w:r>
      <w:r w:rsidRPr="00245716">
        <w:tab/>
        <w:t xml:space="preserve">Hudson S, Elliott C. Measuring the Impact of Product Placement on Children Using Digital Brand Integration. </w:t>
      </w:r>
      <w:r w:rsidRPr="00245716">
        <w:rPr>
          <w:i/>
        </w:rPr>
        <w:t>Journal of Food Products Marketing</w:t>
      </w:r>
      <w:r w:rsidRPr="00245716">
        <w:t xml:space="preserve"> 2013; </w:t>
      </w:r>
      <w:r w:rsidRPr="00245716">
        <w:rPr>
          <w:b/>
        </w:rPr>
        <w:t>19</w:t>
      </w:r>
      <w:r w:rsidRPr="00245716">
        <w:t>(3): 176-200.</w:t>
      </w:r>
    </w:p>
    <w:p w14:paraId="1E5392B1" w14:textId="77777777" w:rsidR="00245716" w:rsidRPr="00245716" w:rsidRDefault="00245716" w:rsidP="00245716">
      <w:pPr>
        <w:pStyle w:val="EndNoteBibliography"/>
        <w:spacing w:after="0"/>
      </w:pPr>
      <w:r w:rsidRPr="00245716">
        <w:t>99.</w:t>
      </w:r>
      <w:r w:rsidRPr="00245716">
        <w:tab/>
        <w:t xml:space="preserve">Pempek TA, Calvert SL. Tipping the Balance: Use of Advergames to Promote Consumption of Nutritious Foods and Beverages by Low-Income African American Children. </w:t>
      </w:r>
      <w:r w:rsidRPr="00245716">
        <w:rPr>
          <w:i/>
        </w:rPr>
        <w:t>Archives of Pediatrics &amp; Adolescent Medicine</w:t>
      </w:r>
      <w:r w:rsidRPr="00245716">
        <w:t xml:space="preserve"> 2009; </w:t>
      </w:r>
      <w:r w:rsidRPr="00245716">
        <w:rPr>
          <w:b/>
        </w:rPr>
        <w:t>163</w:t>
      </w:r>
      <w:r w:rsidRPr="00245716">
        <w:t>(7): 633-7.</w:t>
      </w:r>
    </w:p>
    <w:p w14:paraId="6CC8D57B" w14:textId="77777777" w:rsidR="00245716" w:rsidRPr="00245716" w:rsidRDefault="00245716" w:rsidP="00245716">
      <w:pPr>
        <w:pStyle w:val="EndNoteBibliography"/>
        <w:spacing w:after="0"/>
      </w:pPr>
      <w:r w:rsidRPr="00245716">
        <w:t>100.</w:t>
      </w:r>
      <w:r w:rsidRPr="00245716">
        <w:tab/>
        <w:t xml:space="preserve">Ueda MH, Porto RB, Vasconcelos LA. Publicidade de alimentos e escolhas alimentares de crianças. </w:t>
      </w:r>
      <w:r w:rsidRPr="00245716">
        <w:rPr>
          <w:i/>
        </w:rPr>
        <w:t>Psicologia: Teoria e Pesquisa</w:t>
      </w:r>
      <w:r w:rsidRPr="00245716">
        <w:t xml:space="preserve"> 2014; </w:t>
      </w:r>
      <w:r w:rsidRPr="00245716">
        <w:rPr>
          <w:b/>
        </w:rPr>
        <w:t>30</w:t>
      </w:r>
      <w:r w:rsidRPr="00245716">
        <w:t>: 53-61.</w:t>
      </w:r>
    </w:p>
    <w:p w14:paraId="3A680301" w14:textId="77777777" w:rsidR="00245716" w:rsidRPr="00245716" w:rsidRDefault="00245716" w:rsidP="00245716">
      <w:pPr>
        <w:pStyle w:val="EndNoteBibliography"/>
        <w:spacing w:after="0"/>
      </w:pPr>
      <w:r w:rsidRPr="00245716">
        <w:t>101.</w:t>
      </w:r>
      <w:r w:rsidRPr="00245716">
        <w:tab/>
        <w:t xml:space="preserve">McAlister AR, Cornwell TB. Collectible Toys as Marketing Tools: Understanding Preschool Children's Responses to Foods Paired with Premiums. </w:t>
      </w:r>
      <w:r w:rsidRPr="00245716">
        <w:rPr>
          <w:i/>
        </w:rPr>
        <w:t>Journal of Public Policy &amp; Marketing</w:t>
      </w:r>
      <w:r w:rsidRPr="00245716">
        <w:t xml:space="preserve"> 2012; </w:t>
      </w:r>
      <w:r w:rsidRPr="00245716">
        <w:rPr>
          <w:b/>
        </w:rPr>
        <w:t>31</w:t>
      </w:r>
      <w:r w:rsidRPr="00245716">
        <w:t>(2): 195-205.</w:t>
      </w:r>
    </w:p>
    <w:p w14:paraId="288F77D4" w14:textId="77777777" w:rsidR="00245716" w:rsidRPr="00245716" w:rsidRDefault="00245716" w:rsidP="00245716">
      <w:pPr>
        <w:pStyle w:val="EndNoteBibliography"/>
        <w:spacing w:after="0"/>
      </w:pPr>
      <w:r w:rsidRPr="00245716">
        <w:t>102.</w:t>
      </w:r>
      <w:r w:rsidRPr="00245716">
        <w:tab/>
        <w:t xml:space="preserve">Jones SC, Kervin L. An experimental study on the effects of exposure to magazine advertising on children's food choices. </w:t>
      </w:r>
      <w:r w:rsidRPr="00245716">
        <w:rPr>
          <w:i/>
        </w:rPr>
        <w:t>Public Health Nutrition</w:t>
      </w:r>
      <w:r w:rsidRPr="00245716">
        <w:t xml:space="preserve"> 2011; </w:t>
      </w:r>
      <w:r w:rsidRPr="00245716">
        <w:rPr>
          <w:b/>
        </w:rPr>
        <w:t>14</w:t>
      </w:r>
      <w:r w:rsidRPr="00245716">
        <w:t>(8): 1337-44.</w:t>
      </w:r>
    </w:p>
    <w:p w14:paraId="54ADB765" w14:textId="77777777" w:rsidR="00245716" w:rsidRPr="00245716" w:rsidRDefault="00245716" w:rsidP="00245716">
      <w:pPr>
        <w:pStyle w:val="EndNoteBibliography"/>
        <w:spacing w:after="0"/>
      </w:pPr>
      <w:r w:rsidRPr="00245716">
        <w:t>103.</w:t>
      </w:r>
      <w:r w:rsidRPr="00245716">
        <w:tab/>
        <w:t xml:space="preserve">Letona P, Chacon V, Roberto C, Barnoya J. Effects of licensed characters on children’s taste and snack preferences in Guatemala, a low/middle income country. </w:t>
      </w:r>
      <w:r w:rsidRPr="00245716">
        <w:rPr>
          <w:i/>
        </w:rPr>
        <w:t>International Journal of Obesity</w:t>
      </w:r>
      <w:r w:rsidRPr="00245716">
        <w:t xml:space="preserve"> 2014; </w:t>
      </w:r>
      <w:r w:rsidRPr="00245716">
        <w:rPr>
          <w:b/>
        </w:rPr>
        <w:t>38</w:t>
      </w:r>
      <w:r w:rsidRPr="00245716">
        <w:t>(11): 1466-9.</w:t>
      </w:r>
    </w:p>
    <w:p w14:paraId="31F06A83" w14:textId="77777777" w:rsidR="00245716" w:rsidRPr="00245716" w:rsidRDefault="00245716" w:rsidP="00245716">
      <w:pPr>
        <w:pStyle w:val="EndNoteBibliography"/>
        <w:spacing w:after="0"/>
      </w:pPr>
      <w:r w:rsidRPr="00245716">
        <w:lastRenderedPageBreak/>
        <w:t>104.</w:t>
      </w:r>
      <w:r w:rsidRPr="00245716">
        <w:tab/>
        <w:t xml:space="preserve">McGale LS, Halford JCG, Harrold JA, Boyland EJ. The Influence of Brand Equity Characters on Children's Food Preferences and Choices. </w:t>
      </w:r>
      <w:r w:rsidRPr="00245716">
        <w:rPr>
          <w:i/>
        </w:rPr>
        <w:t>The Journal of Pediatrics</w:t>
      </w:r>
      <w:r w:rsidRPr="00245716">
        <w:t xml:space="preserve"> 2016; </w:t>
      </w:r>
      <w:r w:rsidRPr="00245716">
        <w:rPr>
          <w:b/>
        </w:rPr>
        <w:t>177</w:t>
      </w:r>
      <w:r w:rsidRPr="00245716">
        <w:t>: 33-8.</w:t>
      </w:r>
    </w:p>
    <w:p w14:paraId="0FB5F338" w14:textId="77777777" w:rsidR="00245716" w:rsidRPr="00245716" w:rsidRDefault="00245716" w:rsidP="00245716">
      <w:pPr>
        <w:pStyle w:val="EndNoteBibliography"/>
        <w:spacing w:after="0"/>
      </w:pPr>
      <w:r w:rsidRPr="00245716">
        <w:t>105.</w:t>
      </w:r>
      <w:r w:rsidRPr="00245716">
        <w:tab/>
        <w:t xml:space="preserve">Reimann M, Lane K. Can a Toy Encourage Lower Calorie Meal Bundle Selection in Children? A Field Experiment on the Reinforcing Effects of Toys on Food Choice. </w:t>
      </w:r>
      <w:r w:rsidRPr="00245716">
        <w:rPr>
          <w:i/>
        </w:rPr>
        <w:t>PLOS ONE</w:t>
      </w:r>
      <w:r w:rsidRPr="00245716">
        <w:t xml:space="preserve"> 2017; </w:t>
      </w:r>
      <w:r w:rsidRPr="00245716">
        <w:rPr>
          <w:b/>
        </w:rPr>
        <w:t>12</w:t>
      </w:r>
      <w:r w:rsidRPr="00245716">
        <w:t>(1): e0169638.</w:t>
      </w:r>
    </w:p>
    <w:p w14:paraId="5718F4D8" w14:textId="77777777" w:rsidR="00245716" w:rsidRPr="00245716" w:rsidRDefault="00245716" w:rsidP="00245716">
      <w:pPr>
        <w:pStyle w:val="EndNoteBibliography"/>
        <w:spacing w:after="0"/>
      </w:pPr>
      <w:r w:rsidRPr="00245716">
        <w:t>106.</w:t>
      </w:r>
      <w:r w:rsidRPr="00245716">
        <w:tab/>
        <w:t xml:space="preserve">Roberto CA, Baik J, Harris JL, Brownell KD. Influence of Licensed Characters on Children's Taste and Snack Preferences. </w:t>
      </w:r>
      <w:r w:rsidRPr="00245716">
        <w:rPr>
          <w:i/>
        </w:rPr>
        <w:t>Pediatrics</w:t>
      </w:r>
      <w:r w:rsidRPr="00245716">
        <w:t xml:space="preserve"> 2010; </w:t>
      </w:r>
      <w:r w:rsidRPr="00245716">
        <w:rPr>
          <w:b/>
        </w:rPr>
        <w:t>126</w:t>
      </w:r>
      <w:r w:rsidRPr="00245716">
        <w:t>(1): 88.</w:t>
      </w:r>
    </w:p>
    <w:p w14:paraId="0631E469" w14:textId="77777777" w:rsidR="00245716" w:rsidRPr="00245716" w:rsidRDefault="00245716" w:rsidP="00245716">
      <w:pPr>
        <w:pStyle w:val="EndNoteBibliography"/>
        <w:spacing w:after="0"/>
      </w:pPr>
      <w:r w:rsidRPr="00245716">
        <w:t>107.</w:t>
      </w:r>
      <w:r w:rsidRPr="00245716">
        <w:tab/>
        <w:t xml:space="preserve">Ogle AD, Graham DJ, Lucas-Thompson RG, Roberto CA. Influence of Cartoon Media Characters on Children's Attention to and Preference for Food and Beverage Products. </w:t>
      </w:r>
      <w:r w:rsidRPr="00245716">
        <w:rPr>
          <w:i/>
        </w:rPr>
        <w:t>Journal of the Academy of Nutrition and Dietetics</w:t>
      </w:r>
      <w:r w:rsidRPr="00245716">
        <w:t xml:space="preserve"> 2017; </w:t>
      </w:r>
      <w:r w:rsidRPr="00245716">
        <w:rPr>
          <w:b/>
        </w:rPr>
        <w:t>117</w:t>
      </w:r>
      <w:r w:rsidRPr="00245716">
        <w:t>(2): 265-70.e2.</w:t>
      </w:r>
    </w:p>
    <w:p w14:paraId="3EC20699" w14:textId="77777777" w:rsidR="00245716" w:rsidRPr="00245716" w:rsidRDefault="00245716" w:rsidP="00245716">
      <w:pPr>
        <w:pStyle w:val="EndNoteBibliography"/>
        <w:spacing w:after="0"/>
      </w:pPr>
      <w:r w:rsidRPr="00245716">
        <w:t>108.</w:t>
      </w:r>
      <w:r w:rsidRPr="00245716">
        <w:tab/>
        <w:t xml:space="preserve">Ares G, Arrúa A, Antúnez L, et al. Influence of label design on children’s perception of two snack foods: Comparison of rating and choice-based conjoint analysis. </w:t>
      </w:r>
      <w:r w:rsidRPr="00245716">
        <w:rPr>
          <w:i/>
        </w:rPr>
        <w:t>Food Quality and Preference</w:t>
      </w:r>
      <w:r w:rsidRPr="00245716">
        <w:t xml:space="preserve"> 2016; </w:t>
      </w:r>
      <w:r w:rsidRPr="00245716">
        <w:rPr>
          <w:b/>
        </w:rPr>
        <w:t>53</w:t>
      </w:r>
      <w:r w:rsidRPr="00245716">
        <w:t>: 1-8.</w:t>
      </w:r>
    </w:p>
    <w:p w14:paraId="44798CC5" w14:textId="77777777" w:rsidR="00245716" w:rsidRPr="00245716" w:rsidRDefault="00245716" w:rsidP="00245716">
      <w:pPr>
        <w:pStyle w:val="EndNoteBibliography"/>
        <w:spacing w:after="0"/>
      </w:pPr>
      <w:r w:rsidRPr="00245716">
        <w:t>109.</w:t>
      </w:r>
      <w:r w:rsidRPr="00245716">
        <w:tab/>
        <w:t xml:space="preserve">Castonguay J. Sugar and Sports: Age Differences in Children’s Responses to a High Sugar Cereal Advertisement Portraying Physical Activities. </w:t>
      </w:r>
      <w:r w:rsidRPr="00245716">
        <w:rPr>
          <w:i/>
        </w:rPr>
        <w:t>Communication Research</w:t>
      </w:r>
      <w:r w:rsidRPr="00245716">
        <w:t xml:space="preserve"> 2019a; </w:t>
      </w:r>
      <w:r w:rsidRPr="00245716">
        <w:rPr>
          <w:b/>
        </w:rPr>
        <w:t>46</w:t>
      </w:r>
      <w:r w:rsidRPr="00245716">
        <w:t>(5): 579-96.</w:t>
      </w:r>
    </w:p>
    <w:p w14:paraId="6E8774DF" w14:textId="77777777" w:rsidR="00245716" w:rsidRPr="00245716" w:rsidRDefault="00245716" w:rsidP="00245716">
      <w:pPr>
        <w:pStyle w:val="EndNoteBibliography"/>
        <w:spacing w:after="0"/>
      </w:pPr>
      <w:r w:rsidRPr="00245716">
        <w:t>110.</w:t>
      </w:r>
      <w:r w:rsidRPr="00245716">
        <w:tab/>
        <w:t xml:space="preserve">de Droog SM, Valkenburg PM, Buijzen M. Using Brand Characters to Promote Young Children's Liking of and Purchase Requests for Fruit. </w:t>
      </w:r>
      <w:r w:rsidRPr="00245716">
        <w:rPr>
          <w:i/>
        </w:rPr>
        <w:t>Journal of Health Communication</w:t>
      </w:r>
      <w:r w:rsidRPr="00245716">
        <w:t xml:space="preserve"> 2011a; </w:t>
      </w:r>
      <w:r w:rsidRPr="00245716">
        <w:rPr>
          <w:b/>
        </w:rPr>
        <w:t>16</w:t>
      </w:r>
      <w:r w:rsidRPr="00245716">
        <w:t>(1): 79-89.</w:t>
      </w:r>
    </w:p>
    <w:p w14:paraId="4260A577" w14:textId="77777777" w:rsidR="00245716" w:rsidRPr="00245716" w:rsidRDefault="00245716" w:rsidP="00245716">
      <w:pPr>
        <w:pStyle w:val="EndNoteBibliography"/>
        <w:spacing w:after="0"/>
      </w:pPr>
      <w:r w:rsidRPr="00245716">
        <w:t>111.</w:t>
      </w:r>
      <w:r w:rsidRPr="00245716">
        <w:tab/>
        <w:t xml:space="preserve">Dixon H, Scully M, Wakefield M, Kelly B, Pettigrew S. Community junior sport sponsorship: an online experiment assessing children’s responses to unhealthy food v. pro-health sponsorship options. </w:t>
      </w:r>
      <w:r w:rsidRPr="00245716">
        <w:rPr>
          <w:i/>
        </w:rPr>
        <w:t>Public Health Nutrition</w:t>
      </w:r>
      <w:r w:rsidRPr="00245716">
        <w:t xml:space="preserve"> 2018; </w:t>
      </w:r>
      <w:r w:rsidRPr="00245716">
        <w:rPr>
          <w:b/>
        </w:rPr>
        <w:t>21</w:t>
      </w:r>
      <w:r w:rsidRPr="00245716">
        <w:t>(6): 1176-85.</w:t>
      </w:r>
    </w:p>
    <w:p w14:paraId="4540F25B" w14:textId="77777777" w:rsidR="00245716" w:rsidRPr="00245716" w:rsidRDefault="00245716" w:rsidP="00245716">
      <w:pPr>
        <w:pStyle w:val="EndNoteBibliography"/>
        <w:spacing w:after="0"/>
      </w:pPr>
      <w:r w:rsidRPr="00245716">
        <w:t>112.</w:t>
      </w:r>
      <w:r w:rsidRPr="00245716">
        <w:tab/>
        <w:t xml:space="preserve">Gunnarsdottir I, Thorsdottir I. Should we use popular brands to promote healthy eating among children? </w:t>
      </w:r>
      <w:r w:rsidRPr="00245716">
        <w:rPr>
          <w:i/>
        </w:rPr>
        <w:t>Public Health Nutrition</w:t>
      </w:r>
      <w:r w:rsidRPr="00245716">
        <w:t xml:space="preserve"> 2010; </w:t>
      </w:r>
      <w:r w:rsidRPr="00245716">
        <w:rPr>
          <w:b/>
        </w:rPr>
        <w:t>13</w:t>
      </w:r>
      <w:r w:rsidRPr="00245716">
        <w:t>(12): 2064-7.</w:t>
      </w:r>
    </w:p>
    <w:p w14:paraId="31986322" w14:textId="77777777" w:rsidR="00245716" w:rsidRPr="00245716" w:rsidRDefault="00245716" w:rsidP="00245716">
      <w:pPr>
        <w:pStyle w:val="EndNoteBibliography"/>
        <w:spacing w:after="0"/>
      </w:pPr>
      <w:r w:rsidRPr="00245716">
        <w:t>113.</w:t>
      </w:r>
      <w:r w:rsidRPr="00245716">
        <w:tab/>
        <w:t xml:space="preserve">Lapierre MA, Vaala SE, Linebarger DL. Influence of Licensed Spokescharacters and Health Cues on Children's Ratings of Cereal Taste. </w:t>
      </w:r>
      <w:r w:rsidRPr="00245716">
        <w:rPr>
          <w:i/>
        </w:rPr>
        <w:t>Archives of Pediatrics &amp; Adolescent Medicine</w:t>
      </w:r>
      <w:r w:rsidRPr="00245716">
        <w:t xml:space="preserve"> 2011; </w:t>
      </w:r>
      <w:r w:rsidRPr="00245716">
        <w:rPr>
          <w:b/>
        </w:rPr>
        <w:t>165</w:t>
      </w:r>
      <w:r w:rsidRPr="00245716">
        <w:t>(3): 229-34.</w:t>
      </w:r>
    </w:p>
    <w:p w14:paraId="67AF6093" w14:textId="77777777" w:rsidR="00245716" w:rsidRPr="00245716" w:rsidRDefault="00245716" w:rsidP="00245716">
      <w:pPr>
        <w:pStyle w:val="EndNoteBibliography"/>
        <w:spacing w:after="0"/>
      </w:pPr>
      <w:r w:rsidRPr="00245716">
        <w:t>114.</w:t>
      </w:r>
      <w:r w:rsidRPr="00245716">
        <w:tab/>
        <w:t xml:space="preserve">Neyens E, Smits T, Boyland E. Transferring game attitudes to the brand: persuasion from age 6 to 14. </w:t>
      </w:r>
      <w:r w:rsidRPr="00245716">
        <w:rPr>
          <w:i/>
        </w:rPr>
        <w:t>International Journal of Advertising</w:t>
      </w:r>
      <w:r w:rsidRPr="00245716">
        <w:t xml:space="preserve"> 2017; </w:t>
      </w:r>
      <w:r w:rsidRPr="00245716">
        <w:rPr>
          <w:b/>
        </w:rPr>
        <w:t>36</w:t>
      </w:r>
      <w:r w:rsidRPr="00245716">
        <w:t>(5): 724-42.</w:t>
      </w:r>
    </w:p>
    <w:p w14:paraId="65DE9F0A" w14:textId="77777777" w:rsidR="00245716" w:rsidRPr="00245716" w:rsidRDefault="00245716" w:rsidP="00245716">
      <w:pPr>
        <w:pStyle w:val="EndNoteBibliography"/>
        <w:spacing w:after="0"/>
      </w:pPr>
      <w:r w:rsidRPr="00245716">
        <w:t>115.</w:t>
      </w:r>
      <w:r w:rsidRPr="00245716">
        <w:tab/>
        <w:t xml:space="preserve">Arrúa A, Vidal L, Antúnez L, et al. Influence of Label Design on Children's Perception of 2 Snack Foods. </w:t>
      </w:r>
      <w:r w:rsidRPr="00245716">
        <w:rPr>
          <w:i/>
        </w:rPr>
        <w:t>Journal of Nutrition Education and Behavior</w:t>
      </w:r>
      <w:r w:rsidRPr="00245716">
        <w:t xml:space="preserve"> 2017; </w:t>
      </w:r>
      <w:r w:rsidRPr="00245716">
        <w:rPr>
          <w:b/>
        </w:rPr>
        <w:t>49</w:t>
      </w:r>
      <w:r w:rsidRPr="00245716">
        <w:t>(3): 211-7.e1.</w:t>
      </w:r>
    </w:p>
    <w:p w14:paraId="3071DC31" w14:textId="77777777" w:rsidR="00245716" w:rsidRPr="00245716" w:rsidRDefault="00245716" w:rsidP="00245716">
      <w:pPr>
        <w:pStyle w:val="EndNoteBibliography"/>
        <w:spacing w:after="0"/>
      </w:pPr>
      <w:r w:rsidRPr="00245716">
        <w:t>116.</w:t>
      </w:r>
      <w:r w:rsidRPr="00245716">
        <w:tab/>
        <w:t xml:space="preserve">Boyland EJ, Harrold JA, Kirkham TC, et al. Food Commercials Increase Preference for Energy-Dense Foods, Particularly in Children Who Watch More Television. </w:t>
      </w:r>
      <w:r w:rsidRPr="00245716">
        <w:rPr>
          <w:i/>
        </w:rPr>
        <w:t>Pediatrics</w:t>
      </w:r>
      <w:r w:rsidRPr="00245716">
        <w:t xml:space="preserve"> 2011; </w:t>
      </w:r>
      <w:r w:rsidRPr="00245716">
        <w:rPr>
          <w:b/>
        </w:rPr>
        <w:t>128</w:t>
      </w:r>
      <w:r w:rsidRPr="00245716">
        <w:t>(1): e93.</w:t>
      </w:r>
    </w:p>
    <w:p w14:paraId="2CCF770C" w14:textId="77777777" w:rsidR="00245716" w:rsidRPr="00245716" w:rsidRDefault="00245716" w:rsidP="00245716">
      <w:pPr>
        <w:pStyle w:val="EndNoteBibliography"/>
        <w:spacing w:after="0"/>
      </w:pPr>
      <w:r w:rsidRPr="00245716">
        <w:t>117.</w:t>
      </w:r>
      <w:r w:rsidRPr="00245716">
        <w:tab/>
        <w:t xml:space="preserve">Hartmann M, Cash SB, Yeh C-H, Landwehr SC, McAlister AR. Children's purchase behavior in the snack market: Can branding or lower prices motivate healthier choices? </w:t>
      </w:r>
      <w:r w:rsidRPr="00245716">
        <w:rPr>
          <w:i/>
        </w:rPr>
        <w:t>Appetite</w:t>
      </w:r>
      <w:r w:rsidRPr="00245716">
        <w:t xml:space="preserve"> 2017; </w:t>
      </w:r>
      <w:r w:rsidRPr="00245716">
        <w:rPr>
          <w:b/>
        </w:rPr>
        <w:t>117</w:t>
      </w:r>
      <w:r w:rsidRPr="00245716">
        <w:t>: 247-54.</w:t>
      </w:r>
    </w:p>
    <w:p w14:paraId="7E89487E" w14:textId="77777777" w:rsidR="00245716" w:rsidRPr="00245716" w:rsidRDefault="00245716" w:rsidP="00245716">
      <w:pPr>
        <w:pStyle w:val="EndNoteBibliography"/>
        <w:spacing w:after="0"/>
      </w:pPr>
      <w:r w:rsidRPr="00245716">
        <w:t>118.</w:t>
      </w:r>
      <w:r w:rsidRPr="00245716">
        <w:tab/>
        <w:t xml:space="preserve">Levin AM, Levin IP. Packaging of healthy and unhealthy food products for children and parents: The relative influence of licensed characters and brand names. </w:t>
      </w:r>
      <w:r w:rsidRPr="00245716">
        <w:rPr>
          <w:i/>
        </w:rPr>
        <w:t>Journal of Consumer Behaviour</w:t>
      </w:r>
      <w:r w:rsidRPr="00245716">
        <w:t xml:space="preserve"> 2010; </w:t>
      </w:r>
      <w:r w:rsidRPr="00245716">
        <w:rPr>
          <w:b/>
        </w:rPr>
        <w:t>9</w:t>
      </w:r>
      <w:r w:rsidRPr="00245716">
        <w:t>(5): 393-402.</w:t>
      </w:r>
    </w:p>
    <w:p w14:paraId="790108E7" w14:textId="77777777" w:rsidR="00245716" w:rsidRPr="00245716" w:rsidRDefault="00245716" w:rsidP="00245716">
      <w:pPr>
        <w:pStyle w:val="EndNoteBibliography"/>
        <w:spacing w:after="0"/>
      </w:pPr>
      <w:r w:rsidRPr="00245716">
        <w:t>119.</w:t>
      </w:r>
      <w:r w:rsidRPr="00245716">
        <w:tab/>
        <w:t xml:space="preserve">Pettigrew S, Tarabashkina L, Roberts M, Quester P, Chapman K, Miller C. The effects of television and Internet food advertising on parents and children. </w:t>
      </w:r>
      <w:r w:rsidRPr="00245716">
        <w:rPr>
          <w:i/>
        </w:rPr>
        <w:t>Public Health Nutrition</w:t>
      </w:r>
      <w:r w:rsidRPr="00245716">
        <w:t xml:space="preserve"> 2013; </w:t>
      </w:r>
      <w:r w:rsidRPr="00245716">
        <w:rPr>
          <w:b/>
        </w:rPr>
        <w:t>16</w:t>
      </w:r>
      <w:r w:rsidRPr="00245716">
        <w:t>(12): 2205-12.</w:t>
      </w:r>
    </w:p>
    <w:p w14:paraId="4D63395E" w14:textId="77777777" w:rsidR="00245716" w:rsidRPr="00245716" w:rsidRDefault="00245716" w:rsidP="00245716">
      <w:pPr>
        <w:pStyle w:val="EndNoteBibliography"/>
        <w:spacing w:after="0"/>
      </w:pPr>
      <w:r w:rsidRPr="00245716">
        <w:t>120.</w:t>
      </w:r>
      <w:r w:rsidRPr="00245716">
        <w:tab/>
        <w:t xml:space="preserve">Heard AM, Harris JL, Liu S, Schwartz MB, Li X. Piloting an online grocery store simulation to assess children's food choices. </w:t>
      </w:r>
      <w:r w:rsidRPr="00245716">
        <w:rPr>
          <w:i/>
        </w:rPr>
        <w:t>Appetite</w:t>
      </w:r>
      <w:r w:rsidRPr="00245716">
        <w:t xml:space="preserve"> 2016; </w:t>
      </w:r>
      <w:r w:rsidRPr="00245716">
        <w:rPr>
          <w:b/>
        </w:rPr>
        <w:t>96</w:t>
      </w:r>
      <w:r w:rsidRPr="00245716">
        <w:t>: 260-7.</w:t>
      </w:r>
    </w:p>
    <w:p w14:paraId="7D9D9926" w14:textId="77777777" w:rsidR="00245716" w:rsidRPr="00245716" w:rsidRDefault="00245716" w:rsidP="00245716">
      <w:pPr>
        <w:pStyle w:val="EndNoteBibliography"/>
        <w:spacing w:after="0"/>
      </w:pPr>
      <w:r w:rsidRPr="00245716">
        <w:t>121.</w:t>
      </w:r>
      <w:r w:rsidRPr="00245716">
        <w:tab/>
        <w:t xml:space="preserve">Simões I, Agante L. The impact of event sponsorship on Portuguese children’s brand image and purchase intentions. </w:t>
      </w:r>
      <w:r w:rsidRPr="00245716">
        <w:rPr>
          <w:i/>
        </w:rPr>
        <w:t>International Journal of Advertising</w:t>
      </w:r>
      <w:r w:rsidRPr="00245716">
        <w:t xml:space="preserve"> 2014; </w:t>
      </w:r>
      <w:r w:rsidRPr="00245716">
        <w:rPr>
          <w:b/>
        </w:rPr>
        <w:t>33</w:t>
      </w:r>
      <w:r w:rsidRPr="00245716">
        <w:t>(3): 533-56.</w:t>
      </w:r>
    </w:p>
    <w:p w14:paraId="243D6AD1" w14:textId="77777777" w:rsidR="00245716" w:rsidRPr="00245716" w:rsidRDefault="00245716" w:rsidP="00245716">
      <w:pPr>
        <w:pStyle w:val="EndNoteBibliography"/>
        <w:spacing w:after="0"/>
      </w:pPr>
      <w:r w:rsidRPr="00245716">
        <w:lastRenderedPageBreak/>
        <w:t>122.</w:t>
      </w:r>
      <w:r w:rsidRPr="00245716">
        <w:tab/>
        <w:t xml:space="preserve">Castetbon K, Harris JL, Schwartz MB. Purchases of ready-to-eat cereals vary across US household sociodemographic categories according to nutritional value and advertising targets. </w:t>
      </w:r>
      <w:r w:rsidRPr="00245716">
        <w:rPr>
          <w:i/>
        </w:rPr>
        <w:t>Public Health Nutrition</w:t>
      </w:r>
      <w:r w:rsidRPr="00245716">
        <w:t xml:space="preserve"> 2012; </w:t>
      </w:r>
      <w:r w:rsidRPr="00245716">
        <w:rPr>
          <w:b/>
        </w:rPr>
        <w:t>15</w:t>
      </w:r>
      <w:r w:rsidRPr="00245716">
        <w:t>(8): 1456-65.</w:t>
      </w:r>
    </w:p>
    <w:p w14:paraId="6F4CA437" w14:textId="77777777" w:rsidR="00245716" w:rsidRPr="00245716" w:rsidRDefault="00245716" w:rsidP="00245716">
      <w:pPr>
        <w:pStyle w:val="EndNoteBibliography"/>
        <w:spacing w:after="0"/>
      </w:pPr>
      <w:r w:rsidRPr="00245716">
        <w:t>123.</w:t>
      </w:r>
      <w:r w:rsidRPr="00245716">
        <w:tab/>
        <w:t xml:space="preserve">Drewnowski A, Michels S, Leroy D. The Impact of Crunchy Wednesdays on Happy Meal Fruit Orders: Analysis of Sales Data in France, 2009–2013. </w:t>
      </w:r>
      <w:r w:rsidRPr="00245716">
        <w:rPr>
          <w:i/>
        </w:rPr>
        <w:t>Journal of Nutrition Education and Behavior</w:t>
      </w:r>
      <w:r w:rsidRPr="00245716">
        <w:t xml:space="preserve"> 2017; </w:t>
      </w:r>
      <w:r w:rsidRPr="00245716">
        <w:rPr>
          <w:b/>
        </w:rPr>
        <w:t>49</w:t>
      </w:r>
      <w:r w:rsidRPr="00245716">
        <w:t>(3): 236-40.e1.</w:t>
      </w:r>
    </w:p>
    <w:p w14:paraId="56F4CFD1" w14:textId="77777777" w:rsidR="00245716" w:rsidRPr="00245716" w:rsidRDefault="00245716" w:rsidP="00245716">
      <w:pPr>
        <w:pStyle w:val="EndNoteBibliography"/>
        <w:spacing w:after="0"/>
      </w:pPr>
      <w:r w:rsidRPr="00245716">
        <w:t>124.</w:t>
      </w:r>
      <w:r w:rsidRPr="00245716">
        <w:tab/>
        <w:t xml:space="preserve">Ghimire N, Rao A. Comparative evaluation of the influence of television advertisements on children and caries prevalence. </w:t>
      </w:r>
      <w:r w:rsidRPr="00245716">
        <w:rPr>
          <w:i/>
        </w:rPr>
        <w:t>Global Health Action</w:t>
      </w:r>
      <w:r w:rsidRPr="00245716">
        <w:t xml:space="preserve"> 2013; </w:t>
      </w:r>
      <w:r w:rsidRPr="00245716">
        <w:rPr>
          <w:b/>
        </w:rPr>
        <w:t>6</w:t>
      </w:r>
      <w:r w:rsidRPr="00245716">
        <w:t>(1): 20066.</w:t>
      </w:r>
    </w:p>
    <w:p w14:paraId="275ACE04" w14:textId="77777777" w:rsidR="00245716" w:rsidRPr="00245716" w:rsidRDefault="00245716" w:rsidP="00245716">
      <w:pPr>
        <w:pStyle w:val="EndNoteBibliography"/>
        <w:spacing w:after="0"/>
      </w:pPr>
      <w:r w:rsidRPr="00245716">
        <w:t>125.</w:t>
      </w:r>
      <w:r w:rsidRPr="00245716">
        <w:tab/>
        <w:t xml:space="preserve">Reynolds A, Mann J, Cummings J, Winter N, Mete E, Te Morenga L. Carbohydrate quality and human health: a series of systematic reviews and meta-analyses. </w:t>
      </w:r>
      <w:r w:rsidRPr="00245716">
        <w:rPr>
          <w:i/>
        </w:rPr>
        <w:t>The Lancet</w:t>
      </w:r>
      <w:r w:rsidRPr="00245716">
        <w:t xml:space="preserve"> 2019; </w:t>
      </w:r>
      <w:r w:rsidRPr="00245716">
        <w:rPr>
          <w:b/>
        </w:rPr>
        <w:t>393</w:t>
      </w:r>
      <w:r w:rsidRPr="00245716">
        <w:t>(10170): 434-45.</w:t>
      </w:r>
    </w:p>
    <w:p w14:paraId="0C0206E0" w14:textId="77777777" w:rsidR="00245716" w:rsidRPr="00245716" w:rsidRDefault="00245716" w:rsidP="00245716">
      <w:pPr>
        <w:pStyle w:val="EndNoteBibliography"/>
      </w:pPr>
      <w:r w:rsidRPr="00245716">
        <w:t>126.</w:t>
      </w:r>
      <w:r w:rsidRPr="00245716">
        <w:tab/>
        <w:t xml:space="preserve">Polanin JR, Snilstveit B. Converting between effect sizes. </w:t>
      </w:r>
      <w:r w:rsidRPr="00245716">
        <w:rPr>
          <w:i/>
        </w:rPr>
        <w:t>Campbell Systematic Reviews</w:t>
      </w:r>
      <w:r w:rsidRPr="00245716">
        <w:t xml:space="preserve"> 2016; </w:t>
      </w:r>
      <w:r w:rsidRPr="00245716">
        <w:rPr>
          <w:b/>
        </w:rPr>
        <w:t>12</w:t>
      </w:r>
      <w:r w:rsidRPr="00245716">
        <w:t>(1): 1-13.</w:t>
      </w:r>
    </w:p>
    <w:p w14:paraId="2F140618" w14:textId="77777777" w:rsidR="00C30B8E" w:rsidRDefault="001913A8" w:rsidP="000F48E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  <w:sectPr w:rsidR="00C30B8E" w:rsidSect="00C30B8E">
          <w:footerReference w:type="default" r:id="rId14"/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fldChar w:fldCharType="end"/>
      </w:r>
    </w:p>
    <w:p w14:paraId="4818CCF7" w14:textId="293517F6" w:rsidR="00467CB4" w:rsidRDefault="00467CB4" w:rsidP="00B16CA3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 xml:space="preserve">Figure </w:t>
      </w:r>
      <w:r w:rsidR="00673DC3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Titles and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Legends:</w:t>
      </w:r>
    </w:p>
    <w:p w14:paraId="598BBD38" w14:textId="7AB9E1CF" w:rsidR="00B16CA3" w:rsidRPr="00B16CA3" w:rsidRDefault="00B16CA3" w:rsidP="00B16CA3">
      <w:pPr>
        <w:rPr>
          <w:rFonts w:ascii="Times New Roman" w:hAnsi="Times New Roman" w:cs="Times New Roman"/>
          <w:sz w:val="24"/>
          <w:szCs w:val="24"/>
        </w:rPr>
      </w:pPr>
      <w:r w:rsidRPr="00B16CA3">
        <w:rPr>
          <w:rFonts w:ascii="Times New Roman" w:hAnsi="Times New Roman" w:cs="Times New Roman"/>
          <w:b/>
          <w:bCs/>
          <w:i/>
          <w:iCs/>
          <w:sz w:val="24"/>
          <w:szCs w:val="24"/>
        </w:rPr>
        <w:t>Figure 1</w:t>
      </w:r>
      <w:r w:rsidRPr="00B16CA3">
        <w:rPr>
          <w:rFonts w:ascii="Times New Roman" w:hAnsi="Times New Roman" w:cs="Times New Roman"/>
          <w:b/>
          <w:bCs/>
          <w:sz w:val="24"/>
          <w:szCs w:val="24"/>
        </w:rPr>
        <w:t>: Study selection</w:t>
      </w:r>
    </w:p>
    <w:p w14:paraId="261B5A3B" w14:textId="77777777" w:rsidR="00673DC3" w:rsidRDefault="00673DC3" w:rsidP="00673DC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gend: PRISMA flow diagram detailing the study selection process</w:t>
      </w:r>
    </w:p>
    <w:p w14:paraId="496E12EF" w14:textId="3611F5FC" w:rsidR="00B16CA3" w:rsidRDefault="00673DC3" w:rsidP="000F48E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otnote: </w:t>
      </w:r>
      <w:r w:rsidR="00B16CA3" w:rsidRPr="00B16CA3">
        <w:rPr>
          <w:rFonts w:ascii="Times New Roman" w:hAnsi="Times New Roman" w:cs="Times New Roman"/>
          <w:sz w:val="24"/>
          <w:szCs w:val="24"/>
        </w:rPr>
        <w:t>* Reasons for exclusion: incorrect intervention, comparator, population, or date, duplicate records.</w:t>
      </w:r>
    </w:p>
    <w:p w14:paraId="65014511" w14:textId="77777777" w:rsidR="00B16CA3" w:rsidRDefault="00B16CA3" w:rsidP="000F48EC">
      <w:pPr>
        <w:rPr>
          <w:rFonts w:ascii="Times New Roman" w:hAnsi="Times New Roman" w:cs="Times New Roman"/>
          <w:sz w:val="24"/>
          <w:szCs w:val="24"/>
        </w:rPr>
      </w:pPr>
    </w:p>
    <w:p w14:paraId="17FF7DD4" w14:textId="7BB06BA3" w:rsidR="00B16CA3" w:rsidRDefault="00B16CA3" w:rsidP="000F48E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80774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Figure 2</w:t>
      </w:r>
      <w:r w:rsidRPr="0088077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</w:t>
      </w:r>
      <w:r w:rsidRPr="00880774">
        <w:rPr>
          <w:rFonts w:ascii="Times New Roman" w:hAnsi="Times New Roman" w:cs="Times New Roman"/>
          <w:b/>
          <w:bCs/>
          <w:sz w:val="24"/>
          <w:szCs w:val="24"/>
          <w:lang w:val="en-US"/>
        </w:rPr>
        <w:t>orest plot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of intake data from eligible studies</w:t>
      </w:r>
    </w:p>
    <w:p w14:paraId="7B569189" w14:textId="77777777" w:rsidR="00673DC3" w:rsidRPr="00357A62" w:rsidRDefault="00673DC3" w:rsidP="00673DC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57A62">
        <w:rPr>
          <w:rFonts w:ascii="Times New Roman" w:hAnsi="Times New Roman" w:cs="Times New Roman"/>
          <w:sz w:val="24"/>
          <w:szCs w:val="24"/>
          <w:lang w:val="en-US"/>
        </w:rPr>
        <w:t>Legend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rest plot of the effect sizes for each study</w:t>
      </w:r>
    </w:p>
    <w:p w14:paraId="309EF590" w14:textId="77777777" w:rsidR="00B16CA3" w:rsidRDefault="00B16CA3" w:rsidP="000F48E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82CEE05" w14:textId="3A779C8C" w:rsidR="00B16CA3" w:rsidRDefault="00B16CA3" w:rsidP="000F48E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80774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Figure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3</w:t>
      </w:r>
      <w:r w:rsidRPr="0088077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</w:t>
      </w:r>
      <w:r w:rsidRPr="00880774">
        <w:rPr>
          <w:rFonts w:ascii="Times New Roman" w:hAnsi="Times New Roman" w:cs="Times New Roman"/>
          <w:b/>
          <w:bCs/>
          <w:sz w:val="24"/>
          <w:szCs w:val="24"/>
          <w:lang w:val="en-US"/>
        </w:rPr>
        <w:t>orest plot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of choice data from eligible studies</w:t>
      </w:r>
    </w:p>
    <w:p w14:paraId="509BCE94" w14:textId="77777777" w:rsidR="00673DC3" w:rsidRPr="00357A62" w:rsidRDefault="00673DC3" w:rsidP="00673DC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57A62">
        <w:rPr>
          <w:rFonts w:ascii="Times New Roman" w:hAnsi="Times New Roman" w:cs="Times New Roman"/>
          <w:sz w:val="24"/>
          <w:szCs w:val="24"/>
          <w:lang w:val="en-US"/>
        </w:rPr>
        <w:t>Legend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rest plot of the effect sizes for each study</w:t>
      </w:r>
    </w:p>
    <w:p w14:paraId="1B35229C" w14:textId="77777777" w:rsidR="00B16CA3" w:rsidRDefault="00B16CA3" w:rsidP="00B16CA3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</w:p>
    <w:p w14:paraId="12CCD9AB" w14:textId="77777777" w:rsidR="006D2DAF" w:rsidRDefault="00B16CA3" w:rsidP="000F48E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80774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Figure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4</w:t>
      </w:r>
      <w:r w:rsidRPr="0088077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F</w:t>
      </w:r>
      <w:r w:rsidRPr="00880774">
        <w:rPr>
          <w:rFonts w:ascii="Times New Roman" w:hAnsi="Times New Roman" w:cs="Times New Roman"/>
          <w:b/>
          <w:bCs/>
          <w:sz w:val="24"/>
          <w:szCs w:val="24"/>
          <w:lang w:val="en-US"/>
        </w:rPr>
        <w:t>orest plot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of preference data from eligible studies</w:t>
      </w:r>
    </w:p>
    <w:p w14:paraId="1534AE2A" w14:textId="77777777" w:rsidR="00673DC3" w:rsidRPr="00357A62" w:rsidRDefault="00673DC3" w:rsidP="00673DC3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57A62">
        <w:rPr>
          <w:rFonts w:ascii="Times New Roman" w:hAnsi="Times New Roman" w:cs="Times New Roman"/>
          <w:sz w:val="24"/>
          <w:szCs w:val="24"/>
          <w:lang w:val="en-US"/>
        </w:rPr>
        <w:t>Legend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rest plot of the effect sizes for each study</w:t>
      </w:r>
    </w:p>
    <w:p w14:paraId="5D3B3CC4" w14:textId="28565378" w:rsidR="00673DC3" w:rsidRDefault="00673DC3" w:rsidP="000F48E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  <w:sectPr w:rsidR="00673DC3" w:rsidSect="00B16CA3">
          <w:pgSz w:w="11906" w:h="16838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97"/>
        <w:gridCol w:w="1108"/>
        <w:gridCol w:w="2703"/>
        <w:gridCol w:w="2449"/>
        <w:gridCol w:w="2213"/>
        <w:gridCol w:w="2078"/>
      </w:tblGrid>
      <w:tr w:rsidR="006D2DAF" w:rsidRPr="00246004" w14:paraId="58D18B35" w14:textId="77777777" w:rsidTr="00872C65">
        <w:tc>
          <w:tcPr>
            <w:tcW w:w="3397" w:type="dxa"/>
          </w:tcPr>
          <w:p w14:paraId="33F69DF8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1108" w:type="dxa"/>
          </w:tcPr>
          <w:p w14:paraId="1717037F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4600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umber of studies</w:t>
            </w:r>
          </w:p>
        </w:tc>
        <w:tc>
          <w:tcPr>
            <w:tcW w:w="2703" w:type="dxa"/>
          </w:tcPr>
          <w:p w14:paraId="68EDCECA" w14:textId="77777777" w:rsidR="006D2DAF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4600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umber of subject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in</w:t>
            </w:r>
            <w:r w:rsidRPr="0024600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experimental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arm </w:t>
            </w:r>
          </w:p>
          <w:p w14:paraId="0623094E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(% of total sample)</w:t>
            </w:r>
          </w:p>
        </w:tc>
        <w:tc>
          <w:tcPr>
            <w:tcW w:w="2449" w:type="dxa"/>
          </w:tcPr>
          <w:p w14:paraId="0928BAB9" w14:textId="77777777" w:rsidR="006D2DAF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4600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umber of subject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in </w:t>
            </w:r>
            <w:r w:rsidRPr="0024600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ontrol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 arm </w:t>
            </w:r>
          </w:p>
          <w:p w14:paraId="7A900652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(% of total sample)</w:t>
            </w:r>
          </w:p>
        </w:tc>
        <w:tc>
          <w:tcPr>
            <w:tcW w:w="2213" w:type="dxa"/>
          </w:tcPr>
          <w:p w14:paraId="024F840F" w14:textId="77777777" w:rsidR="006D2DAF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4600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 xml:space="preserve">Effect size </w:t>
            </w:r>
          </w:p>
          <w:p w14:paraId="3F89E820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4600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(95% CI)</w:t>
            </w:r>
          </w:p>
        </w:tc>
        <w:tc>
          <w:tcPr>
            <w:tcW w:w="2078" w:type="dxa"/>
          </w:tcPr>
          <w:p w14:paraId="289AE1B4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246004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GRADE certainty of evidence</w:t>
            </w:r>
          </w:p>
        </w:tc>
      </w:tr>
      <w:tr w:rsidR="006D2DAF" w:rsidRPr="00246004" w14:paraId="474AA423" w14:textId="77777777" w:rsidTr="00872C65">
        <w:tc>
          <w:tcPr>
            <w:tcW w:w="3397" w:type="dxa"/>
          </w:tcPr>
          <w:p w14:paraId="79D661C4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n-randomized studies</w:t>
            </w:r>
          </w:p>
        </w:tc>
        <w:tc>
          <w:tcPr>
            <w:tcW w:w="1108" w:type="dxa"/>
          </w:tcPr>
          <w:p w14:paraId="3071A386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2703" w:type="dxa"/>
          </w:tcPr>
          <w:p w14:paraId="129B2752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2449" w:type="dxa"/>
          </w:tcPr>
          <w:p w14:paraId="65402DE2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2213" w:type="dxa"/>
          </w:tcPr>
          <w:p w14:paraId="6A2D20AC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2078" w:type="dxa"/>
          </w:tcPr>
          <w:p w14:paraId="604B6410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</w:tr>
      <w:tr w:rsidR="006D2DAF" w:rsidRPr="00246004" w14:paraId="2DEB8B6C" w14:textId="77777777" w:rsidTr="00872C65">
        <w:tc>
          <w:tcPr>
            <w:tcW w:w="3397" w:type="dxa"/>
          </w:tcPr>
          <w:p w14:paraId="1587A2E4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ake</w:t>
            </w:r>
          </w:p>
        </w:tc>
        <w:tc>
          <w:tcPr>
            <w:tcW w:w="1108" w:type="dxa"/>
          </w:tcPr>
          <w:p w14:paraId="0F80C5F2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1</w:t>
            </w:r>
          </w:p>
        </w:tc>
        <w:tc>
          <w:tcPr>
            <w:tcW w:w="2703" w:type="dxa"/>
          </w:tcPr>
          <w:p w14:paraId="5A368278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4245/8436 </w:t>
            </w:r>
          </w:p>
          <w:p w14:paraId="78382037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50.3)</w:t>
            </w:r>
          </w:p>
        </w:tc>
        <w:tc>
          <w:tcPr>
            <w:tcW w:w="2449" w:type="dxa"/>
          </w:tcPr>
          <w:p w14:paraId="1C38CA08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191/8436</w:t>
            </w:r>
          </w:p>
          <w:p w14:paraId="49AB45AF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49.7)</w:t>
            </w:r>
          </w:p>
        </w:tc>
        <w:tc>
          <w:tcPr>
            <w:tcW w:w="2213" w:type="dxa"/>
          </w:tcPr>
          <w:p w14:paraId="4A9D2DEE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MD 0.34*</w:t>
            </w:r>
          </w:p>
          <w:p w14:paraId="0AF7D7C2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12 - 0.57)</w:t>
            </w:r>
          </w:p>
        </w:tc>
        <w:tc>
          <w:tcPr>
            <w:tcW w:w="2078" w:type="dxa"/>
          </w:tcPr>
          <w:p w14:paraId="611CEE37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ery low</w:t>
            </w:r>
          </w:p>
        </w:tc>
      </w:tr>
      <w:tr w:rsidR="006D2DAF" w:rsidRPr="00246004" w14:paraId="36268BA5" w14:textId="77777777" w:rsidTr="00872C65">
        <w:tc>
          <w:tcPr>
            <w:tcW w:w="3397" w:type="dxa"/>
          </w:tcPr>
          <w:p w14:paraId="4050871A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oice</w:t>
            </w:r>
          </w:p>
        </w:tc>
        <w:tc>
          <w:tcPr>
            <w:tcW w:w="1108" w:type="dxa"/>
          </w:tcPr>
          <w:p w14:paraId="6C5BB441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2703" w:type="dxa"/>
          </w:tcPr>
          <w:p w14:paraId="151F0A37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61/416</w:t>
            </w:r>
          </w:p>
          <w:p w14:paraId="62D7A955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62.7)</w:t>
            </w:r>
          </w:p>
        </w:tc>
        <w:tc>
          <w:tcPr>
            <w:tcW w:w="2449" w:type="dxa"/>
          </w:tcPr>
          <w:p w14:paraId="06881B6B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5/416</w:t>
            </w:r>
          </w:p>
          <w:p w14:paraId="2E907CD0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37.3)</w:t>
            </w:r>
          </w:p>
        </w:tc>
        <w:tc>
          <w:tcPr>
            <w:tcW w:w="2213" w:type="dxa"/>
          </w:tcPr>
          <w:p w14:paraId="78110017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 0.56*</w:t>
            </w:r>
          </w:p>
          <w:p w14:paraId="3F3D6BF7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05 - 5.99)</w:t>
            </w:r>
          </w:p>
        </w:tc>
        <w:tc>
          <w:tcPr>
            <w:tcW w:w="2078" w:type="dxa"/>
          </w:tcPr>
          <w:p w14:paraId="3263B514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ery low</w:t>
            </w:r>
          </w:p>
        </w:tc>
      </w:tr>
      <w:tr w:rsidR="006D2DAF" w:rsidRPr="00246004" w14:paraId="7617C677" w14:textId="77777777" w:rsidTr="00872C65">
        <w:tc>
          <w:tcPr>
            <w:tcW w:w="3397" w:type="dxa"/>
          </w:tcPr>
          <w:p w14:paraId="7FC80870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eference</w:t>
            </w:r>
          </w:p>
        </w:tc>
        <w:tc>
          <w:tcPr>
            <w:tcW w:w="1108" w:type="dxa"/>
          </w:tcPr>
          <w:p w14:paraId="37F8A62D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2703" w:type="dxa"/>
          </w:tcPr>
          <w:p w14:paraId="590BDEFE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10/1972</w:t>
            </w:r>
          </w:p>
          <w:p w14:paraId="37769D87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51.2)</w:t>
            </w:r>
          </w:p>
        </w:tc>
        <w:tc>
          <w:tcPr>
            <w:tcW w:w="2449" w:type="dxa"/>
          </w:tcPr>
          <w:p w14:paraId="5C86030E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62/1972</w:t>
            </w:r>
          </w:p>
          <w:p w14:paraId="1C302713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48.8)</w:t>
            </w:r>
          </w:p>
        </w:tc>
        <w:tc>
          <w:tcPr>
            <w:tcW w:w="2213" w:type="dxa"/>
          </w:tcPr>
          <w:p w14:paraId="7E57C875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MD 0.21†</w:t>
            </w:r>
          </w:p>
          <w:p w14:paraId="08B2386D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07 - 0.35)</w:t>
            </w:r>
          </w:p>
        </w:tc>
        <w:tc>
          <w:tcPr>
            <w:tcW w:w="2078" w:type="dxa"/>
          </w:tcPr>
          <w:p w14:paraId="382B7441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ery low</w:t>
            </w:r>
          </w:p>
        </w:tc>
      </w:tr>
      <w:tr w:rsidR="006D2DAF" w:rsidRPr="00246004" w14:paraId="0D21E887" w14:textId="77777777" w:rsidTr="00872C65">
        <w:tc>
          <w:tcPr>
            <w:tcW w:w="3397" w:type="dxa"/>
          </w:tcPr>
          <w:p w14:paraId="0925AFCE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Randomized trials</w:t>
            </w:r>
          </w:p>
        </w:tc>
        <w:tc>
          <w:tcPr>
            <w:tcW w:w="1108" w:type="dxa"/>
          </w:tcPr>
          <w:p w14:paraId="05D62CF5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2703" w:type="dxa"/>
          </w:tcPr>
          <w:p w14:paraId="0487728C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2449" w:type="dxa"/>
          </w:tcPr>
          <w:p w14:paraId="5B421988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2213" w:type="dxa"/>
          </w:tcPr>
          <w:p w14:paraId="11DA6AD9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  <w:tc>
          <w:tcPr>
            <w:tcW w:w="2078" w:type="dxa"/>
          </w:tcPr>
          <w:p w14:paraId="0341C4A7" w14:textId="77777777" w:rsidR="006D2DAF" w:rsidRPr="00246004" w:rsidRDefault="006D2DAF" w:rsidP="00872C65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</w:p>
        </w:tc>
      </w:tr>
      <w:tr w:rsidR="006D2DAF" w:rsidRPr="00246004" w14:paraId="7D0A6A1D" w14:textId="77777777" w:rsidTr="00872C65">
        <w:tc>
          <w:tcPr>
            <w:tcW w:w="3397" w:type="dxa"/>
          </w:tcPr>
          <w:p w14:paraId="68E23CD0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ake</w:t>
            </w:r>
          </w:p>
        </w:tc>
        <w:tc>
          <w:tcPr>
            <w:tcW w:w="1108" w:type="dxa"/>
          </w:tcPr>
          <w:p w14:paraId="4A43EA1E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  <w:tc>
          <w:tcPr>
            <w:tcW w:w="2703" w:type="dxa"/>
          </w:tcPr>
          <w:p w14:paraId="2A796767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56/2908</w:t>
            </w:r>
          </w:p>
          <w:p w14:paraId="0E80A07B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50.1)</w:t>
            </w:r>
          </w:p>
        </w:tc>
        <w:tc>
          <w:tcPr>
            <w:tcW w:w="2449" w:type="dxa"/>
          </w:tcPr>
          <w:p w14:paraId="77993BCA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52/2908</w:t>
            </w:r>
          </w:p>
          <w:p w14:paraId="4C979B8F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49.9)</w:t>
            </w:r>
          </w:p>
        </w:tc>
        <w:tc>
          <w:tcPr>
            <w:tcW w:w="2213" w:type="dxa"/>
          </w:tcPr>
          <w:p w14:paraId="6F379B6E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MD 0.20*</w:t>
            </w:r>
          </w:p>
          <w:p w14:paraId="4352CD09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10 - 0.30)</w:t>
            </w:r>
          </w:p>
        </w:tc>
        <w:tc>
          <w:tcPr>
            <w:tcW w:w="2078" w:type="dxa"/>
          </w:tcPr>
          <w:p w14:paraId="5A90B8B2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rate</w:t>
            </w:r>
          </w:p>
        </w:tc>
      </w:tr>
      <w:tr w:rsidR="006D2DAF" w:rsidRPr="00246004" w14:paraId="32E8D91B" w14:textId="77777777" w:rsidTr="00872C65">
        <w:tc>
          <w:tcPr>
            <w:tcW w:w="3397" w:type="dxa"/>
          </w:tcPr>
          <w:p w14:paraId="1395D87E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hoice</w:t>
            </w:r>
          </w:p>
        </w:tc>
        <w:tc>
          <w:tcPr>
            <w:tcW w:w="1108" w:type="dxa"/>
          </w:tcPr>
          <w:p w14:paraId="769F1A49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2</w:t>
            </w:r>
          </w:p>
        </w:tc>
        <w:tc>
          <w:tcPr>
            <w:tcW w:w="2703" w:type="dxa"/>
          </w:tcPr>
          <w:p w14:paraId="50C04B6B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16/3838</w:t>
            </w:r>
          </w:p>
          <w:p w14:paraId="7C1A2D19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49.9)</w:t>
            </w:r>
          </w:p>
        </w:tc>
        <w:tc>
          <w:tcPr>
            <w:tcW w:w="2449" w:type="dxa"/>
          </w:tcPr>
          <w:p w14:paraId="13410122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22/3838</w:t>
            </w:r>
          </w:p>
          <w:p w14:paraId="3FD5424E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50.1)</w:t>
            </w:r>
          </w:p>
        </w:tc>
        <w:tc>
          <w:tcPr>
            <w:tcW w:w="2213" w:type="dxa"/>
          </w:tcPr>
          <w:p w14:paraId="735D72B7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R 1.97*</w:t>
            </w:r>
          </w:p>
          <w:p w14:paraId="6306C227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1.46 - 2.66)</w:t>
            </w:r>
          </w:p>
        </w:tc>
        <w:tc>
          <w:tcPr>
            <w:tcW w:w="2078" w:type="dxa"/>
          </w:tcPr>
          <w:p w14:paraId="15532CC2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rate</w:t>
            </w:r>
          </w:p>
        </w:tc>
      </w:tr>
      <w:tr w:rsidR="006D2DAF" w:rsidRPr="00246004" w14:paraId="1AB0D130" w14:textId="77777777" w:rsidTr="00872C65">
        <w:tc>
          <w:tcPr>
            <w:tcW w:w="3397" w:type="dxa"/>
          </w:tcPr>
          <w:p w14:paraId="29DDB75A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eference</w:t>
            </w:r>
          </w:p>
        </w:tc>
        <w:tc>
          <w:tcPr>
            <w:tcW w:w="1108" w:type="dxa"/>
          </w:tcPr>
          <w:p w14:paraId="39CFC9AB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2703" w:type="dxa"/>
          </w:tcPr>
          <w:p w14:paraId="73787405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94/1802</w:t>
            </w:r>
          </w:p>
          <w:p w14:paraId="6F07C7EB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49.6)</w:t>
            </w:r>
          </w:p>
        </w:tc>
        <w:tc>
          <w:tcPr>
            <w:tcW w:w="2449" w:type="dxa"/>
          </w:tcPr>
          <w:p w14:paraId="188D75FD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08/1802</w:t>
            </w:r>
          </w:p>
          <w:p w14:paraId="05F428E1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50.4)</w:t>
            </w:r>
          </w:p>
        </w:tc>
        <w:tc>
          <w:tcPr>
            <w:tcW w:w="2213" w:type="dxa"/>
          </w:tcPr>
          <w:p w14:paraId="02D0FB89" w14:textId="77777777" w:rsidR="006D2DAF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MD 0.38†</w:t>
            </w:r>
          </w:p>
          <w:p w14:paraId="264E684D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0.03 - 0.72)</w:t>
            </w:r>
          </w:p>
        </w:tc>
        <w:tc>
          <w:tcPr>
            <w:tcW w:w="2078" w:type="dxa"/>
          </w:tcPr>
          <w:p w14:paraId="290407ED" w14:textId="77777777" w:rsidR="006D2DAF" w:rsidRPr="00246004" w:rsidRDefault="006D2DAF" w:rsidP="00872C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ery low</w:t>
            </w:r>
          </w:p>
        </w:tc>
      </w:tr>
    </w:tbl>
    <w:p w14:paraId="0C55D9DC" w14:textId="77777777" w:rsidR="006D2DAF" w:rsidRDefault="006D2DAF" w:rsidP="006D2DA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77FE5">
        <w:rPr>
          <w:rFonts w:ascii="Times New Roman" w:hAnsi="Times New Roman" w:cs="Times New Roman"/>
          <w:sz w:val="24"/>
          <w:szCs w:val="24"/>
          <w:lang w:val="en-US"/>
        </w:rPr>
        <w:t xml:space="preserve">SMD = standardized mean difference. OR = odds ratio. </w:t>
      </w:r>
    </w:p>
    <w:p w14:paraId="549381F8" w14:textId="77777777" w:rsidR="006D2DAF" w:rsidRDefault="006D2DAF" w:rsidP="006D2DAF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077FE5">
        <w:rPr>
          <w:rFonts w:ascii="Times New Roman" w:hAnsi="Times New Roman" w:cs="Times New Roman"/>
          <w:sz w:val="24"/>
          <w:szCs w:val="24"/>
          <w:lang w:val="en-US"/>
        </w:rPr>
        <w:t>*The high heterogeneity of the pooled effect size (≥50%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s unexplained by sensitivity </w:t>
      </w:r>
      <w:r w:rsidRPr="00645BF5">
        <w:rPr>
          <w:rFonts w:ascii="Times New Roman" w:hAnsi="Times New Roman" w:cs="Times New Roman"/>
          <w:sz w:val="24"/>
          <w:szCs w:val="24"/>
          <w:lang w:val="en-US"/>
        </w:rPr>
        <w:t>analyses (</w:t>
      </w:r>
      <w:r w:rsidRPr="00645BF5">
        <w:rPr>
          <w:rFonts w:ascii="Times New Roman" w:hAnsi="Times New Roman" w:cs="Times New Roman"/>
          <w:sz w:val="24"/>
          <w:szCs w:val="24"/>
        </w:rPr>
        <w:t>although the effect did not change direction or significance)</w:t>
      </w:r>
      <w:r w:rsidRPr="00645BF5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9EDF803" w14:textId="77777777" w:rsidR="006D2DAF" w:rsidRDefault="006D2DAF" w:rsidP="006D2DA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†</w:t>
      </w:r>
      <w:r w:rsidRPr="00645BF5">
        <w:rPr>
          <w:rFonts w:ascii="Times New Roman" w:hAnsi="Times New Roman" w:cs="Times New Roman"/>
          <w:sz w:val="24"/>
          <w:szCs w:val="24"/>
        </w:rPr>
        <w:t xml:space="preserve">High heterogeneity (although the effect did not change direction or significance). </w:t>
      </w:r>
    </w:p>
    <w:p w14:paraId="79505AA9" w14:textId="77777777" w:rsidR="006D2DAF" w:rsidRDefault="006D2DAF" w:rsidP="006D2DAF">
      <w:pPr>
        <w:rPr>
          <w:rFonts w:ascii="Times New Roman" w:hAnsi="Times New Roman" w:cs="Times New Roman"/>
          <w:sz w:val="24"/>
          <w:szCs w:val="24"/>
        </w:rPr>
      </w:pPr>
      <w:r w:rsidRPr="00645BF5">
        <w:rPr>
          <w:rFonts w:ascii="Times New Roman" w:hAnsi="Times New Roman" w:cs="Times New Roman"/>
          <w:sz w:val="24"/>
          <w:szCs w:val="24"/>
        </w:rPr>
        <w:t xml:space="preserve">Sensitivity analyses demonstrated that there was variability in the effect when individual studies were removed but these analyses do not provide a public health relevant explanation for the heterogeneity so </w:t>
      </w:r>
      <w:r>
        <w:rPr>
          <w:rFonts w:ascii="Times New Roman" w:hAnsi="Times New Roman" w:cs="Times New Roman"/>
          <w:sz w:val="24"/>
          <w:szCs w:val="24"/>
        </w:rPr>
        <w:t xml:space="preserve">downgrading </w:t>
      </w:r>
      <w:r w:rsidRPr="00645BF5">
        <w:rPr>
          <w:rFonts w:ascii="Times New Roman" w:hAnsi="Times New Roman" w:cs="Times New Roman"/>
          <w:sz w:val="24"/>
          <w:szCs w:val="24"/>
        </w:rPr>
        <w:t>for heterogeneity is still appropriate</w:t>
      </w:r>
      <w:r>
        <w:rPr>
          <w:rFonts w:ascii="Times New Roman" w:hAnsi="Times New Roman" w:cs="Times New Roman"/>
          <w:sz w:val="24"/>
          <w:szCs w:val="24"/>
        </w:rPr>
        <w:t xml:space="preserve"> within the GRADE assessment</w:t>
      </w:r>
      <w:r w:rsidRPr="00645BF5">
        <w:rPr>
          <w:rFonts w:ascii="Times New Roman" w:hAnsi="Times New Roman" w:cs="Times New Roman"/>
          <w:sz w:val="24"/>
          <w:szCs w:val="24"/>
        </w:rPr>
        <w:t>.</w:t>
      </w:r>
    </w:p>
    <w:p w14:paraId="1AB301DA" w14:textId="0A72F346" w:rsidR="006D2DAF" w:rsidRPr="00AE1EB6" w:rsidRDefault="006D2DAF" w:rsidP="006D2DAF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 w:rsidRPr="00AE1EB6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efinitions of all outcomes and d</w:t>
      </w:r>
      <w:r w:rsidRPr="00AE1EB6">
        <w:rPr>
          <w:rFonts w:ascii="Times New Roman" w:hAnsi="Times New Roman" w:cs="Times New Roman"/>
          <w:sz w:val="24"/>
          <w:szCs w:val="24"/>
        </w:rPr>
        <w:t xml:space="preserve">etailed justification for the GRADE quality of evidence is given in the </w:t>
      </w:r>
      <w:r>
        <w:rPr>
          <w:rFonts w:ascii="Times New Roman" w:hAnsi="Times New Roman" w:cs="Times New Roman"/>
          <w:sz w:val="24"/>
          <w:szCs w:val="24"/>
        </w:rPr>
        <w:t>supplement</w:t>
      </w:r>
      <w:r w:rsidR="000613E9">
        <w:rPr>
          <w:rFonts w:ascii="Times New Roman" w:hAnsi="Times New Roman" w:cs="Times New Roman"/>
          <w:sz w:val="24"/>
          <w:szCs w:val="24"/>
        </w:rPr>
        <w:t xml:space="preserve"> (Appendix F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05AD6CB" w14:textId="77777777" w:rsidR="006D2DAF" w:rsidRDefault="006D2DAF" w:rsidP="006D2DAF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</w:p>
    <w:p w14:paraId="17AD1B9A" w14:textId="3F17C780" w:rsidR="006D2DAF" w:rsidRPr="0011214F" w:rsidRDefault="006D2DAF" w:rsidP="000F48EC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Table</w:t>
      </w:r>
      <w:r w:rsidRPr="00880774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1</w:t>
      </w:r>
      <w:r w:rsidRPr="0088077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ooled effects of food marketing compared with no marketing, less food marketing or less powerful food marketing on critical outcomes</w:t>
      </w:r>
    </w:p>
    <w:sectPr w:rsidR="006D2DAF" w:rsidRPr="0011214F" w:rsidSect="00C30B8E">
      <w:pgSz w:w="16838" w:h="11906" w:orient="landscape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0FD952" w14:textId="77777777" w:rsidR="00C426E1" w:rsidRDefault="00C426E1" w:rsidP="00452144">
      <w:pPr>
        <w:spacing w:after="0" w:line="240" w:lineRule="auto"/>
      </w:pPr>
      <w:r>
        <w:separator/>
      </w:r>
    </w:p>
  </w:endnote>
  <w:endnote w:type="continuationSeparator" w:id="0">
    <w:p w14:paraId="292A5E22" w14:textId="77777777" w:rsidR="00C426E1" w:rsidRDefault="00C426E1" w:rsidP="004521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399023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D72B79A" w14:textId="4A2C6D6B" w:rsidR="00C426E1" w:rsidRDefault="00C426E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E426B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14:paraId="04C02C8C" w14:textId="77777777" w:rsidR="00C426E1" w:rsidRDefault="00C426E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2BA485" w14:textId="77777777" w:rsidR="00C426E1" w:rsidRDefault="00C426E1" w:rsidP="00452144">
      <w:pPr>
        <w:spacing w:after="0" w:line="240" w:lineRule="auto"/>
      </w:pPr>
      <w:r>
        <w:separator/>
      </w:r>
    </w:p>
  </w:footnote>
  <w:footnote w:type="continuationSeparator" w:id="0">
    <w:p w14:paraId="0585446D" w14:textId="77777777" w:rsidR="00C426E1" w:rsidRDefault="00C426E1" w:rsidP="0045214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03820E6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D82FE0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705C1C4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2E44C7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5F00C4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04C430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4D80BA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64AC03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ECEEDF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80C2D6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20F41E6"/>
    <w:multiLevelType w:val="multilevel"/>
    <w:tmpl w:val="BD5AB8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76B4625"/>
    <w:multiLevelType w:val="hybridMultilevel"/>
    <w:tmpl w:val="66D67A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rrt0zriepsrveef5up559opefppdfx0zap&quot;&gt;My EndNote Library Holistic ad exposure&lt;record-ids&gt;&lt;item&gt;51&lt;/item&gt;&lt;item&gt;53&lt;/item&gt;&lt;/record-ids&gt;&lt;/item&gt;&lt;/Libraries&gt;"/>
  </w:docVars>
  <w:rsids>
    <w:rsidRoot w:val="00DC3F73"/>
    <w:rsid w:val="00004993"/>
    <w:rsid w:val="000105DB"/>
    <w:rsid w:val="00012788"/>
    <w:rsid w:val="00037A08"/>
    <w:rsid w:val="000469D4"/>
    <w:rsid w:val="00051F33"/>
    <w:rsid w:val="00054204"/>
    <w:rsid w:val="00054544"/>
    <w:rsid w:val="00060F0A"/>
    <w:rsid w:val="000613E9"/>
    <w:rsid w:val="00061BF7"/>
    <w:rsid w:val="00072BE9"/>
    <w:rsid w:val="0007405F"/>
    <w:rsid w:val="00077AE8"/>
    <w:rsid w:val="00081C3F"/>
    <w:rsid w:val="00082FCB"/>
    <w:rsid w:val="00083285"/>
    <w:rsid w:val="000844B0"/>
    <w:rsid w:val="00095156"/>
    <w:rsid w:val="000A1282"/>
    <w:rsid w:val="000C4931"/>
    <w:rsid w:val="000C5C4E"/>
    <w:rsid w:val="000C749A"/>
    <w:rsid w:val="000D1E2F"/>
    <w:rsid w:val="000D4F37"/>
    <w:rsid w:val="000D5C45"/>
    <w:rsid w:val="000F48EC"/>
    <w:rsid w:val="001068E9"/>
    <w:rsid w:val="0011214F"/>
    <w:rsid w:val="00115F56"/>
    <w:rsid w:val="00117724"/>
    <w:rsid w:val="0012679D"/>
    <w:rsid w:val="001347D6"/>
    <w:rsid w:val="00135EED"/>
    <w:rsid w:val="00137394"/>
    <w:rsid w:val="001451E0"/>
    <w:rsid w:val="001515DE"/>
    <w:rsid w:val="001538F5"/>
    <w:rsid w:val="00155BD3"/>
    <w:rsid w:val="0015778E"/>
    <w:rsid w:val="00160B85"/>
    <w:rsid w:val="00167B68"/>
    <w:rsid w:val="001913A8"/>
    <w:rsid w:val="001A10C4"/>
    <w:rsid w:val="001B0492"/>
    <w:rsid w:val="001C2991"/>
    <w:rsid w:val="001C40F8"/>
    <w:rsid w:val="001D1809"/>
    <w:rsid w:val="001E1E15"/>
    <w:rsid w:val="001E642C"/>
    <w:rsid w:val="001E7CBB"/>
    <w:rsid w:val="001F05C1"/>
    <w:rsid w:val="001F264A"/>
    <w:rsid w:val="00210BE3"/>
    <w:rsid w:val="0021368E"/>
    <w:rsid w:val="00213B69"/>
    <w:rsid w:val="00215700"/>
    <w:rsid w:val="00215A15"/>
    <w:rsid w:val="00227E8D"/>
    <w:rsid w:val="00233786"/>
    <w:rsid w:val="0024134A"/>
    <w:rsid w:val="0024383A"/>
    <w:rsid w:val="002446AB"/>
    <w:rsid w:val="002449A3"/>
    <w:rsid w:val="00245716"/>
    <w:rsid w:val="002468CC"/>
    <w:rsid w:val="00250878"/>
    <w:rsid w:val="002544AA"/>
    <w:rsid w:val="002626D5"/>
    <w:rsid w:val="00277A9F"/>
    <w:rsid w:val="00280AD8"/>
    <w:rsid w:val="002A16E4"/>
    <w:rsid w:val="002A3C37"/>
    <w:rsid w:val="002B7145"/>
    <w:rsid w:val="002C5F96"/>
    <w:rsid w:val="002D6133"/>
    <w:rsid w:val="002D7912"/>
    <w:rsid w:val="002E3407"/>
    <w:rsid w:val="002E7A02"/>
    <w:rsid w:val="00306BEC"/>
    <w:rsid w:val="00316F14"/>
    <w:rsid w:val="0032291B"/>
    <w:rsid w:val="00333973"/>
    <w:rsid w:val="00343F38"/>
    <w:rsid w:val="00352A0F"/>
    <w:rsid w:val="003676DB"/>
    <w:rsid w:val="0037087B"/>
    <w:rsid w:val="003717BC"/>
    <w:rsid w:val="00373702"/>
    <w:rsid w:val="003A36B3"/>
    <w:rsid w:val="003A4579"/>
    <w:rsid w:val="003A655F"/>
    <w:rsid w:val="003C3EF5"/>
    <w:rsid w:val="003F3CEE"/>
    <w:rsid w:val="003F7CDC"/>
    <w:rsid w:val="0040012E"/>
    <w:rsid w:val="00402212"/>
    <w:rsid w:val="00417884"/>
    <w:rsid w:val="00417DD7"/>
    <w:rsid w:val="00420C14"/>
    <w:rsid w:val="004321FE"/>
    <w:rsid w:val="00440140"/>
    <w:rsid w:val="00444C8D"/>
    <w:rsid w:val="00452144"/>
    <w:rsid w:val="00452675"/>
    <w:rsid w:val="004602AB"/>
    <w:rsid w:val="00467CB4"/>
    <w:rsid w:val="004723F8"/>
    <w:rsid w:val="004750AA"/>
    <w:rsid w:val="00477414"/>
    <w:rsid w:val="00481B3E"/>
    <w:rsid w:val="00493A39"/>
    <w:rsid w:val="004A031F"/>
    <w:rsid w:val="004A1089"/>
    <w:rsid w:val="004A7781"/>
    <w:rsid w:val="004B6249"/>
    <w:rsid w:val="004B70D7"/>
    <w:rsid w:val="004C5B86"/>
    <w:rsid w:val="004E2CCE"/>
    <w:rsid w:val="004E426B"/>
    <w:rsid w:val="004F7398"/>
    <w:rsid w:val="00504D6C"/>
    <w:rsid w:val="00506AE4"/>
    <w:rsid w:val="005075B9"/>
    <w:rsid w:val="00511203"/>
    <w:rsid w:val="0051512E"/>
    <w:rsid w:val="005173C3"/>
    <w:rsid w:val="00521543"/>
    <w:rsid w:val="00526A7F"/>
    <w:rsid w:val="00550065"/>
    <w:rsid w:val="00550150"/>
    <w:rsid w:val="005507DF"/>
    <w:rsid w:val="005660D9"/>
    <w:rsid w:val="00566BA8"/>
    <w:rsid w:val="00595E89"/>
    <w:rsid w:val="005A639D"/>
    <w:rsid w:val="005A66DF"/>
    <w:rsid w:val="005A712B"/>
    <w:rsid w:val="005B22A1"/>
    <w:rsid w:val="005B46FE"/>
    <w:rsid w:val="005B5991"/>
    <w:rsid w:val="005B67E1"/>
    <w:rsid w:val="005C1EA4"/>
    <w:rsid w:val="005C3551"/>
    <w:rsid w:val="005C4A32"/>
    <w:rsid w:val="005C6160"/>
    <w:rsid w:val="005D33C7"/>
    <w:rsid w:val="005E591B"/>
    <w:rsid w:val="005E739A"/>
    <w:rsid w:val="0060240E"/>
    <w:rsid w:val="0060605C"/>
    <w:rsid w:val="006060C3"/>
    <w:rsid w:val="00612F46"/>
    <w:rsid w:val="0061341B"/>
    <w:rsid w:val="00614748"/>
    <w:rsid w:val="006245F0"/>
    <w:rsid w:val="00641876"/>
    <w:rsid w:val="006556EA"/>
    <w:rsid w:val="00673DC3"/>
    <w:rsid w:val="00694E3A"/>
    <w:rsid w:val="006B223F"/>
    <w:rsid w:val="006B4812"/>
    <w:rsid w:val="006C37C3"/>
    <w:rsid w:val="006D2DAF"/>
    <w:rsid w:val="006D4815"/>
    <w:rsid w:val="006F01B8"/>
    <w:rsid w:val="006F3E86"/>
    <w:rsid w:val="006F6261"/>
    <w:rsid w:val="007045DA"/>
    <w:rsid w:val="00705F8E"/>
    <w:rsid w:val="00723150"/>
    <w:rsid w:val="00727163"/>
    <w:rsid w:val="00730609"/>
    <w:rsid w:val="007406C2"/>
    <w:rsid w:val="00743049"/>
    <w:rsid w:val="007446B8"/>
    <w:rsid w:val="00745DAF"/>
    <w:rsid w:val="007469EE"/>
    <w:rsid w:val="007523F6"/>
    <w:rsid w:val="0075572F"/>
    <w:rsid w:val="007576DD"/>
    <w:rsid w:val="00760EA4"/>
    <w:rsid w:val="00771653"/>
    <w:rsid w:val="00782D76"/>
    <w:rsid w:val="00786B38"/>
    <w:rsid w:val="00787482"/>
    <w:rsid w:val="007C0812"/>
    <w:rsid w:val="007D677C"/>
    <w:rsid w:val="007D69AA"/>
    <w:rsid w:val="007F7189"/>
    <w:rsid w:val="007F76FC"/>
    <w:rsid w:val="00821468"/>
    <w:rsid w:val="008265EE"/>
    <w:rsid w:val="00830699"/>
    <w:rsid w:val="0083128A"/>
    <w:rsid w:val="00851FB1"/>
    <w:rsid w:val="008650C9"/>
    <w:rsid w:val="008733A3"/>
    <w:rsid w:val="008756DA"/>
    <w:rsid w:val="0087652D"/>
    <w:rsid w:val="008831D3"/>
    <w:rsid w:val="00883621"/>
    <w:rsid w:val="0089307E"/>
    <w:rsid w:val="00893FB1"/>
    <w:rsid w:val="00897909"/>
    <w:rsid w:val="008A2813"/>
    <w:rsid w:val="008C18CA"/>
    <w:rsid w:val="008D0F50"/>
    <w:rsid w:val="008D1D73"/>
    <w:rsid w:val="008D6F02"/>
    <w:rsid w:val="008D6F69"/>
    <w:rsid w:val="008E56CC"/>
    <w:rsid w:val="008F002B"/>
    <w:rsid w:val="008F09BB"/>
    <w:rsid w:val="008F437A"/>
    <w:rsid w:val="008F5652"/>
    <w:rsid w:val="00901990"/>
    <w:rsid w:val="00902891"/>
    <w:rsid w:val="0090680B"/>
    <w:rsid w:val="00934C3E"/>
    <w:rsid w:val="00936BE3"/>
    <w:rsid w:val="009436C0"/>
    <w:rsid w:val="00951E59"/>
    <w:rsid w:val="0095550D"/>
    <w:rsid w:val="00963BD9"/>
    <w:rsid w:val="00967CF2"/>
    <w:rsid w:val="00975BD6"/>
    <w:rsid w:val="009845DA"/>
    <w:rsid w:val="009871FC"/>
    <w:rsid w:val="00997A7D"/>
    <w:rsid w:val="009C31AF"/>
    <w:rsid w:val="009C3F29"/>
    <w:rsid w:val="009C47C7"/>
    <w:rsid w:val="009C6AD2"/>
    <w:rsid w:val="009D3271"/>
    <w:rsid w:val="009D567A"/>
    <w:rsid w:val="009E0DF5"/>
    <w:rsid w:val="009E11DD"/>
    <w:rsid w:val="009F308B"/>
    <w:rsid w:val="00A07A1D"/>
    <w:rsid w:val="00A12A44"/>
    <w:rsid w:val="00A1425E"/>
    <w:rsid w:val="00A25F43"/>
    <w:rsid w:val="00A40B8C"/>
    <w:rsid w:val="00A4243A"/>
    <w:rsid w:val="00A56B3B"/>
    <w:rsid w:val="00A77557"/>
    <w:rsid w:val="00A855C3"/>
    <w:rsid w:val="00A94F1C"/>
    <w:rsid w:val="00AB0D9B"/>
    <w:rsid w:val="00AB1220"/>
    <w:rsid w:val="00AB2A9E"/>
    <w:rsid w:val="00AC6107"/>
    <w:rsid w:val="00AD59F6"/>
    <w:rsid w:val="00AE09A0"/>
    <w:rsid w:val="00AE227B"/>
    <w:rsid w:val="00AF5B4D"/>
    <w:rsid w:val="00B02C9E"/>
    <w:rsid w:val="00B061E3"/>
    <w:rsid w:val="00B16CA3"/>
    <w:rsid w:val="00B27BA2"/>
    <w:rsid w:val="00B30C61"/>
    <w:rsid w:val="00B31D5F"/>
    <w:rsid w:val="00B505F5"/>
    <w:rsid w:val="00B56E9A"/>
    <w:rsid w:val="00B738DC"/>
    <w:rsid w:val="00B74B9C"/>
    <w:rsid w:val="00B84ABD"/>
    <w:rsid w:val="00B94EB5"/>
    <w:rsid w:val="00BC3B7B"/>
    <w:rsid w:val="00BC6981"/>
    <w:rsid w:val="00BD701E"/>
    <w:rsid w:val="00BE4C96"/>
    <w:rsid w:val="00BE5937"/>
    <w:rsid w:val="00BF6A11"/>
    <w:rsid w:val="00C04FB0"/>
    <w:rsid w:val="00C20BA9"/>
    <w:rsid w:val="00C2324A"/>
    <w:rsid w:val="00C253E5"/>
    <w:rsid w:val="00C30B8E"/>
    <w:rsid w:val="00C32E7E"/>
    <w:rsid w:val="00C402AF"/>
    <w:rsid w:val="00C426E1"/>
    <w:rsid w:val="00C47438"/>
    <w:rsid w:val="00C47D3B"/>
    <w:rsid w:val="00C52161"/>
    <w:rsid w:val="00C628E8"/>
    <w:rsid w:val="00C64BB8"/>
    <w:rsid w:val="00C77DC9"/>
    <w:rsid w:val="00C83EA4"/>
    <w:rsid w:val="00C86BC4"/>
    <w:rsid w:val="00C96C47"/>
    <w:rsid w:val="00C97164"/>
    <w:rsid w:val="00CB0BF2"/>
    <w:rsid w:val="00CB2335"/>
    <w:rsid w:val="00CC3137"/>
    <w:rsid w:val="00CC695D"/>
    <w:rsid w:val="00CD04D2"/>
    <w:rsid w:val="00CD2AC7"/>
    <w:rsid w:val="00CE3446"/>
    <w:rsid w:val="00CE3F13"/>
    <w:rsid w:val="00CF6514"/>
    <w:rsid w:val="00D01090"/>
    <w:rsid w:val="00D201E5"/>
    <w:rsid w:val="00D21E84"/>
    <w:rsid w:val="00D26A6E"/>
    <w:rsid w:val="00D27884"/>
    <w:rsid w:val="00D30AC9"/>
    <w:rsid w:val="00D344BE"/>
    <w:rsid w:val="00D71674"/>
    <w:rsid w:val="00D71E89"/>
    <w:rsid w:val="00D82BAB"/>
    <w:rsid w:val="00D86784"/>
    <w:rsid w:val="00D871F1"/>
    <w:rsid w:val="00D964F9"/>
    <w:rsid w:val="00DA3C7C"/>
    <w:rsid w:val="00DA4BCC"/>
    <w:rsid w:val="00DB6752"/>
    <w:rsid w:val="00DC3074"/>
    <w:rsid w:val="00DC3488"/>
    <w:rsid w:val="00DC34CF"/>
    <w:rsid w:val="00DC3F73"/>
    <w:rsid w:val="00DC652C"/>
    <w:rsid w:val="00DD1335"/>
    <w:rsid w:val="00DE0499"/>
    <w:rsid w:val="00DE0C3E"/>
    <w:rsid w:val="00DE0E4B"/>
    <w:rsid w:val="00DE6F3A"/>
    <w:rsid w:val="00E141D2"/>
    <w:rsid w:val="00E156AD"/>
    <w:rsid w:val="00E23499"/>
    <w:rsid w:val="00E25E88"/>
    <w:rsid w:val="00E41854"/>
    <w:rsid w:val="00E45BBB"/>
    <w:rsid w:val="00E64B43"/>
    <w:rsid w:val="00E7030F"/>
    <w:rsid w:val="00E81A28"/>
    <w:rsid w:val="00E9569E"/>
    <w:rsid w:val="00EC7AB9"/>
    <w:rsid w:val="00ED5BE9"/>
    <w:rsid w:val="00F04192"/>
    <w:rsid w:val="00F04480"/>
    <w:rsid w:val="00F0487F"/>
    <w:rsid w:val="00F05CA2"/>
    <w:rsid w:val="00F24913"/>
    <w:rsid w:val="00F3304C"/>
    <w:rsid w:val="00F3646B"/>
    <w:rsid w:val="00F4000B"/>
    <w:rsid w:val="00F50ADC"/>
    <w:rsid w:val="00F54527"/>
    <w:rsid w:val="00F55BD8"/>
    <w:rsid w:val="00F7481F"/>
    <w:rsid w:val="00F74A3F"/>
    <w:rsid w:val="00F84129"/>
    <w:rsid w:val="00F84826"/>
    <w:rsid w:val="00F85A4B"/>
    <w:rsid w:val="00F902D7"/>
    <w:rsid w:val="00FB04E9"/>
    <w:rsid w:val="00FB13FC"/>
    <w:rsid w:val="00FB4A37"/>
    <w:rsid w:val="00FB50CD"/>
    <w:rsid w:val="00FB64C5"/>
    <w:rsid w:val="00FC5946"/>
    <w:rsid w:val="00FC69DC"/>
    <w:rsid w:val="00FE05B8"/>
    <w:rsid w:val="00FE5196"/>
    <w:rsid w:val="00FE7ACC"/>
    <w:rsid w:val="00FE7B93"/>
    <w:rsid w:val="00FF29D8"/>
    <w:rsid w:val="00FF6C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8068C7C"/>
  <w15:docId w15:val="{49608FC9-C850-4FD2-9EEE-E5725181FF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2144"/>
  </w:style>
  <w:style w:type="paragraph" w:styleId="Heading5">
    <w:name w:val="heading 5"/>
    <w:basedOn w:val="Normal"/>
    <w:link w:val="Heading5Char"/>
    <w:uiPriority w:val="9"/>
    <w:qFormat/>
    <w:rsid w:val="0024134A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C3F7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21E8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21E84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D21E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1E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1E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1E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1E84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5214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2144"/>
  </w:style>
  <w:style w:type="paragraph" w:styleId="Footer">
    <w:name w:val="footer"/>
    <w:basedOn w:val="Normal"/>
    <w:link w:val="FooterChar"/>
    <w:uiPriority w:val="99"/>
    <w:unhideWhenUsed/>
    <w:rsid w:val="0045214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2144"/>
  </w:style>
  <w:style w:type="character" w:styleId="LineNumber">
    <w:name w:val="line number"/>
    <w:basedOn w:val="DefaultParagraphFont"/>
    <w:uiPriority w:val="99"/>
    <w:semiHidden/>
    <w:unhideWhenUsed/>
    <w:rsid w:val="00452144"/>
    <w:rPr>
      <w:rFonts w:ascii="Times New Roman" w:hAnsi="Times New Roman"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913A8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13A8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913A8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913A8"/>
    <w:rPr>
      <w:rFonts w:ascii="Times New Roman" w:hAnsi="Times New Roman" w:cs="Times New Roman"/>
      <w:noProof/>
      <w:sz w:val="24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5660D9"/>
    <w:pPr>
      <w:spacing w:after="0" w:line="240" w:lineRule="auto"/>
    </w:pPr>
    <w:rPr>
      <w:rFonts w:ascii="Calibri Light" w:hAnsi="Calibri Light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5660D9"/>
    <w:rPr>
      <w:rFonts w:ascii="Calibri Light" w:hAnsi="Calibri Light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5660D9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6F6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6F69"/>
    <w:rPr>
      <w:rFonts w:ascii="Segoe UI" w:hAnsi="Segoe UI" w:cs="Segoe UI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05F8E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D1335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24134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24134A"/>
    <w:rPr>
      <w:b/>
      <w:bCs/>
    </w:rPr>
  </w:style>
  <w:style w:type="character" w:customStyle="1" w:styleId="Heading5Char">
    <w:name w:val="Heading 5 Char"/>
    <w:basedOn w:val="DefaultParagraphFont"/>
    <w:link w:val="Heading5"/>
    <w:uiPriority w:val="9"/>
    <w:rsid w:val="0024134A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styleId="Emphasis">
    <w:name w:val="Emphasis"/>
    <w:basedOn w:val="DefaultParagraphFont"/>
    <w:uiPriority w:val="20"/>
    <w:qFormat/>
    <w:rsid w:val="0024134A"/>
    <w:rPr>
      <w:i/>
      <w:iCs/>
    </w:rPr>
  </w:style>
  <w:style w:type="paragraph" w:customStyle="1" w:styleId="i4a-back-to-top">
    <w:name w:val="i4a-back-to-top"/>
    <w:basedOn w:val="Normal"/>
    <w:rsid w:val="0024134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24134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A855C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0982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81365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single" w:sz="36" w:space="9" w:color="auto"/>
            <w:bottom w:val="none" w:sz="0" w:space="0" w:color="auto"/>
            <w:right w:val="none" w:sz="0" w:space="0" w:color="auto"/>
          </w:divBdr>
        </w:div>
        <w:div w:id="669604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557440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single" w:sz="36" w:space="9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243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046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269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06372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single" w:sz="36" w:space="9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boyland@liverpool.ac.uk" TargetMode="External"/><Relationship Id="rId13" Type="http://schemas.openxmlformats.org/officeDocument/2006/relationships/hyperlink" Target="https://www.who.int/nutrition/topics/datacall-marketingtochildren-impact-2019/en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euro.who.int/en/health-topics/disease-prevention/nutrition/publications/2016/tackling-food-marketing-to-children-in-a-digital-world-trans-disciplinary-perspectives.-childrens-rights,-evidence-of-impact,-methodological-challenges,-regulatory-options-and-policy-implications-for-the-who-european-region-2016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who.int/dietphysicalactivity/Evidence_Update_2009.pdf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whqlibdoc.who.int/publications/2010/9789241500210_eng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euro.who.int/__data/assets/pdf_file/0003/384015/food-marketing-kids-eng.pdf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D97F9DE-A172-4520-8A1F-05E861B287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6</Pages>
  <Words>15492</Words>
  <Characters>88309</Characters>
  <Application>Microsoft Office Word</Application>
  <DocSecurity>0</DocSecurity>
  <Lines>735</Lines>
  <Paragraphs>2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5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Boyland</dc:creator>
  <cp:keywords/>
  <dc:description/>
  <cp:lastModifiedBy>Boyland, Emma</cp:lastModifiedBy>
  <cp:revision>5</cp:revision>
  <dcterms:created xsi:type="dcterms:W3CDTF">2022-01-19T12:17:00Z</dcterms:created>
  <dcterms:modified xsi:type="dcterms:W3CDTF">2022-01-19T13:56:00Z</dcterms:modified>
</cp:coreProperties>
</file>